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033E2" w14:textId="77777777" w:rsidR="005D0443" w:rsidRDefault="00C04EAF" w:rsidP="005D0443">
      <w:pPr>
        <w:pStyle w:val="ThesisBody"/>
        <w:jc w:val="center"/>
      </w:pPr>
      <w:r>
        <w:rPr>
          <w:b/>
          <w:bCs/>
        </w:rPr>
        <w:t xml:space="preserve">                 </w:t>
      </w:r>
    </w:p>
    <w:p w14:paraId="35133F8A" w14:textId="77777777" w:rsidR="005D0443" w:rsidRDefault="005D0443" w:rsidP="005D0443">
      <w:pPr>
        <w:pStyle w:val="ThesisBody"/>
        <w:jc w:val="center"/>
      </w:pPr>
    </w:p>
    <w:p w14:paraId="3E797430" w14:textId="77777777" w:rsidR="005D0443" w:rsidRDefault="005D0443" w:rsidP="005D0443">
      <w:pPr>
        <w:pStyle w:val="ThesisBody"/>
        <w:jc w:val="center"/>
        <w:rPr>
          <w:smallCaps/>
        </w:rPr>
      </w:pPr>
    </w:p>
    <w:p w14:paraId="546B3439" w14:textId="77777777" w:rsidR="005D0443" w:rsidRDefault="005D0443" w:rsidP="005D0443">
      <w:pPr>
        <w:pStyle w:val="ThesisBody"/>
        <w:jc w:val="center"/>
        <w:rPr>
          <w:smallCaps/>
        </w:rPr>
      </w:pPr>
    </w:p>
    <w:p w14:paraId="2FBF3FEE" w14:textId="77777777" w:rsidR="005D0443" w:rsidRDefault="005D0443" w:rsidP="005D0443">
      <w:pPr>
        <w:pStyle w:val="ThesisBody"/>
        <w:jc w:val="center"/>
        <w:rPr>
          <w:smallCaps/>
        </w:rPr>
      </w:pPr>
    </w:p>
    <w:p w14:paraId="57046367" w14:textId="77777777" w:rsidR="005D0443" w:rsidRDefault="005D0443" w:rsidP="005D0443">
      <w:pPr>
        <w:pStyle w:val="ThesisBody"/>
        <w:jc w:val="center"/>
        <w:rPr>
          <w:smallCaps/>
        </w:rPr>
      </w:pPr>
    </w:p>
    <w:p w14:paraId="5E664D5E" w14:textId="77777777" w:rsidR="005D0443" w:rsidRDefault="005D0443" w:rsidP="005D0443">
      <w:pPr>
        <w:pStyle w:val="ThesisBody"/>
        <w:jc w:val="center"/>
        <w:rPr>
          <w:smallCaps/>
        </w:rPr>
      </w:pPr>
    </w:p>
    <w:p w14:paraId="15B2FF05" w14:textId="2FBA139E" w:rsidR="005D0443" w:rsidRPr="00B933CF" w:rsidRDefault="006D2D95" w:rsidP="005D0443">
      <w:pPr>
        <w:pStyle w:val="ThesisBody"/>
        <w:jc w:val="center"/>
        <w:rPr>
          <w:smallCaps/>
        </w:rPr>
      </w:pPr>
      <w:sdt>
        <w:sdtPr>
          <w:rPr>
            <w:smallCaps/>
          </w:rPr>
          <w:alias w:val="Thesis Title"/>
          <w:tag w:val="Thesis Title"/>
          <w:id w:val="1347374052"/>
          <w:text w:multiLine="1"/>
        </w:sdtPr>
        <w:sdtContent>
          <w:r w:rsidR="001C0C2F">
            <w:rPr>
              <w:smallCaps/>
            </w:rPr>
            <w:t>Predicting code time complexity using code2vec</w:t>
          </w:r>
        </w:sdtContent>
      </w:sdt>
    </w:p>
    <w:p w14:paraId="0EEE1D90" w14:textId="77777777" w:rsidR="005D0443" w:rsidRDefault="005D0443" w:rsidP="005D0443">
      <w:pPr>
        <w:pStyle w:val="ThesisBody"/>
        <w:jc w:val="center"/>
      </w:pPr>
    </w:p>
    <w:p w14:paraId="5FF0E05F" w14:textId="77777777" w:rsidR="005D0443" w:rsidRDefault="005D0443" w:rsidP="005D0443">
      <w:pPr>
        <w:pStyle w:val="ThesisBody"/>
        <w:jc w:val="center"/>
      </w:pPr>
    </w:p>
    <w:p w14:paraId="36DC8C28" w14:textId="77777777" w:rsidR="005D0443" w:rsidRDefault="005D0443" w:rsidP="005D0443">
      <w:pPr>
        <w:pStyle w:val="ThesisBody"/>
        <w:jc w:val="center"/>
      </w:pPr>
    </w:p>
    <w:p w14:paraId="45F9A6BC" w14:textId="77777777" w:rsidR="005D0443" w:rsidRDefault="005D0443" w:rsidP="005D0443">
      <w:pPr>
        <w:pStyle w:val="ThesisBody"/>
        <w:jc w:val="center"/>
      </w:pPr>
    </w:p>
    <w:sdt>
      <w:sdtPr>
        <w:rPr>
          <w:smallCaps/>
        </w:rPr>
        <w:alias w:val="Thesis Title"/>
        <w:tag w:val="Thesis Title"/>
        <w:id w:val="-1130636402"/>
        <w:text w:multiLine="1"/>
      </w:sdtPr>
      <w:sdtContent>
        <w:p w14:paraId="157E49B9" w14:textId="77777777" w:rsidR="005D0443" w:rsidRPr="00B933CF" w:rsidRDefault="001C0C2F" w:rsidP="005D0443">
          <w:pPr>
            <w:pStyle w:val="ThesisBody"/>
            <w:jc w:val="center"/>
            <w:rPr>
              <w:smallCaps/>
              <w:sz w:val="20"/>
              <w:szCs w:val="20"/>
            </w:rPr>
          </w:pPr>
          <w:r>
            <w:rPr>
              <w:smallCaps/>
            </w:rPr>
            <w:t>Narendra Kumar</w:t>
          </w:r>
          <w:r>
            <w:rPr>
              <w:smallCaps/>
            </w:rPr>
            <w:br/>
          </w:r>
        </w:p>
      </w:sdtContent>
    </w:sdt>
    <w:p w14:paraId="28DF065D" w14:textId="77777777" w:rsidR="005D0443" w:rsidRDefault="005D0443" w:rsidP="005D0443">
      <w:pPr>
        <w:pStyle w:val="ThesisBody"/>
        <w:jc w:val="center"/>
      </w:pPr>
    </w:p>
    <w:p w14:paraId="0F03F48E" w14:textId="77777777" w:rsidR="005D0443" w:rsidRDefault="005D0443" w:rsidP="005D0443">
      <w:pPr>
        <w:pStyle w:val="ThesisBody"/>
        <w:jc w:val="center"/>
      </w:pPr>
    </w:p>
    <w:p w14:paraId="25C9AC1A" w14:textId="77777777" w:rsidR="005D0443" w:rsidRDefault="005D0443" w:rsidP="005D0443">
      <w:pPr>
        <w:pStyle w:val="ThesisBody"/>
        <w:jc w:val="center"/>
      </w:pPr>
    </w:p>
    <w:p w14:paraId="44DC23FB" w14:textId="77777777" w:rsidR="005D0443" w:rsidRDefault="005D0443" w:rsidP="005D0443">
      <w:pPr>
        <w:pStyle w:val="ThesisBody"/>
        <w:jc w:val="center"/>
      </w:pPr>
    </w:p>
    <w:p w14:paraId="4C5D3969" w14:textId="38B7AE2A" w:rsidR="005D0443" w:rsidRDefault="00943D36" w:rsidP="005D0443">
      <w:pPr>
        <w:pStyle w:val="ThesisBody"/>
        <w:ind w:left="1134" w:right="1134"/>
        <w:jc w:val="center"/>
      </w:pPr>
      <w:r>
        <w:t xml:space="preserve">Final </w:t>
      </w:r>
      <w:r w:rsidR="005D0443">
        <w:t>Thesis Report</w:t>
      </w:r>
    </w:p>
    <w:p w14:paraId="2F705A32" w14:textId="77777777" w:rsidR="005D0443" w:rsidRPr="00B933CF" w:rsidRDefault="005D0443" w:rsidP="005D0443">
      <w:pPr>
        <w:pStyle w:val="ThesisBody"/>
        <w:ind w:left="1134" w:right="1134"/>
        <w:jc w:val="center"/>
        <w:rPr>
          <w:smallCaps/>
        </w:rPr>
      </w:pPr>
    </w:p>
    <w:p w14:paraId="0440FCF8" w14:textId="77777777" w:rsidR="005D0443" w:rsidRDefault="005D0443" w:rsidP="005D0443">
      <w:pPr>
        <w:pStyle w:val="ThesisBody"/>
        <w:jc w:val="center"/>
      </w:pPr>
    </w:p>
    <w:p w14:paraId="4C35708A" w14:textId="77777777" w:rsidR="005D0443" w:rsidRDefault="005D0443" w:rsidP="005D0443">
      <w:pPr>
        <w:pStyle w:val="ThesisBody"/>
        <w:jc w:val="center"/>
      </w:pPr>
    </w:p>
    <w:p w14:paraId="392B2BAF" w14:textId="77777777" w:rsidR="005D0443" w:rsidRDefault="005D0443" w:rsidP="005D0443">
      <w:pPr>
        <w:pStyle w:val="ThesisBody"/>
        <w:jc w:val="center"/>
      </w:pPr>
    </w:p>
    <w:p w14:paraId="4837B257" w14:textId="77777777" w:rsidR="005D0443" w:rsidRDefault="005D0443" w:rsidP="005D0443">
      <w:pPr>
        <w:pStyle w:val="ThesisBody"/>
        <w:jc w:val="center"/>
      </w:pPr>
    </w:p>
    <w:p w14:paraId="1BC17E50" w14:textId="77777777" w:rsidR="005D0443" w:rsidRPr="00B933CF" w:rsidRDefault="005D0443" w:rsidP="005D0443">
      <w:pPr>
        <w:pStyle w:val="ThesisBody"/>
        <w:rPr>
          <w:smallCaps/>
        </w:rPr>
      </w:pPr>
    </w:p>
    <w:p w14:paraId="69177A35" w14:textId="77777777" w:rsidR="005D0443" w:rsidRDefault="005D0443" w:rsidP="005D0443">
      <w:pPr>
        <w:pStyle w:val="ThesisBody"/>
        <w:jc w:val="center"/>
      </w:pPr>
    </w:p>
    <w:p w14:paraId="44B83778" w14:textId="77777777" w:rsidR="005D0443" w:rsidRDefault="005D0443" w:rsidP="005D0443">
      <w:pPr>
        <w:pStyle w:val="ThesisBody"/>
        <w:jc w:val="center"/>
      </w:pPr>
    </w:p>
    <w:p w14:paraId="6A34C5DE" w14:textId="77777777" w:rsidR="005D0443" w:rsidRDefault="005D0443" w:rsidP="005D0443">
      <w:pPr>
        <w:pStyle w:val="ThesisBody"/>
        <w:jc w:val="center"/>
      </w:pPr>
    </w:p>
    <w:p w14:paraId="0597B63C" w14:textId="77777777" w:rsidR="005D0443" w:rsidRDefault="005D0443" w:rsidP="005D0443">
      <w:pPr>
        <w:pStyle w:val="ThesisBody"/>
        <w:jc w:val="center"/>
      </w:pPr>
    </w:p>
    <w:sdt>
      <w:sdtPr>
        <w:rPr>
          <w:caps/>
        </w:rPr>
        <w:alias w:val="Date"/>
        <w:tag w:val="Date"/>
        <w:id w:val="1044873677"/>
        <w:date w:fullDate="2021-01-01T00:00:00Z">
          <w:dateFormat w:val="MMMM yyyy"/>
          <w:lid w:val="en-US"/>
          <w:storeMappedDataAs w:val="dateTime"/>
          <w:calendar w:val="gregorian"/>
        </w:date>
      </w:sdtPr>
      <w:sdtContent>
        <w:p w14:paraId="2836D472" w14:textId="0C2B14D9" w:rsidR="005D0443" w:rsidRPr="002B3C7F" w:rsidRDefault="002014EC" w:rsidP="005D0443">
          <w:pPr>
            <w:pStyle w:val="ThesisBody"/>
            <w:ind w:left="1134" w:right="1134"/>
            <w:jc w:val="center"/>
            <w:rPr>
              <w:caps/>
            </w:rPr>
          </w:pPr>
          <w:r>
            <w:rPr>
              <w:caps/>
              <w:lang w:val="en-US"/>
            </w:rPr>
            <w:t>January 2021</w:t>
          </w:r>
        </w:p>
      </w:sdtContent>
    </w:sdt>
    <w:p w14:paraId="5A80D92D" w14:textId="77777777" w:rsidR="005D0443" w:rsidRDefault="005D0443" w:rsidP="005D0443">
      <w:pPr>
        <w:pStyle w:val="ThesisBody"/>
        <w:ind w:left="1134" w:right="1134"/>
        <w:jc w:val="center"/>
      </w:pPr>
    </w:p>
    <w:p w14:paraId="1C18834B" w14:textId="77777777" w:rsidR="005D0443" w:rsidRDefault="005D0443" w:rsidP="005D0443">
      <w:pPr>
        <w:spacing w:after="160" w:line="259" w:lineRule="auto"/>
      </w:pPr>
    </w:p>
    <w:p w14:paraId="737195F5" w14:textId="77777777" w:rsidR="005D0443" w:rsidRDefault="005D0443" w:rsidP="00C04EAF">
      <w:pPr>
        <w:rPr>
          <w:b/>
          <w:bCs/>
        </w:rPr>
      </w:pPr>
    </w:p>
    <w:p w14:paraId="6792BD4E" w14:textId="77777777" w:rsidR="005D0443" w:rsidRDefault="005D0443">
      <w:pPr>
        <w:rPr>
          <w:b/>
          <w:bCs/>
        </w:rPr>
      </w:pPr>
      <w:r>
        <w:rPr>
          <w:b/>
          <w:bCs/>
        </w:rPr>
        <w:br w:type="page"/>
      </w:r>
    </w:p>
    <w:p w14:paraId="0375495C" w14:textId="77777777" w:rsidR="00D72AD3" w:rsidRPr="00255B61" w:rsidRDefault="00D72AD3" w:rsidP="00C650C5">
      <w:pPr>
        <w:pStyle w:val="Heading1"/>
        <w:numPr>
          <w:ilvl w:val="0"/>
          <w:numId w:val="0"/>
        </w:numPr>
        <w:rPr>
          <w:rFonts w:cs="Times New Roman"/>
          <w:b w:val="0"/>
          <w:szCs w:val="24"/>
        </w:rPr>
      </w:pPr>
      <w:bookmarkStart w:id="0" w:name="_Toc499487594"/>
      <w:bookmarkStart w:id="1" w:name="Abstract"/>
      <w:r w:rsidRPr="00255B61">
        <w:rPr>
          <w:rFonts w:cs="Times New Roman"/>
          <w:szCs w:val="24"/>
        </w:rPr>
        <w:lastRenderedPageBreak/>
        <w:t>TABLE OF CONTENTS</w:t>
      </w:r>
      <w:bookmarkEnd w:id="0"/>
    </w:p>
    <w:sdt>
      <w:sdtPr>
        <w:rPr>
          <w:rFonts w:ascii="Times New Roman" w:eastAsiaTheme="minorHAnsi" w:hAnsi="Times New Roman" w:cs="Times New Roman"/>
          <w:caps/>
          <w:color w:val="auto"/>
          <w:sz w:val="24"/>
          <w:szCs w:val="24"/>
        </w:rPr>
        <w:id w:val="987834303"/>
        <w:docPartObj>
          <w:docPartGallery w:val="Table of Contents"/>
          <w:docPartUnique/>
        </w:docPartObj>
      </w:sdtPr>
      <w:sdtEndPr>
        <w:rPr>
          <w:b/>
          <w:bCs/>
          <w:caps w:val="0"/>
          <w:noProof/>
        </w:rPr>
      </w:sdtEndPr>
      <w:sdtContent>
        <w:p w14:paraId="458BF0BD" w14:textId="77777777" w:rsidR="00D72AD3" w:rsidRPr="00E11B7C" w:rsidRDefault="00D72AD3" w:rsidP="00D72AD3">
          <w:pPr>
            <w:pStyle w:val="TOCHeading"/>
            <w:rPr>
              <w:color w:val="auto"/>
            </w:rPr>
          </w:pPr>
        </w:p>
        <w:p w14:paraId="249F63D8" w14:textId="77777777" w:rsidR="00D72AD3" w:rsidRDefault="00D72AD3" w:rsidP="00D72AD3">
          <w:pPr>
            <w:pStyle w:val="TOC1"/>
            <w:tabs>
              <w:tab w:val="right" w:leader="dot" w:pos="9395"/>
            </w:tabs>
            <w:rPr>
              <w:rFonts w:asciiTheme="minorHAnsi" w:eastAsiaTheme="minorEastAsia" w:hAnsiTheme="minorHAnsi" w:cstheme="minorBidi"/>
              <w:noProof/>
              <w:sz w:val="22"/>
              <w:szCs w:val="22"/>
            </w:rPr>
          </w:pPr>
          <w:r w:rsidRPr="007D38B7">
            <w:rPr>
              <w:noProof/>
            </w:rPr>
            <w:t>ABSTRACT</w:t>
          </w:r>
        </w:p>
        <w:p w14:paraId="11C61F80" w14:textId="77777777" w:rsidR="00D72AD3" w:rsidRDefault="00D72AD3" w:rsidP="00D72AD3">
          <w:pPr>
            <w:pStyle w:val="TOC1"/>
            <w:tabs>
              <w:tab w:val="right" w:leader="dot" w:pos="9395"/>
            </w:tabs>
            <w:rPr>
              <w:rFonts w:asciiTheme="minorHAnsi" w:eastAsiaTheme="minorEastAsia" w:hAnsiTheme="minorHAnsi" w:cstheme="minorBidi"/>
              <w:noProof/>
              <w:sz w:val="22"/>
              <w:szCs w:val="22"/>
            </w:rPr>
          </w:pPr>
          <w:r w:rsidRPr="007D38B7">
            <w:rPr>
              <w:noProof/>
            </w:rPr>
            <w:t>LIST OF FIGURES</w:t>
          </w:r>
        </w:p>
        <w:p w14:paraId="78B336A8" w14:textId="34843983" w:rsidR="00D72AD3" w:rsidRDefault="00D72AD3" w:rsidP="00D72AD3">
          <w:pPr>
            <w:pStyle w:val="TOC1"/>
            <w:tabs>
              <w:tab w:val="right" w:leader="dot" w:pos="9395"/>
            </w:tabs>
            <w:rPr>
              <w:rFonts w:asciiTheme="minorHAnsi" w:eastAsiaTheme="minorEastAsia" w:hAnsiTheme="minorHAnsi" w:cstheme="minorBidi"/>
              <w:noProof/>
              <w:sz w:val="22"/>
              <w:szCs w:val="22"/>
            </w:rPr>
          </w:pPr>
          <w:r>
            <w:rPr>
              <w:caps/>
              <w:noProof/>
            </w:rPr>
            <w:t xml:space="preserve">CHAPTER </w:t>
          </w:r>
          <w:r w:rsidRPr="007D38B7">
            <w:rPr>
              <w:caps/>
              <w:noProof/>
            </w:rPr>
            <w:t xml:space="preserve">1: </w:t>
          </w:r>
          <w:r w:rsidRPr="007D38B7">
            <w:rPr>
              <w:noProof/>
            </w:rPr>
            <w:t>INTRODUCTION</w:t>
          </w:r>
          <w:r w:rsidR="00EE157C">
            <w:rPr>
              <w:noProof/>
              <w:webHidden/>
            </w:rPr>
            <w:t>……………………………………………………………...</w:t>
          </w:r>
          <w:r>
            <w:rPr>
              <w:noProof/>
              <w:webHidden/>
            </w:rPr>
            <w:t>1</w:t>
          </w:r>
        </w:p>
        <w:p w14:paraId="0E44BDFA" w14:textId="3EA78210"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Pr="007D38B7">
            <w:rPr>
              <w:noProof/>
            </w:rPr>
            <w:t>Background of the Study</w:t>
          </w:r>
          <w:r w:rsidR="00EE157C">
            <w:rPr>
              <w:noProof/>
              <w:webHidden/>
            </w:rPr>
            <w:t>……………………………………………………………..</w:t>
          </w:r>
          <w:r>
            <w:rPr>
              <w:noProof/>
              <w:webHidden/>
            </w:rPr>
            <w:t>1</w:t>
          </w:r>
        </w:p>
        <w:p w14:paraId="7E38C581" w14:textId="4D28B205"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Pr="007D38B7">
            <w:rPr>
              <w:noProof/>
            </w:rPr>
            <w:t>Problem Statement</w:t>
          </w:r>
          <w:r w:rsidR="00EE157C">
            <w:rPr>
              <w:noProof/>
              <w:webHidden/>
            </w:rPr>
            <w:t>…………………………………………………………………...</w:t>
          </w:r>
          <w:r w:rsidR="0046470B">
            <w:rPr>
              <w:noProof/>
              <w:webHidden/>
            </w:rPr>
            <w:t>2</w:t>
          </w:r>
        </w:p>
        <w:p w14:paraId="62FDF413" w14:textId="63948568"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sidRPr="007D38B7">
            <w:rPr>
              <w:noProof/>
            </w:rPr>
            <w:t>Aim and Objectives</w:t>
          </w:r>
          <w:r w:rsidR="00EE157C">
            <w:rPr>
              <w:noProof/>
              <w:webHidden/>
            </w:rPr>
            <w:t>…………………………………………………………………..</w:t>
          </w:r>
          <w:r w:rsidR="0046470B">
            <w:rPr>
              <w:noProof/>
              <w:webHidden/>
            </w:rPr>
            <w:t>3</w:t>
          </w:r>
        </w:p>
        <w:p w14:paraId="438973D0" w14:textId="405B476E"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1.</w:t>
          </w:r>
          <w:r w:rsidR="00C650C5">
            <w:rPr>
              <w:noProof/>
              <w14:scene3d>
                <w14:camera w14:prst="orthographicFront"/>
                <w14:lightRig w14:rig="threePt" w14:dir="t">
                  <w14:rot w14:lat="0" w14:lon="0" w14:rev="0"/>
                </w14:lightRig>
              </w14:scene3d>
            </w:rPr>
            <w:t>4</w:t>
          </w:r>
          <w:r>
            <w:rPr>
              <w:rFonts w:asciiTheme="minorHAnsi" w:eastAsiaTheme="minorEastAsia" w:hAnsiTheme="minorHAnsi" w:cstheme="minorBidi"/>
              <w:noProof/>
              <w:sz w:val="22"/>
              <w:szCs w:val="22"/>
            </w:rPr>
            <w:tab/>
          </w:r>
          <w:r w:rsidRPr="007D38B7">
            <w:rPr>
              <w:noProof/>
            </w:rPr>
            <w:t>Scope of the Study</w:t>
          </w:r>
          <w:r w:rsidR="00EE157C">
            <w:rPr>
              <w:noProof/>
              <w:webHidden/>
            </w:rPr>
            <w:t>……………………………………………………………………</w:t>
          </w:r>
          <w:r w:rsidR="0046470B">
            <w:rPr>
              <w:noProof/>
              <w:webHidden/>
            </w:rPr>
            <w:t>3</w:t>
          </w:r>
        </w:p>
        <w:p w14:paraId="0B2CD685" w14:textId="30F7AE80"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1.</w:t>
          </w:r>
          <w:r w:rsidR="00C650C5">
            <w:rPr>
              <w:noProof/>
              <w14:scene3d>
                <w14:camera w14:prst="orthographicFront"/>
                <w14:lightRig w14:rig="threePt" w14:dir="t">
                  <w14:rot w14:lat="0" w14:lon="0" w14:rev="0"/>
                </w14:lightRig>
              </w14:scene3d>
            </w:rPr>
            <w:t>5</w:t>
          </w:r>
          <w:r>
            <w:rPr>
              <w:rFonts w:asciiTheme="minorHAnsi" w:eastAsiaTheme="minorEastAsia" w:hAnsiTheme="minorHAnsi" w:cstheme="minorBidi"/>
              <w:noProof/>
              <w:sz w:val="22"/>
              <w:szCs w:val="22"/>
            </w:rPr>
            <w:tab/>
          </w:r>
          <w:r w:rsidRPr="007D38B7">
            <w:rPr>
              <w:noProof/>
            </w:rPr>
            <w:t>Significance of the Study</w:t>
          </w:r>
          <w:r w:rsidR="00EE157C">
            <w:rPr>
              <w:noProof/>
              <w:webHidden/>
            </w:rPr>
            <w:t>…………………………………………………………….</w:t>
          </w:r>
          <w:r w:rsidR="0046470B">
            <w:rPr>
              <w:noProof/>
              <w:webHidden/>
            </w:rPr>
            <w:t>3</w:t>
          </w:r>
        </w:p>
        <w:p w14:paraId="522E6BA1" w14:textId="00B7189D" w:rsidR="00D72AD3" w:rsidRDefault="00D72AD3" w:rsidP="006B75D2">
          <w:pPr>
            <w:pStyle w:val="TOC2"/>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w:t>
          </w:r>
          <w:r w:rsidR="00C650C5">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sidRPr="007D38B7">
            <w:rPr>
              <w:noProof/>
            </w:rPr>
            <w:t>Structure of the Study</w:t>
          </w:r>
          <w:r w:rsidR="00EE157C">
            <w:rPr>
              <w:noProof/>
              <w:webHidden/>
            </w:rPr>
            <w:t>………………………………………………………………..</w:t>
          </w:r>
          <w:r w:rsidR="0046470B">
            <w:rPr>
              <w:noProof/>
              <w:webHidden/>
            </w:rPr>
            <w:t>.4</w:t>
          </w:r>
        </w:p>
        <w:p w14:paraId="59E3EBFC" w14:textId="77777777" w:rsidR="00D72AD3" w:rsidRDefault="00D72AD3" w:rsidP="00D72AD3">
          <w:pPr>
            <w:pStyle w:val="TOC1"/>
            <w:tabs>
              <w:tab w:val="right" w:leader="dot" w:pos="9395"/>
            </w:tabs>
            <w:rPr>
              <w:caps/>
              <w:noProof/>
            </w:rPr>
          </w:pPr>
        </w:p>
        <w:p w14:paraId="17E0FCFD" w14:textId="7FE83E48" w:rsidR="00D72AD3" w:rsidRDefault="00D72AD3" w:rsidP="00D72AD3">
          <w:pPr>
            <w:pStyle w:val="TOC1"/>
            <w:tabs>
              <w:tab w:val="right" w:leader="dot" w:pos="9395"/>
            </w:tabs>
            <w:rPr>
              <w:noProof/>
              <w:webHidden/>
            </w:rPr>
          </w:pPr>
          <w:r>
            <w:rPr>
              <w:caps/>
              <w:noProof/>
            </w:rPr>
            <w:t xml:space="preserve">CHAPTER </w:t>
          </w:r>
          <w:r w:rsidRPr="007D38B7">
            <w:rPr>
              <w:caps/>
              <w:noProof/>
            </w:rPr>
            <w:t>2:</w:t>
          </w:r>
          <w:r w:rsidRPr="007D38B7">
            <w:rPr>
              <w:noProof/>
            </w:rPr>
            <w:t xml:space="preserve"> LITERATURE REVIEW</w:t>
          </w:r>
          <w:r w:rsidR="00EE157C">
            <w:rPr>
              <w:noProof/>
              <w:webHidden/>
            </w:rPr>
            <w:t>……………………………………………………</w:t>
          </w:r>
          <w:r w:rsidR="0046470B">
            <w:rPr>
              <w:noProof/>
              <w:webHidden/>
            </w:rPr>
            <w:t>…5</w:t>
          </w:r>
        </w:p>
        <w:p w14:paraId="2D56329B" w14:textId="3E8DD94F"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rPr>
            <w:tab/>
          </w:r>
          <w:r w:rsidRPr="007D38B7">
            <w:rPr>
              <w:noProof/>
            </w:rPr>
            <w:t>Introduction</w:t>
          </w:r>
          <w:r w:rsidR="00EE157C">
            <w:rPr>
              <w:noProof/>
              <w:webHidden/>
            </w:rPr>
            <w:t>…………………………………………………………………………</w:t>
          </w:r>
          <w:r w:rsidR="0046470B">
            <w:rPr>
              <w:noProof/>
              <w:webHidden/>
            </w:rPr>
            <w:t>..5</w:t>
          </w:r>
        </w:p>
        <w:p w14:paraId="5EE01CBA" w14:textId="2CDB5B90" w:rsidR="00D72AD3" w:rsidRDefault="00D72AD3" w:rsidP="006B75D2">
          <w:pPr>
            <w:pStyle w:val="TOC2"/>
            <w:rPr>
              <w:noProof/>
              <w:webHidden/>
            </w:rPr>
          </w:pPr>
          <w:r w:rsidRPr="007D38B7">
            <w:rPr>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rPr>
            <w:tab/>
          </w:r>
          <w:r w:rsidR="000C25EC">
            <w:rPr>
              <w:noProof/>
            </w:rPr>
            <w:t>Asymptotic analysis</w:t>
          </w:r>
          <w:r w:rsidR="00EE157C">
            <w:rPr>
              <w:noProof/>
              <w:webHidden/>
            </w:rPr>
            <w:t>………………………………………………………………...</w:t>
          </w:r>
          <w:r w:rsidR="0046470B">
            <w:rPr>
              <w:noProof/>
              <w:webHidden/>
            </w:rPr>
            <w:t>..5</w:t>
          </w:r>
        </w:p>
        <w:p w14:paraId="56BB0328" w14:textId="0A0E36F1" w:rsidR="000C25EC" w:rsidRDefault="000C25EC" w:rsidP="000C25EC">
          <w:pPr>
            <w:spacing w:line="360" w:lineRule="auto"/>
            <w:rPr>
              <w:rFonts w:eastAsiaTheme="minorEastAsia"/>
              <w:lang w:val="en-US" w:eastAsia="en-US"/>
            </w:rPr>
          </w:pPr>
          <w:r>
            <w:rPr>
              <w:rFonts w:eastAsiaTheme="minorEastAsia"/>
              <w:lang w:val="en-US" w:eastAsia="en-US"/>
            </w:rPr>
            <w:t xml:space="preserve">        2.2.1     What is asymptotic code analysis</w:t>
          </w:r>
          <w:r w:rsidR="00EE157C">
            <w:rPr>
              <w:rFonts w:eastAsiaTheme="minorEastAsia"/>
              <w:lang w:val="en-US" w:eastAsia="en-US"/>
            </w:rPr>
            <w:t>………………………………………………</w:t>
          </w:r>
          <w:r w:rsidR="0046470B">
            <w:rPr>
              <w:rFonts w:eastAsiaTheme="minorEastAsia"/>
              <w:lang w:val="en-US" w:eastAsia="en-US"/>
            </w:rPr>
            <w:t>..5</w:t>
          </w:r>
        </w:p>
        <w:p w14:paraId="5F74EB79" w14:textId="5D35458E" w:rsidR="000C25EC" w:rsidRDefault="000C25EC" w:rsidP="000C25EC">
          <w:pPr>
            <w:spacing w:line="360" w:lineRule="auto"/>
            <w:rPr>
              <w:rFonts w:eastAsiaTheme="minorEastAsia"/>
              <w:lang w:val="en-US" w:eastAsia="en-US"/>
            </w:rPr>
          </w:pPr>
          <w:r>
            <w:rPr>
              <w:rFonts w:eastAsiaTheme="minorEastAsia"/>
              <w:lang w:val="en-US" w:eastAsia="en-US"/>
            </w:rPr>
            <w:t xml:space="preserve">        2.2.2     Why time complexity</w:t>
          </w:r>
          <w:r w:rsidR="00EE157C">
            <w:rPr>
              <w:rFonts w:eastAsiaTheme="minorEastAsia"/>
              <w:lang w:val="en-US" w:eastAsia="en-US"/>
            </w:rPr>
            <w:t>…………………………………………………………</w:t>
          </w:r>
          <w:r w:rsidR="0046470B">
            <w:rPr>
              <w:rFonts w:eastAsiaTheme="minorEastAsia"/>
              <w:lang w:val="en-US" w:eastAsia="en-US"/>
            </w:rPr>
            <w:t>….6</w:t>
          </w:r>
        </w:p>
        <w:p w14:paraId="237A67E9" w14:textId="0AC6502E" w:rsidR="000C25EC" w:rsidRDefault="000C25EC" w:rsidP="000C25EC">
          <w:pPr>
            <w:spacing w:line="360" w:lineRule="auto"/>
            <w:rPr>
              <w:rFonts w:eastAsiaTheme="minorEastAsia"/>
              <w:lang w:val="en-US" w:eastAsia="en-US"/>
            </w:rPr>
          </w:pPr>
          <w:r>
            <w:rPr>
              <w:rFonts w:eastAsiaTheme="minorEastAsia"/>
              <w:lang w:val="en-US" w:eastAsia="en-US"/>
            </w:rPr>
            <w:t xml:space="preserve">        2.2.3     Types of time complexity</w:t>
          </w:r>
          <w:r w:rsidR="00EE157C">
            <w:rPr>
              <w:rFonts w:eastAsiaTheme="minorEastAsia"/>
              <w:lang w:val="en-US" w:eastAsia="en-US"/>
            </w:rPr>
            <w:t>………………………………………………………</w:t>
          </w:r>
          <w:r w:rsidR="0046470B">
            <w:rPr>
              <w:rFonts w:eastAsiaTheme="minorEastAsia"/>
              <w:lang w:val="en-US" w:eastAsia="en-US"/>
            </w:rPr>
            <w:t>..6</w:t>
          </w:r>
        </w:p>
        <w:p w14:paraId="29F11F27" w14:textId="1C72DD09" w:rsidR="000C25EC" w:rsidRDefault="000C25EC" w:rsidP="000C25EC">
          <w:pPr>
            <w:spacing w:line="360" w:lineRule="auto"/>
            <w:rPr>
              <w:rFonts w:eastAsiaTheme="minorEastAsia"/>
              <w:lang w:val="en-US" w:eastAsia="en-US"/>
            </w:rPr>
          </w:pPr>
          <w:r>
            <w:rPr>
              <w:rFonts w:eastAsiaTheme="minorEastAsia"/>
              <w:lang w:val="en-US" w:eastAsia="en-US"/>
            </w:rPr>
            <w:t xml:space="preserve">        2.2.4     General functions with Big-O notation</w:t>
          </w:r>
          <w:r w:rsidR="00EE157C">
            <w:rPr>
              <w:rFonts w:eastAsiaTheme="minorEastAsia"/>
              <w:lang w:val="en-US" w:eastAsia="en-US"/>
            </w:rPr>
            <w:t>…………………………………………</w:t>
          </w:r>
          <w:r w:rsidR="0046470B">
            <w:rPr>
              <w:rFonts w:eastAsiaTheme="minorEastAsia"/>
              <w:lang w:val="en-US" w:eastAsia="en-US"/>
            </w:rPr>
            <w:t>..6</w:t>
          </w:r>
        </w:p>
        <w:p w14:paraId="2244D5EA" w14:textId="72FF2061" w:rsidR="000C25EC" w:rsidRPr="000C25EC" w:rsidRDefault="000C25EC" w:rsidP="000C25EC">
          <w:pPr>
            <w:spacing w:line="360" w:lineRule="auto"/>
            <w:rPr>
              <w:rFonts w:eastAsiaTheme="minorEastAsia"/>
              <w:lang w:val="en-US" w:eastAsia="en-US"/>
            </w:rPr>
          </w:pPr>
          <w:r>
            <w:rPr>
              <w:rFonts w:eastAsiaTheme="minorEastAsia"/>
              <w:lang w:val="en-US" w:eastAsia="en-US"/>
            </w:rPr>
            <w:t xml:space="preserve">        2.2.5     Applications of code analysis</w:t>
          </w:r>
          <w:r w:rsidR="00EE157C">
            <w:rPr>
              <w:rFonts w:eastAsiaTheme="minorEastAsia"/>
              <w:lang w:val="en-US" w:eastAsia="en-US"/>
            </w:rPr>
            <w:t>…………………………………………………</w:t>
          </w:r>
          <w:r w:rsidR="0046470B">
            <w:rPr>
              <w:rFonts w:eastAsiaTheme="minorEastAsia"/>
              <w:lang w:val="en-US" w:eastAsia="en-US"/>
            </w:rPr>
            <w:t>…8</w:t>
          </w:r>
        </w:p>
        <w:p w14:paraId="45CF3512" w14:textId="0EDAAC02" w:rsidR="00D72AD3" w:rsidRDefault="00EE157C" w:rsidP="00EE157C">
          <w:pPr>
            <w:pStyle w:val="TOC2"/>
            <w:ind w:left="0"/>
            <w:rPr>
              <w:noProof/>
              <w:webHidden/>
            </w:rPr>
          </w:pPr>
          <w:r>
            <w:rPr>
              <w:noProof/>
              <w14:scene3d>
                <w14:camera w14:prst="orthographicFront"/>
                <w14:lightRig w14:rig="threePt" w14:dir="t">
                  <w14:rot w14:lat="0" w14:lon="0" w14:rev="0"/>
                </w14:lightRig>
              </w14:scene3d>
            </w:rPr>
            <w:t xml:space="preserve">    </w:t>
          </w:r>
          <w:r w:rsidR="00D72AD3" w:rsidRPr="007D38B7">
            <w:rPr>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rPr>
            <w:t xml:space="preserve">        </w:t>
          </w:r>
          <w:r w:rsidR="000C25EC">
            <w:rPr>
              <w:noProof/>
            </w:rPr>
            <w:t>Code datasets</w:t>
          </w:r>
          <w:r>
            <w:rPr>
              <w:noProof/>
              <w:webHidden/>
            </w:rPr>
            <w:t>……………………………………………………………………….</w:t>
          </w:r>
          <w:r w:rsidR="00D72AD3">
            <w:rPr>
              <w:noProof/>
              <w:webHidden/>
            </w:rPr>
            <w:t>1</w:t>
          </w:r>
          <w:r w:rsidR="0046470B">
            <w:rPr>
              <w:noProof/>
              <w:webHidden/>
            </w:rPr>
            <w:t>1</w:t>
          </w:r>
        </w:p>
        <w:p w14:paraId="3933BCD2" w14:textId="4D5AB2F7" w:rsidR="000C25EC" w:rsidRDefault="000C25EC" w:rsidP="006B75D2">
          <w:pPr>
            <w:spacing w:line="360" w:lineRule="auto"/>
            <w:rPr>
              <w:rFonts w:eastAsiaTheme="minorEastAsia"/>
              <w:lang w:val="en-US" w:eastAsia="en-US"/>
            </w:rPr>
          </w:pPr>
          <w:r>
            <w:rPr>
              <w:rFonts w:eastAsiaTheme="minorEastAsia"/>
              <w:lang w:val="en-US" w:eastAsia="en-US"/>
            </w:rPr>
            <w:t xml:space="preserve">        2.3.1     GitHub Archive</w:t>
          </w:r>
          <w:r w:rsidR="00EE157C">
            <w:rPr>
              <w:rFonts w:eastAsiaTheme="minorEastAsia"/>
              <w:lang w:val="en-US" w:eastAsia="en-US"/>
            </w:rPr>
            <w:t>…………………………………………………………………1</w:t>
          </w:r>
          <w:r w:rsidR="0046470B">
            <w:rPr>
              <w:rFonts w:eastAsiaTheme="minorEastAsia"/>
              <w:lang w:val="en-US" w:eastAsia="en-US"/>
            </w:rPr>
            <w:t>2</w:t>
          </w:r>
        </w:p>
        <w:p w14:paraId="10DF907F" w14:textId="62F87A59" w:rsidR="000C25EC" w:rsidRDefault="000C25EC" w:rsidP="006B75D2">
          <w:pPr>
            <w:spacing w:line="360" w:lineRule="auto"/>
            <w:rPr>
              <w:rFonts w:eastAsiaTheme="minorEastAsia"/>
              <w:lang w:val="en-US" w:eastAsia="en-US"/>
            </w:rPr>
          </w:pPr>
          <w:r>
            <w:rPr>
              <w:rFonts w:eastAsiaTheme="minorEastAsia"/>
              <w:lang w:val="en-US" w:eastAsia="en-US"/>
            </w:rPr>
            <w:t xml:space="preserve">        2.3.2     </w:t>
          </w:r>
          <w:r w:rsidR="006B75D2">
            <w:rPr>
              <w:rFonts w:eastAsiaTheme="minorEastAsia"/>
              <w:lang w:val="en-US" w:eastAsia="en-US"/>
            </w:rPr>
            <w:t>Scraping coding competitions website</w:t>
          </w:r>
          <w:r w:rsidR="00EE157C">
            <w:rPr>
              <w:rFonts w:eastAsiaTheme="minorEastAsia"/>
              <w:lang w:val="en-US" w:eastAsia="en-US"/>
            </w:rPr>
            <w:t>………………………………………….1</w:t>
          </w:r>
          <w:r w:rsidR="0046470B">
            <w:rPr>
              <w:rFonts w:eastAsiaTheme="minorEastAsia"/>
              <w:lang w:val="en-US" w:eastAsia="en-US"/>
            </w:rPr>
            <w:t>2</w:t>
          </w:r>
        </w:p>
        <w:p w14:paraId="6BB70132" w14:textId="050016BA" w:rsidR="006B75D2" w:rsidRPr="000C25EC" w:rsidRDefault="006B75D2" w:rsidP="006B75D2">
          <w:pPr>
            <w:spacing w:line="360" w:lineRule="auto"/>
            <w:rPr>
              <w:rFonts w:eastAsiaTheme="minorEastAsia"/>
              <w:lang w:val="en-US" w:eastAsia="en-US"/>
            </w:rPr>
          </w:pPr>
          <w:r>
            <w:rPr>
              <w:rFonts w:eastAsiaTheme="minorEastAsia"/>
              <w:lang w:val="en-US" w:eastAsia="en-US"/>
            </w:rPr>
            <w:t xml:space="preserve">        2.3.3     Challenges</w:t>
          </w:r>
          <w:r w:rsidR="00EE157C">
            <w:rPr>
              <w:rFonts w:eastAsiaTheme="minorEastAsia"/>
              <w:lang w:val="en-US" w:eastAsia="en-US"/>
            </w:rPr>
            <w:t>………………………………………………………………………1</w:t>
          </w:r>
          <w:r w:rsidR="0046470B">
            <w:rPr>
              <w:rFonts w:eastAsiaTheme="minorEastAsia"/>
              <w:lang w:val="en-US" w:eastAsia="en-US"/>
            </w:rPr>
            <w:t>2</w:t>
          </w:r>
        </w:p>
        <w:p w14:paraId="66B5C9AE" w14:textId="675D3A7A" w:rsidR="00D72AD3" w:rsidRDefault="00D72AD3" w:rsidP="006B75D2">
          <w:pPr>
            <w:pStyle w:val="TOC2"/>
            <w:rPr>
              <w:noProof/>
              <w:webHidden/>
            </w:rPr>
          </w:pPr>
          <w:r w:rsidRPr="007D38B7">
            <w:rPr>
              <w:noProof/>
              <w14:scene3d>
                <w14:camera w14:prst="orthographicFront"/>
                <w14:lightRig w14:rig="threePt" w14:dir="t">
                  <w14:rot w14:lat="0" w14:lon="0" w14:rev="0"/>
                </w14:lightRig>
              </w14:scene3d>
            </w:rPr>
            <w:t>2.4</w:t>
          </w:r>
          <w:r>
            <w:rPr>
              <w:rFonts w:asciiTheme="minorHAnsi" w:eastAsiaTheme="minorEastAsia" w:hAnsiTheme="minorHAnsi" w:cstheme="minorBidi"/>
              <w:noProof/>
              <w:sz w:val="22"/>
              <w:szCs w:val="22"/>
            </w:rPr>
            <w:tab/>
          </w:r>
          <w:r w:rsidR="006B75D2">
            <w:rPr>
              <w:noProof/>
            </w:rPr>
            <w:t>Embeddings</w:t>
          </w:r>
          <w:r w:rsidR="00EE157C">
            <w:rPr>
              <w:noProof/>
              <w:webHidden/>
            </w:rPr>
            <w:t>…………………………………………………………………………</w:t>
          </w:r>
          <w:r>
            <w:rPr>
              <w:noProof/>
              <w:webHidden/>
            </w:rPr>
            <w:t>1</w:t>
          </w:r>
          <w:r w:rsidR="0046470B">
            <w:rPr>
              <w:noProof/>
              <w:webHidden/>
            </w:rPr>
            <w:t>2</w:t>
          </w:r>
        </w:p>
        <w:p w14:paraId="6707156A" w14:textId="57D74A87" w:rsidR="006B75D2" w:rsidRDefault="006B75D2" w:rsidP="000260FC">
          <w:pPr>
            <w:spacing w:line="276" w:lineRule="auto"/>
            <w:rPr>
              <w:rFonts w:eastAsiaTheme="minorEastAsia"/>
              <w:lang w:val="en-US" w:eastAsia="en-US"/>
            </w:rPr>
          </w:pPr>
          <w:r>
            <w:rPr>
              <w:rFonts w:eastAsiaTheme="minorEastAsia"/>
              <w:lang w:val="en-US" w:eastAsia="en-US"/>
            </w:rPr>
            <w:t xml:space="preserve">        2.4.1      Word embeddings</w:t>
          </w:r>
          <w:r w:rsidR="00EE157C">
            <w:rPr>
              <w:rFonts w:eastAsiaTheme="minorEastAsia"/>
              <w:lang w:val="en-US" w:eastAsia="en-US"/>
            </w:rPr>
            <w:t>……………………………………………………………...1</w:t>
          </w:r>
          <w:r w:rsidR="0046470B">
            <w:rPr>
              <w:rFonts w:eastAsiaTheme="minorEastAsia"/>
              <w:lang w:val="en-US" w:eastAsia="en-US"/>
            </w:rPr>
            <w:t>3</w:t>
          </w:r>
        </w:p>
        <w:p w14:paraId="15CD715B" w14:textId="02B2E14A" w:rsidR="006B75D2" w:rsidRDefault="006B75D2" w:rsidP="000260FC">
          <w:pPr>
            <w:spacing w:line="276" w:lineRule="auto"/>
            <w:rPr>
              <w:rFonts w:eastAsiaTheme="minorEastAsia"/>
              <w:lang w:val="en-US" w:eastAsia="en-US"/>
            </w:rPr>
          </w:pPr>
          <w:r>
            <w:rPr>
              <w:rFonts w:eastAsiaTheme="minorEastAsia"/>
              <w:lang w:val="en-US" w:eastAsia="en-US"/>
            </w:rPr>
            <w:t xml:space="preserve">        2.4.2      Word2vec</w:t>
          </w:r>
          <w:r w:rsidR="00EE157C">
            <w:rPr>
              <w:rFonts w:eastAsiaTheme="minorEastAsia"/>
              <w:lang w:val="en-US" w:eastAsia="en-US"/>
            </w:rPr>
            <w:t>………………………………………………………………………1</w:t>
          </w:r>
          <w:r w:rsidR="0046470B">
            <w:rPr>
              <w:rFonts w:eastAsiaTheme="minorEastAsia"/>
              <w:lang w:val="en-US" w:eastAsia="en-US"/>
            </w:rPr>
            <w:t>3</w:t>
          </w:r>
        </w:p>
        <w:p w14:paraId="05826E7A" w14:textId="08842383" w:rsidR="006B75D2" w:rsidRDefault="006B75D2" w:rsidP="000260FC">
          <w:pPr>
            <w:spacing w:line="276" w:lineRule="auto"/>
            <w:rPr>
              <w:rFonts w:eastAsiaTheme="minorEastAsia"/>
              <w:lang w:val="en-US" w:eastAsia="en-US"/>
            </w:rPr>
          </w:pPr>
          <w:r>
            <w:rPr>
              <w:rFonts w:eastAsiaTheme="minorEastAsia"/>
              <w:lang w:val="en-US" w:eastAsia="en-US"/>
            </w:rPr>
            <w:t xml:space="preserve">        2.4.3      Code embedding</w:t>
          </w:r>
          <w:r w:rsidR="00EE157C">
            <w:rPr>
              <w:rFonts w:eastAsiaTheme="minorEastAsia"/>
              <w:lang w:val="en-US" w:eastAsia="en-US"/>
            </w:rPr>
            <w:t>……………………………………………………………….1</w:t>
          </w:r>
          <w:r w:rsidR="0046470B">
            <w:rPr>
              <w:rFonts w:eastAsiaTheme="minorEastAsia"/>
              <w:lang w:val="en-US" w:eastAsia="en-US"/>
            </w:rPr>
            <w:t>4</w:t>
          </w:r>
        </w:p>
        <w:p w14:paraId="77D4FD8F" w14:textId="1F897CC0" w:rsidR="006B75D2" w:rsidRDefault="006B75D2" w:rsidP="000260FC">
          <w:pPr>
            <w:spacing w:line="276" w:lineRule="auto"/>
            <w:rPr>
              <w:rFonts w:eastAsiaTheme="minorEastAsia"/>
              <w:lang w:val="en-US" w:eastAsia="en-US"/>
            </w:rPr>
          </w:pPr>
          <w:r>
            <w:rPr>
              <w:rFonts w:eastAsiaTheme="minorEastAsia"/>
              <w:lang w:val="en-US" w:eastAsia="en-US"/>
            </w:rPr>
            <w:t xml:space="preserve">               2.4.3.1     Using word2vec with source codes</w:t>
          </w:r>
          <w:r w:rsidR="00EE157C">
            <w:rPr>
              <w:rFonts w:eastAsiaTheme="minorEastAsia"/>
              <w:lang w:val="en-US" w:eastAsia="en-US"/>
            </w:rPr>
            <w:t>……………………………………....1</w:t>
          </w:r>
          <w:r w:rsidR="0046470B">
            <w:rPr>
              <w:rFonts w:eastAsiaTheme="minorEastAsia"/>
              <w:lang w:val="en-US" w:eastAsia="en-US"/>
            </w:rPr>
            <w:t>4</w:t>
          </w:r>
        </w:p>
        <w:p w14:paraId="41103C7A" w14:textId="3D531F98" w:rsidR="00D72AD3" w:rsidRPr="006B75D2" w:rsidRDefault="006B75D2" w:rsidP="000260FC">
          <w:pPr>
            <w:spacing w:line="276" w:lineRule="auto"/>
            <w:rPr>
              <w:rFonts w:eastAsiaTheme="minorEastAsia"/>
              <w:lang w:val="en-US" w:eastAsia="en-US"/>
            </w:rPr>
          </w:pPr>
          <w:r>
            <w:rPr>
              <w:rFonts w:eastAsiaTheme="minorEastAsia"/>
              <w:lang w:val="en-US" w:eastAsia="en-US"/>
            </w:rPr>
            <w:t xml:space="preserve">               2.4.3.2     Code embeddings using other methods</w:t>
          </w:r>
          <w:r w:rsidR="00EE157C">
            <w:rPr>
              <w:rFonts w:eastAsiaTheme="minorEastAsia"/>
              <w:lang w:val="en-US" w:eastAsia="en-US"/>
            </w:rPr>
            <w:t>………………………………….1</w:t>
          </w:r>
          <w:r w:rsidR="0046470B">
            <w:rPr>
              <w:rFonts w:eastAsiaTheme="minorEastAsia"/>
              <w:lang w:val="en-US" w:eastAsia="en-US"/>
            </w:rPr>
            <w:t>5</w:t>
          </w:r>
        </w:p>
        <w:p w14:paraId="26ECF2F5" w14:textId="77777777" w:rsidR="00D72AD3" w:rsidRDefault="00D72AD3" w:rsidP="000260FC">
          <w:pPr>
            <w:spacing w:line="276" w:lineRule="auto"/>
          </w:pPr>
        </w:p>
        <w:p w14:paraId="6B31644A" w14:textId="77777777" w:rsidR="00D72AD3" w:rsidRPr="0008577E" w:rsidRDefault="00D72AD3" w:rsidP="00D72AD3"/>
        <w:p w14:paraId="60E14911" w14:textId="2352EA46" w:rsidR="00D72AD3" w:rsidRDefault="00D72AD3" w:rsidP="00D72AD3">
          <w:pPr>
            <w:pStyle w:val="TOC1"/>
            <w:tabs>
              <w:tab w:val="right" w:leader="dot" w:pos="9395"/>
            </w:tabs>
            <w:rPr>
              <w:noProof/>
              <w:webHidden/>
            </w:rPr>
          </w:pPr>
          <w:r>
            <w:rPr>
              <w:caps/>
              <w:noProof/>
            </w:rPr>
            <w:t xml:space="preserve">CHAPTER </w:t>
          </w:r>
          <w:r w:rsidRPr="007D38B7">
            <w:rPr>
              <w:caps/>
              <w:noProof/>
            </w:rPr>
            <w:t xml:space="preserve">3: </w:t>
          </w:r>
          <w:r w:rsidRPr="007D38B7">
            <w:rPr>
              <w:noProof/>
            </w:rPr>
            <w:t>RESEARCH METHODOLOGY</w:t>
          </w:r>
          <w:r w:rsidR="00BA1A8C">
            <w:rPr>
              <w:noProof/>
              <w:webHidden/>
            </w:rPr>
            <w:t>……………………………………………..</w:t>
          </w:r>
          <w:r w:rsidR="0046470B">
            <w:rPr>
              <w:noProof/>
              <w:webHidden/>
            </w:rPr>
            <w:t>25</w:t>
          </w:r>
        </w:p>
        <w:p w14:paraId="3DBCF774" w14:textId="02B787F1"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3.1</w:t>
          </w:r>
          <w:r>
            <w:rPr>
              <w:rFonts w:asciiTheme="minorHAnsi" w:eastAsiaTheme="minorEastAsia" w:hAnsiTheme="minorHAnsi" w:cstheme="minorBidi"/>
              <w:noProof/>
              <w:sz w:val="22"/>
              <w:szCs w:val="22"/>
            </w:rPr>
            <w:tab/>
          </w:r>
          <w:r w:rsidRPr="007D38B7">
            <w:rPr>
              <w:noProof/>
            </w:rPr>
            <w:t>Introduction</w:t>
          </w:r>
          <w:r w:rsidR="00BA1A8C">
            <w:rPr>
              <w:noProof/>
              <w:webHidden/>
            </w:rPr>
            <w:t>…………………………………………………………………………</w:t>
          </w:r>
          <w:r w:rsidR="0046470B">
            <w:rPr>
              <w:noProof/>
              <w:webHidden/>
            </w:rPr>
            <w:t>25</w:t>
          </w:r>
        </w:p>
        <w:p w14:paraId="156DF4A9" w14:textId="7AF6B66D" w:rsidR="00D72AD3" w:rsidRDefault="00D72AD3" w:rsidP="006B75D2">
          <w:pPr>
            <w:pStyle w:val="TOC2"/>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3.2</w:t>
          </w:r>
          <w:r>
            <w:rPr>
              <w:rFonts w:asciiTheme="minorHAnsi" w:eastAsiaTheme="minorEastAsia" w:hAnsiTheme="minorHAnsi" w:cstheme="minorBidi"/>
              <w:noProof/>
              <w:sz w:val="22"/>
              <w:szCs w:val="22"/>
            </w:rPr>
            <w:tab/>
          </w:r>
          <w:r w:rsidRPr="007D38B7">
            <w:rPr>
              <w:noProof/>
            </w:rPr>
            <w:t xml:space="preserve">Research </w:t>
          </w:r>
          <w:r w:rsidR="006B75D2">
            <w:rPr>
              <w:noProof/>
            </w:rPr>
            <w:t>Approach</w:t>
          </w:r>
          <w:r w:rsidR="00BA1A8C">
            <w:rPr>
              <w:noProof/>
              <w:webHidden/>
            </w:rPr>
            <w:t>…………………………………………………………………</w:t>
          </w:r>
          <w:r w:rsidR="0046470B">
            <w:rPr>
              <w:noProof/>
              <w:webHidden/>
            </w:rPr>
            <w:t>25</w:t>
          </w:r>
        </w:p>
        <w:p w14:paraId="364FB0DE" w14:textId="5887FEB0" w:rsidR="00D72AD3" w:rsidRDefault="00D72AD3" w:rsidP="00D72AD3">
          <w:pPr>
            <w:pStyle w:val="TOC3"/>
            <w:tabs>
              <w:tab w:val="left" w:pos="1320"/>
              <w:tab w:val="right" w:leader="dot" w:pos="9395"/>
            </w:tabs>
            <w:rPr>
              <w:rFonts w:asciiTheme="minorHAnsi" w:eastAsiaTheme="minorEastAsia" w:hAnsiTheme="minorHAnsi" w:cstheme="minorBidi"/>
              <w:noProof/>
              <w:sz w:val="22"/>
              <w:szCs w:val="22"/>
            </w:rPr>
          </w:pPr>
          <w:r w:rsidRPr="007D38B7">
            <w:rPr>
              <w:noProof/>
            </w:rPr>
            <w:lastRenderedPageBreak/>
            <w:t>3.2.1</w:t>
          </w:r>
          <w:r>
            <w:rPr>
              <w:rFonts w:asciiTheme="minorHAnsi" w:eastAsiaTheme="minorEastAsia" w:hAnsiTheme="minorHAnsi" w:cstheme="minorBidi"/>
              <w:noProof/>
              <w:sz w:val="22"/>
              <w:szCs w:val="22"/>
            </w:rPr>
            <w:tab/>
          </w:r>
          <w:r w:rsidRPr="007D38B7">
            <w:rPr>
              <w:noProof/>
            </w:rPr>
            <w:t>Data Selection</w:t>
          </w:r>
          <w:r w:rsidR="00BA1A8C">
            <w:rPr>
              <w:noProof/>
              <w:webHidden/>
            </w:rPr>
            <w:t>………………………………………………………………….</w:t>
          </w:r>
          <w:r w:rsidR="0046470B">
            <w:rPr>
              <w:noProof/>
              <w:webHidden/>
            </w:rPr>
            <w:t>25</w:t>
          </w:r>
        </w:p>
        <w:p w14:paraId="2A40F457" w14:textId="226BD8DE" w:rsidR="00D72AD3" w:rsidRDefault="00D72AD3" w:rsidP="00D72AD3">
          <w:pPr>
            <w:pStyle w:val="TOC3"/>
            <w:tabs>
              <w:tab w:val="left" w:pos="1320"/>
              <w:tab w:val="right" w:leader="dot" w:pos="9395"/>
            </w:tabs>
            <w:rPr>
              <w:rFonts w:asciiTheme="minorHAnsi" w:eastAsiaTheme="minorEastAsia" w:hAnsiTheme="minorHAnsi" w:cstheme="minorBidi"/>
              <w:noProof/>
              <w:sz w:val="22"/>
              <w:szCs w:val="22"/>
            </w:rPr>
          </w:pPr>
          <w:r w:rsidRPr="007D38B7">
            <w:rPr>
              <w:noProof/>
            </w:rPr>
            <w:t>3.2.2</w:t>
          </w:r>
          <w:r>
            <w:rPr>
              <w:rFonts w:asciiTheme="minorHAnsi" w:eastAsiaTheme="minorEastAsia" w:hAnsiTheme="minorHAnsi" w:cstheme="minorBidi"/>
              <w:noProof/>
              <w:sz w:val="22"/>
              <w:szCs w:val="22"/>
            </w:rPr>
            <w:tab/>
          </w:r>
          <w:r w:rsidRPr="007D38B7">
            <w:rPr>
              <w:noProof/>
            </w:rPr>
            <w:t xml:space="preserve">Data </w:t>
          </w:r>
          <w:r w:rsidR="006B75D2">
            <w:rPr>
              <w:noProof/>
            </w:rPr>
            <w:t>Collection</w:t>
          </w:r>
          <w:r w:rsidR="00BA1A8C">
            <w:rPr>
              <w:noProof/>
              <w:webHidden/>
            </w:rPr>
            <w:t>………………………………………………………………...</w:t>
          </w:r>
          <w:r w:rsidR="0046470B">
            <w:rPr>
              <w:noProof/>
              <w:webHidden/>
            </w:rPr>
            <w:t>26</w:t>
          </w:r>
        </w:p>
        <w:p w14:paraId="18EA7038" w14:textId="7F854F19" w:rsidR="00D72AD3" w:rsidRDefault="00D72AD3" w:rsidP="00D72AD3">
          <w:pPr>
            <w:pStyle w:val="TOC3"/>
            <w:tabs>
              <w:tab w:val="left" w:pos="1320"/>
              <w:tab w:val="right" w:leader="dot" w:pos="9395"/>
            </w:tabs>
            <w:rPr>
              <w:rFonts w:asciiTheme="minorHAnsi" w:eastAsiaTheme="minorEastAsia" w:hAnsiTheme="minorHAnsi" w:cstheme="minorBidi"/>
              <w:noProof/>
              <w:sz w:val="22"/>
              <w:szCs w:val="22"/>
            </w:rPr>
          </w:pPr>
          <w:r w:rsidRPr="007D38B7">
            <w:rPr>
              <w:noProof/>
            </w:rPr>
            <w:t>3.2.3</w:t>
          </w:r>
          <w:r>
            <w:rPr>
              <w:rFonts w:asciiTheme="minorHAnsi" w:eastAsiaTheme="minorEastAsia" w:hAnsiTheme="minorHAnsi" w:cstheme="minorBidi"/>
              <w:noProof/>
              <w:sz w:val="22"/>
              <w:szCs w:val="22"/>
            </w:rPr>
            <w:tab/>
          </w:r>
          <w:r w:rsidRPr="007D38B7">
            <w:rPr>
              <w:noProof/>
            </w:rPr>
            <w:t xml:space="preserve">Data </w:t>
          </w:r>
          <w:r w:rsidR="006B75D2">
            <w:rPr>
              <w:noProof/>
            </w:rPr>
            <w:t>Preprocessing</w:t>
          </w:r>
          <w:r w:rsidR="00BA1A8C">
            <w:rPr>
              <w:noProof/>
              <w:webHidden/>
            </w:rPr>
            <w:t>……………………………………………………………..</w:t>
          </w:r>
          <w:r w:rsidR="0046470B">
            <w:rPr>
              <w:noProof/>
              <w:webHidden/>
            </w:rPr>
            <w:t>28</w:t>
          </w:r>
        </w:p>
        <w:p w14:paraId="74DFDA2D" w14:textId="0D28D8B3" w:rsidR="00D72AD3" w:rsidRDefault="00D72AD3" w:rsidP="000260FC">
          <w:pPr>
            <w:pStyle w:val="TOC3"/>
            <w:tabs>
              <w:tab w:val="left" w:pos="1320"/>
              <w:tab w:val="right" w:leader="dot" w:pos="9395"/>
            </w:tabs>
            <w:spacing w:line="360" w:lineRule="auto"/>
            <w:rPr>
              <w:noProof/>
              <w:webHidden/>
            </w:rPr>
          </w:pPr>
          <w:r w:rsidRPr="007D38B7">
            <w:rPr>
              <w:noProof/>
            </w:rPr>
            <w:t>3.2.4</w:t>
          </w:r>
          <w:r>
            <w:rPr>
              <w:rFonts w:asciiTheme="minorHAnsi" w:eastAsiaTheme="minorEastAsia" w:hAnsiTheme="minorHAnsi" w:cstheme="minorBidi"/>
              <w:noProof/>
              <w:sz w:val="22"/>
              <w:szCs w:val="22"/>
            </w:rPr>
            <w:tab/>
          </w:r>
          <w:r w:rsidR="006B75D2">
            <w:rPr>
              <w:noProof/>
            </w:rPr>
            <w:t>Data Transformation</w:t>
          </w:r>
          <w:r w:rsidR="00BA1A8C">
            <w:rPr>
              <w:noProof/>
              <w:webHidden/>
            </w:rPr>
            <w:t>…………………………………………………………...</w:t>
          </w:r>
          <w:r w:rsidR="0046470B">
            <w:rPr>
              <w:noProof/>
              <w:webHidden/>
            </w:rPr>
            <w:t>28</w:t>
          </w:r>
        </w:p>
        <w:p w14:paraId="4AC1D547" w14:textId="3D87AAA5" w:rsidR="006B75D2" w:rsidRPr="006B75D2" w:rsidRDefault="006B75D2" w:rsidP="000260FC">
          <w:pPr>
            <w:spacing w:line="360" w:lineRule="auto"/>
            <w:rPr>
              <w:rFonts w:eastAsiaTheme="minorEastAsia"/>
            </w:rPr>
          </w:pPr>
          <w:r>
            <w:rPr>
              <w:rFonts w:eastAsiaTheme="minorEastAsia"/>
            </w:rPr>
            <w:t xml:space="preserve">              3.2.4.1     Why code2vec</w:t>
          </w:r>
          <w:r w:rsidR="00BA1A8C">
            <w:rPr>
              <w:rFonts w:eastAsiaTheme="minorEastAsia"/>
            </w:rPr>
            <w:t>…………………………………………………………….</w:t>
          </w:r>
          <w:r w:rsidR="0046470B">
            <w:rPr>
              <w:rFonts w:eastAsiaTheme="minorEastAsia"/>
            </w:rPr>
            <w:t>28</w:t>
          </w:r>
        </w:p>
        <w:p w14:paraId="091FD20C" w14:textId="5BAC342D" w:rsidR="00D72AD3" w:rsidRDefault="00D72AD3" w:rsidP="000260FC">
          <w:pPr>
            <w:pStyle w:val="TOC3"/>
            <w:tabs>
              <w:tab w:val="left" w:pos="1320"/>
              <w:tab w:val="right" w:leader="dot" w:pos="9395"/>
            </w:tabs>
            <w:spacing w:line="360" w:lineRule="auto"/>
            <w:rPr>
              <w:noProof/>
              <w:webHidden/>
            </w:rPr>
          </w:pPr>
          <w:r w:rsidRPr="007D38B7">
            <w:rPr>
              <w:noProof/>
            </w:rPr>
            <w:t>3.2.5</w:t>
          </w:r>
          <w:r>
            <w:rPr>
              <w:rFonts w:asciiTheme="minorHAnsi" w:eastAsiaTheme="minorEastAsia" w:hAnsiTheme="minorHAnsi" w:cstheme="minorBidi"/>
              <w:noProof/>
              <w:sz w:val="22"/>
              <w:szCs w:val="22"/>
            </w:rPr>
            <w:tab/>
          </w:r>
          <w:r w:rsidR="006B75D2">
            <w:rPr>
              <w:noProof/>
            </w:rPr>
            <w:t>Proposed Approach</w:t>
          </w:r>
          <w:r w:rsidR="00BA1A8C">
            <w:rPr>
              <w:noProof/>
              <w:webHidden/>
            </w:rPr>
            <w:t>…………………………………………………………….</w:t>
          </w:r>
          <w:r>
            <w:rPr>
              <w:noProof/>
              <w:webHidden/>
            </w:rPr>
            <w:t>3</w:t>
          </w:r>
          <w:r w:rsidR="0046470B">
            <w:rPr>
              <w:noProof/>
              <w:webHidden/>
            </w:rPr>
            <w:t>0</w:t>
          </w:r>
        </w:p>
        <w:p w14:paraId="24C9D441" w14:textId="46B93CCD" w:rsidR="006B75D2" w:rsidRPr="006B75D2" w:rsidRDefault="006B75D2" w:rsidP="000260FC">
          <w:pPr>
            <w:spacing w:line="360" w:lineRule="auto"/>
            <w:rPr>
              <w:rFonts w:eastAsiaTheme="minorEastAsia"/>
            </w:rPr>
          </w:pPr>
          <w:r>
            <w:rPr>
              <w:rFonts w:eastAsiaTheme="minorEastAsia"/>
            </w:rPr>
            <w:t xml:space="preserve">               3.2.5.1      Selection Of Classifier Algorithms</w:t>
          </w:r>
          <w:r w:rsidR="00BA1A8C">
            <w:rPr>
              <w:rFonts w:eastAsiaTheme="minorEastAsia"/>
            </w:rPr>
            <w:t>……………………………………...3</w:t>
          </w:r>
          <w:r w:rsidR="0046470B">
            <w:rPr>
              <w:rFonts w:eastAsiaTheme="minorEastAsia"/>
            </w:rPr>
            <w:t>2</w:t>
          </w:r>
        </w:p>
        <w:p w14:paraId="6DE0766F" w14:textId="7F7FE748" w:rsidR="00D72AD3" w:rsidRDefault="00D72AD3" w:rsidP="000260FC">
          <w:pPr>
            <w:pStyle w:val="TOC3"/>
            <w:tabs>
              <w:tab w:val="left" w:pos="1320"/>
              <w:tab w:val="right" w:leader="dot" w:pos="9395"/>
            </w:tabs>
            <w:spacing w:line="360" w:lineRule="auto"/>
            <w:rPr>
              <w:rFonts w:asciiTheme="minorHAnsi" w:eastAsiaTheme="minorEastAsia" w:hAnsiTheme="minorHAnsi" w:cstheme="minorBidi"/>
              <w:noProof/>
              <w:sz w:val="22"/>
              <w:szCs w:val="22"/>
            </w:rPr>
          </w:pPr>
          <w:r w:rsidRPr="007D38B7">
            <w:rPr>
              <w:noProof/>
            </w:rPr>
            <w:t>3.2.6</w:t>
          </w:r>
          <w:r>
            <w:rPr>
              <w:rFonts w:asciiTheme="minorHAnsi" w:eastAsiaTheme="minorEastAsia" w:hAnsiTheme="minorHAnsi" w:cstheme="minorBidi"/>
              <w:noProof/>
              <w:sz w:val="22"/>
              <w:szCs w:val="22"/>
            </w:rPr>
            <w:tab/>
          </w:r>
          <w:r w:rsidR="006B75D2">
            <w:rPr>
              <w:noProof/>
            </w:rPr>
            <w:t>Evaluation</w:t>
          </w:r>
          <w:r w:rsidR="00BA1A8C">
            <w:rPr>
              <w:noProof/>
              <w:webHidden/>
            </w:rPr>
            <w:t>……………………………………………………………………...</w:t>
          </w:r>
          <w:r>
            <w:rPr>
              <w:noProof/>
              <w:webHidden/>
            </w:rPr>
            <w:t>3</w:t>
          </w:r>
          <w:r w:rsidR="0046470B">
            <w:rPr>
              <w:noProof/>
              <w:webHidden/>
            </w:rPr>
            <w:t>2</w:t>
          </w:r>
        </w:p>
        <w:p w14:paraId="572C82B3" w14:textId="332D9D3B" w:rsidR="00D72AD3" w:rsidRDefault="00D72AD3" w:rsidP="006B75D2">
          <w:pPr>
            <w:pStyle w:val="TOC2"/>
            <w:rPr>
              <w:noProof/>
              <w:webHidden/>
            </w:rPr>
          </w:pPr>
          <w:r w:rsidRPr="007D38B7">
            <w:rPr>
              <w:noProof/>
              <w14:scene3d>
                <w14:camera w14:prst="orthographicFront"/>
                <w14:lightRig w14:rig="threePt" w14:dir="t">
                  <w14:rot w14:lat="0" w14:lon="0" w14:rev="0"/>
                </w14:lightRig>
              </w14:scene3d>
            </w:rPr>
            <w:t>3.3</w:t>
          </w:r>
          <w:r>
            <w:rPr>
              <w:rFonts w:asciiTheme="minorHAnsi" w:eastAsiaTheme="minorEastAsia" w:hAnsiTheme="minorHAnsi" w:cstheme="minorBidi"/>
              <w:noProof/>
              <w:sz w:val="22"/>
              <w:szCs w:val="22"/>
            </w:rPr>
            <w:tab/>
          </w:r>
          <w:r w:rsidR="006B75D2">
            <w:rPr>
              <w:noProof/>
            </w:rPr>
            <w:t>Tools</w:t>
          </w:r>
          <w:r w:rsidR="00BA1A8C">
            <w:rPr>
              <w:noProof/>
              <w:webHidden/>
            </w:rPr>
            <w:t>………………………………………………………………………………...</w:t>
          </w:r>
          <w:r w:rsidR="0046470B">
            <w:rPr>
              <w:noProof/>
              <w:webHidden/>
            </w:rPr>
            <w:t>33</w:t>
          </w:r>
        </w:p>
        <w:p w14:paraId="619EE8F6" w14:textId="29049335" w:rsidR="006B75D2" w:rsidRDefault="006B75D2" w:rsidP="000260FC">
          <w:pPr>
            <w:spacing w:line="360" w:lineRule="auto"/>
            <w:rPr>
              <w:rFonts w:eastAsiaTheme="minorEastAsia"/>
              <w:lang w:val="en-US" w:eastAsia="en-US"/>
            </w:rPr>
          </w:pPr>
          <w:r>
            <w:rPr>
              <w:rFonts w:eastAsiaTheme="minorEastAsia"/>
              <w:lang w:val="en-US" w:eastAsia="en-US"/>
            </w:rPr>
            <w:t xml:space="preserve">        3.3.1     Python 3.7</w:t>
          </w:r>
          <w:r w:rsidR="00BA1A8C">
            <w:rPr>
              <w:rFonts w:eastAsiaTheme="minorEastAsia"/>
              <w:lang w:val="en-US" w:eastAsia="en-US"/>
            </w:rPr>
            <w:t>………………………………………………………………………</w:t>
          </w:r>
          <w:r w:rsidR="0046470B">
            <w:rPr>
              <w:rFonts w:eastAsiaTheme="minorEastAsia"/>
              <w:lang w:val="en-US" w:eastAsia="en-US"/>
            </w:rPr>
            <w:t>33</w:t>
          </w:r>
        </w:p>
        <w:p w14:paraId="285C20B3" w14:textId="49235DBD" w:rsidR="006B75D2" w:rsidRDefault="006B75D2" w:rsidP="000260FC">
          <w:pPr>
            <w:spacing w:line="360" w:lineRule="auto"/>
            <w:rPr>
              <w:rFonts w:eastAsiaTheme="minorEastAsia"/>
              <w:lang w:val="en-US" w:eastAsia="en-US"/>
            </w:rPr>
          </w:pPr>
          <w:r>
            <w:rPr>
              <w:rFonts w:eastAsiaTheme="minorEastAsia"/>
              <w:lang w:val="en-US" w:eastAsia="en-US"/>
            </w:rPr>
            <w:t xml:space="preserve">        3.3.2     TensorFlow 2.0</w:t>
          </w:r>
          <w:r w:rsidR="00BA1A8C">
            <w:rPr>
              <w:rFonts w:eastAsiaTheme="minorEastAsia"/>
              <w:lang w:val="en-US" w:eastAsia="en-US"/>
            </w:rPr>
            <w:t>…………………………………………………………………</w:t>
          </w:r>
          <w:r w:rsidR="0046470B">
            <w:rPr>
              <w:rFonts w:eastAsiaTheme="minorEastAsia"/>
              <w:lang w:val="en-US" w:eastAsia="en-US"/>
            </w:rPr>
            <w:t>33</w:t>
          </w:r>
        </w:p>
        <w:p w14:paraId="715F4C1D" w14:textId="74E6626A" w:rsidR="006B75D2" w:rsidRDefault="006B75D2" w:rsidP="000260FC">
          <w:pPr>
            <w:spacing w:line="360" w:lineRule="auto"/>
            <w:rPr>
              <w:rFonts w:eastAsiaTheme="minorEastAsia"/>
              <w:lang w:val="en-US" w:eastAsia="en-US"/>
            </w:rPr>
          </w:pPr>
          <w:r>
            <w:rPr>
              <w:rFonts w:eastAsiaTheme="minorEastAsia"/>
              <w:lang w:val="en-US" w:eastAsia="en-US"/>
            </w:rPr>
            <w:t xml:space="preserve">        3.3.3     </w:t>
          </w:r>
          <w:r w:rsidR="003A4566">
            <w:rPr>
              <w:rFonts w:eastAsiaTheme="minorEastAsia"/>
              <w:lang w:val="en-US" w:eastAsia="en-US"/>
            </w:rPr>
            <w:t>GPU CUDA 10.0</w:t>
          </w:r>
          <w:r w:rsidR="00BA1A8C">
            <w:rPr>
              <w:rFonts w:eastAsiaTheme="minorEastAsia"/>
              <w:lang w:val="en-US" w:eastAsia="en-US"/>
            </w:rPr>
            <w:t>……………………………………………………………….</w:t>
          </w:r>
          <w:r w:rsidR="0046470B">
            <w:rPr>
              <w:rFonts w:eastAsiaTheme="minorEastAsia"/>
              <w:lang w:val="en-US" w:eastAsia="en-US"/>
            </w:rPr>
            <w:t>33</w:t>
          </w:r>
        </w:p>
        <w:p w14:paraId="6FF7F39C" w14:textId="75BC5205" w:rsidR="003A4566" w:rsidRDefault="003A4566" w:rsidP="000260FC">
          <w:pPr>
            <w:spacing w:line="360" w:lineRule="auto"/>
            <w:rPr>
              <w:rFonts w:eastAsiaTheme="minorEastAsia"/>
              <w:lang w:val="en-US" w:eastAsia="en-US"/>
            </w:rPr>
          </w:pPr>
          <w:r>
            <w:rPr>
              <w:rFonts w:eastAsiaTheme="minorEastAsia"/>
              <w:lang w:val="en-US" w:eastAsia="en-US"/>
            </w:rPr>
            <w:t xml:space="preserve">        3.3.4     </w:t>
          </w:r>
          <w:proofErr w:type="spellStart"/>
          <w:r>
            <w:rPr>
              <w:rFonts w:eastAsiaTheme="minorEastAsia"/>
              <w:lang w:val="en-US" w:eastAsia="en-US"/>
            </w:rPr>
            <w:t>Jupyter</w:t>
          </w:r>
          <w:proofErr w:type="spellEnd"/>
          <w:r>
            <w:rPr>
              <w:rFonts w:eastAsiaTheme="minorEastAsia"/>
              <w:lang w:val="en-US" w:eastAsia="en-US"/>
            </w:rPr>
            <w:t xml:space="preserve"> Notebook 6.0.1</w:t>
          </w:r>
          <w:r w:rsidR="00BA1A8C">
            <w:rPr>
              <w:rFonts w:eastAsiaTheme="minorEastAsia"/>
              <w:lang w:val="en-US" w:eastAsia="en-US"/>
            </w:rPr>
            <w:t>…………………………………………………………</w:t>
          </w:r>
          <w:r w:rsidR="0046470B">
            <w:rPr>
              <w:rFonts w:eastAsiaTheme="minorEastAsia"/>
              <w:lang w:val="en-US" w:eastAsia="en-US"/>
            </w:rPr>
            <w:t>33</w:t>
          </w:r>
        </w:p>
        <w:p w14:paraId="1649AA46" w14:textId="36D88D92" w:rsidR="003A4566" w:rsidRDefault="003A4566" w:rsidP="000260FC">
          <w:pPr>
            <w:spacing w:line="360" w:lineRule="auto"/>
            <w:rPr>
              <w:rFonts w:eastAsiaTheme="minorEastAsia"/>
              <w:lang w:val="en-US" w:eastAsia="en-US"/>
            </w:rPr>
          </w:pPr>
          <w:r>
            <w:rPr>
              <w:rFonts w:eastAsiaTheme="minorEastAsia"/>
              <w:lang w:val="en-US" w:eastAsia="en-US"/>
            </w:rPr>
            <w:t xml:space="preserve">        3.3.5     </w:t>
          </w:r>
          <w:proofErr w:type="spellStart"/>
          <w:r>
            <w:rPr>
              <w:rFonts w:eastAsiaTheme="minorEastAsia"/>
              <w:lang w:val="en-US" w:eastAsia="en-US"/>
            </w:rPr>
            <w:t>Astminer</w:t>
          </w:r>
          <w:proofErr w:type="spellEnd"/>
          <w:r w:rsidR="00BA1A8C">
            <w:rPr>
              <w:rFonts w:eastAsiaTheme="minorEastAsia"/>
              <w:lang w:val="en-US" w:eastAsia="en-US"/>
            </w:rPr>
            <w:t>………………………………………………………………………...</w:t>
          </w:r>
          <w:r w:rsidR="0046470B">
            <w:rPr>
              <w:rFonts w:eastAsiaTheme="minorEastAsia"/>
              <w:lang w:val="en-US" w:eastAsia="en-US"/>
            </w:rPr>
            <w:t>33</w:t>
          </w:r>
        </w:p>
        <w:p w14:paraId="231609FC" w14:textId="2E28A8F8" w:rsidR="003A4566" w:rsidRPr="006B75D2" w:rsidRDefault="003A4566" w:rsidP="000260FC">
          <w:pPr>
            <w:spacing w:line="360" w:lineRule="auto"/>
            <w:rPr>
              <w:rFonts w:eastAsiaTheme="minorEastAsia"/>
              <w:lang w:val="en-US" w:eastAsia="en-US"/>
            </w:rPr>
          </w:pPr>
          <w:r>
            <w:rPr>
              <w:rFonts w:eastAsiaTheme="minorEastAsia"/>
              <w:lang w:val="en-US" w:eastAsia="en-US"/>
            </w:rPr>
            <w:t xml:space="preserve">        3.3.6     Scikit-learn 0.21.2</w:t>
          </w:r>
          <w:r w:rsidR="00BA1A8C">
            <w:rPr>
              <w:rFonts w:eastAsiaTheme="minorEastAsia"/>
              <w:lang w:val="en-US" w:eastAsia="en-US"/>
            </w:rPr>
            <w:t>………………………………………………………………</w:t>
          </w:r>
          <w:r w:rsidR="0046470B">
            <w:rPr>
              <w:rFonts w:eastAsiaTheme="minorEastAsia"/>
              <w:lang w:val="en-US" w:eastAsia="en-US"/>
            </w:rPr>
            <w:t>33</w:t>
          </w:r>
        </w:p>
        <w:p w14:paraId="1F89D81F" w14:textId="70374877" w:rsidR="00D72AD3" w:rsidRDefault="00D72AD3" w:rsidP="000260FC">
          <w:pPr>
            <w:pStyle w:val="TOC2"/>
            <w:spacing w:line="360" w:lineRule="auto"/>
            <w:rPr>
              <w:rFonts w:asciiTheme="minorHAnsi" w:eastAsiaTheme="minorEastAsia" w:hAnsiTheme="minorHAnsi" w:cstheme="minorBidi"/>
              <w:noProof/>
              <w:sz w:val="22"/>
              <w:szCs w:val="22"/>
            </w:rPr>
          </w:pPr>
          <w:r w:rsidRPr="007D38B7">
            <w:rPr>
              <w:noProof/>
              <w14:scene3d>
                <w14:camera w14:prst="orthographicFront"/>
                <w14:lightRig w14:rig="threePt" w14:dir="t">
                  <w14:rot w14:lat="0" w14:lon="0" w14:rev="0"/>
                </w14:lightRig>
              </w14:scene3d>
            </w:rPr>
            <w:t>3.4</w:t>
          </w:r>
          <w:r>
            <w:rPr>
              <w:rFonts w:asciiTheme="minorHAnsi" w:eastAsiaTheme="minorEastAsia" w:hAnsiTheme="minorHAnsi" w:cstheme="minorBidi"/>
              <w:noProof/>
              <w:sz w:val="22"/>
              <w:szCs w:val="22"/>
            </w:rPr>
            <w:tab/>
          </w:r>
          <w:r w:rsidRPr="007D38B7">
            <w:rPr>
              <w:noProof/>
            </w:rPr>
            <w:t>Summary</w:t>
          </w:r>
          <w:r>
            <w:rPr>
              <w:noProof/>
              <w:webHidden/>
            </w:rPr>
            <w:tab/>
          </w:r>
          <w:r w:rsidR="0046470B">
            <w:rPr>
              <w:noProof/>
              <w:webHidden/>
            </w:rPr>
            <w:t>33</w:t>
          </w:r>
        </w:p>
        <w:p w14:paraId="10CA5873" w14:textId="77777777" w:rsidR="006B6C11" w:rsidRDefault="006B6C11" w:rsidP="006B6C11">
          <w:pPr>
            <w:pStyle w:val="TOC1"/>
            <w:tabs>
              <w:tab w:val="right" w:leader="dot" w:pos="9395"/>
            </w:tabs>
            <w:rPr>
              <w:caps/>
              <w:noProof/>
            </w:rPr>
          </w:pPr>
        </w:p>
        <w:p w14:paraId="35EBAFDA" w14:textId="758C39A6" w:rsidR="006B6C11" w:rsidRPr="006B6C11" w:rsidRDefault="006B6C11" w:rsidP="006B6C11">
          <w:pPr>
            <w:pStyle w:val="TOC1"/>
            <w:tabs>
              <w:tab w:val="right" w:leader="dot" w:pos="9395"/>
            </w:tabs>
            <w:rPr>
              <w:noProof/>
            </w:rPr>
          </w:pPr>
          <w:r>
            <w:rPr>
              <w:caps/>
              <w:noProof/>
            </w:rPr>
            <w:t>CHAPTER 4</w:t>
          </w:r>
          <w:r w:rsidRPr="007D38B7">
            <w:rPr>
              <w:caps/>
              <w:noProof/>
            </w:rPr>
            <w:t>:</w:t>
          </w:r>
          <w:r>
            <w:rPr>
              <w:noProof/>
            </w:rPr>
            <w:t xml:space="preserve"> A</w:t>
          </w:r>
          <w:r w:rsidR="008974E7">
            <w:rPr>
              <w:noProof/>
            </w:rPr>
            <w:t>NALYSIS</w:t>
          </w:r>
          <w:r>
            <w:rPr>
              <w:noProof/>
            </w:rPr>
            <w:t xml:space="preserve"> </w:t>
          </w:r>
          <w:r w:rsidR="008974E7">
            <w:rPr>
              <w:noProof/>
            </w:rPr>
            <w:t>AND DESIGN</w:t>
          </w:r>
          <w:r>
            <w:rPr>
              <w:noProof/>
              <w:webHidden/>
            </w:rPr>
            <w:tab/>
          </w:r>
          <w:r w:rsidR="008974E7">
            <w:rPr>
              <w:noProof/>
              <w:webHidden/>
            </w:rPr>
            <w:t>35</w:t>
          </w:r>
        </w:p>
        <w:p w14:paraId="103CE339" w14:textId="749A3366" w:rsidR="006B6C11" w:rsidRDefault="008974E7" w:rsidP="006B6C11">
          <w:pPr>
            <w:pStyle w:val="TOC2"/>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4</w:t>
          </w:r>
          <w:r w:rsidR="006B6C11" w:rsidRPr="007D38B7">
            <w:rPr>
              <w:noProof/>
              <w14:scene3d>
                <w14:camera w14:prst="orthographicFront"/>
                <w14:lightRig w14:rig="threePt" w14:dir="t">
                  <w14:rot w14:lat="0" w14:lon="0" w14:rev="0"/>
                </w14:lightRig>
              </w14:scene3d>
            </w:rPr>
            <w:t>.1</w:t>
          </w:r>
          <w:r w:rsidR="006B6C11">
            <w:rPr>
              <w:rFonts w:asciiTheme="minorHAnsi" w:eastAsiaTheme="minorEastAsia" w:hAnsiTheme="minorHAnsi" w:cstheme="minorBidi"/>
              <w:noProof/>
              <w:sz w:val="22"/>
              <w:szCs w:val="22"/>
            </w:rPr>
            <w:tab/>
          </w:r>
          <w:r w:rsidR="006B6C11" w:rsidRPr="007D38B7">
            <w:rPr>
              <w:noProof/>
            </w:rPr>
            <w:t>Introduction</w:t>
          </w:r>
          <w:r w:rsidR="006B6C11">
            <w:rPr>
              <w:noProof/>
              <w:webHidden/>
            </w:rPr>
            <w:tab/>
          </w:r>
          <w:r>
            <w:rPr>
              <w:noProof/>
              <w:webHidden/>
            </w:rPr>
            <w:t>35</w:t>
          </w:r>
        </w:p>
        <w:p w14:paraId="0AE5B749" w14:textId="186DCB6B" w:rsidR="006B6C11" w:rsidRDefault="008974E7" w:rsidP="006B6C11">
          <w:pPr>
            <w:pStyle w:val="TOC2"/>
            <w:rPr>
              <w:noProof/>
              <w:webHidden/>
            </w:rPr>
          </w:pPr>
          <w:r>
            <w:rPr>
              <w:noProof/>
              <w14:scene3d>
                <w14:camera w14:prst="orthographicFront"/>
                <w14:lightRig w14:rig="threePt" w14:dir="t">
                  <w14:rot w14:lat="0" w14:lon="0" w14:rev="0"/>
                </w14:lightRig>
              </w14:scene3d>
            </w:rPr>
            <w:t>4</w:t>
          </w:r>
          <w:r w:rsidR="006B6C11" w:rsidRPr="007D38B7">
            <w:rPr>
              <w:noProof/>
              <w14:scene3d>
                <w14:camera w14:prst="orthographicFront"/>
                <w14:lightRig w14:rig="threePt" w14:dir="t">
                  <w14:rot w14:lat="0" w14:lon="0" w14:rev="0"/>
                </w14:lightRig>
              </w14:scene3d>
            </w:rPr>
            <w:t>.2</w:t>
          </w:r>
          <w:r w:rsidR="006B6C11">
            <w:rPr>
              <w:rFonts w:asciiTheme="minorHAnsi" w:eastAsiaTheme="minorEastAsia" w:hAnsiTheme="minorHAnsi" w:cstheme="minorBidi"/>
              <w:noProof/>
              <w:sz w:val="22"/>
              <w:szCs w:val="22"/>
            </w:rPr>
            <w:tab/>
          </w:r>
          <w:r>
            <w:rPr>
              <w:noProof/>
            </w:rPr>
            <w:t>Dataset Description</w:t>
          </w:r>
          <w:r w:rsidR="006B6C11">
            <w:rPr>
              <w:noProof/>
              <w:webHidden/>
            </w:rPr>
            <w:tab/>
          </w:r>
          <w:r>
            <w:rPr>
              <w:noProof/>
              <w:webHidden/>
            </w:rPr>
            <w:t>35</w:t>
          </w:r>
        </w:p>
        <w:p w14:paraId="6B27EE28" w14:textId="09C09198" w:rsidR="006B6C11" w:rsidRDefault="008974E7" w:rsidP="008974E7">
          <w:pPr>
            <w:pStyle w:val="TOC2"/>
            <w:rPr>
              <w:noProof/>
              <w:webHidden/>
            </w:rPr>
          </w:pPr>
          <w:r>
            <w:rPr>
              <w:noProof/>
              <w14:scene3d>
                <w14:camera w14:prst="orthographicFront"/>
                <w14:lightRig w14:rig="threePt" w14:dir="t">
                  <w14:rot w14:lat="0" w14:lon="0" w14:rev="0"/>
                </w14:lightRig>
              </w14:scene3d>
            </w:rPr>
            <w:t>4</w:t>
          </w:r>
          <w:r w:rsidR="006B6C11" w:rsidRPr="007D38B7">
            <w:rPr>
              <w:noProof/>
              <w14:scene3d>
                <w14:camera w14:prst="orthographicFront"/>
                <w14:lightRig w14:rig="threePt" w14:dir="t">
                  <w14:rot w14:lat="0" w14:lon="0" w14:rev="0"/>
                </w14:lightRig>
              </w14:scene3d>
            </w:rPr>
            <w:t>.3</w:t>
          </w:r>
          <w:r w:rsidR="006B6C11">
            <w:rPr>
              <w:rFonts w:asciiTheme="minorHAnsi" w:eastAsiaTheme="minorEastAsia" w:hAnsiTheme="minorHAnsi" w:cstheme="minorBidi"/>
              <w:noProof/>
              <w:sz w:val="22"/>
              <w:szCs w:val="22"/>
            </w:rPr>
            <w:tab/>
          </w:r>
          <w:r>
            <w:rPr>
              <w:noProof/>
            </w:rPr>
            <w:t>Dataset Distribution</w:t>
          </w:r>
          <w:r>
            <w:rPr>
              <w:noProof/>
              <w:webHidden/>
            </w:rPr>
            <w:tab/>
            <w:t>35</w:t>
          </w:r>
        </w:p>
        <w:p w14:paraId="4042A85C" w14:textId="54994429" w:rsidR="008974E7" w:rsidRP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4</w:t>
          </w:r>
          <w:r>
            <w:rPr>
              <w:rFonts w:asciiTheme="minorHAnsi" w:eastAsiaTheme="minorEastAsia" w:hAnsiTheme="minorHAnsi" w:cstheme="minorBidi"/>
              <w:noProof/>
              <w:sz w:val="22"/>
              <w:szCs w:val="22"/>
            </w:rPr>
            <w:tab/>
          </w:r>
          <w:r>
            <w:rPr>
              <w:noProof/>
            </w:rPr>
            <w:t>Exploatory Data Analysis</w:t>
          </w:r>
          <w:r>
            <w:rPr>
              <w:noProof/>
              <w:webHidden/>
            </w:rPr>
            <w:tab/>
            <w:t>36</w:t>
          </w:r>
        </w:p>
        <w:p w14:paraId="3B9E3ACD" w14:textId="618162D0" w:rsidR="008974E7" w:rsidRP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5</w:t>
          </w:r>
          <w:r>
            <w:rPr>
              <w:rFonts w:asciiTheme="minorHAnsi" w:eastAsiaTheme="minorEastAsia" w:hAnsiTheme="minorHAnsi" w:cstheme="minorBidi"/>
              <w:noProof/>
              <w:sz w:val="22"/>
              <w:szCs w:val="22"/>
            </w:rPr>
            <w:tab/>
          </w:r>
          <w:r>
            <w:rPr>
              <w:noProof/>
            </w:rPr>
            <w:t>Data Preparation</w:t>
          </w:r>
          <w:r>
            <w:rPr>
              <w:noProof/>
              <w:webHidden/>
            </w:rPr>
            <w:tab/>
            <w:t>41</w:t>
          </w:r>
        </w:p>
        <w:p w14:paraId="3F3CBDD6" w14:textId="263E1534" w:rsidR="008974E7" w:rsidRPr="008974E7" w:rsidRDefault="006B6C11" w:rsidP="008974E7">
          <w:pPr>
            <w:pStyle w:val="TOC2"/>
            <w:rPr>
              <w:noProof/>
              <w:webHidden/>
            </w:rPr>
          </w:pPr>
          <w:r>
            <w:rPr>
              <w:rFonts w:eastAsiaTheme="minorEastAsia"/>
            </w:rPr>
            <w:t xml:space="preserve">    </w:t>
          </w:r>
          <w:r w:rsidR="008974E7">
            <w:rPr>
              <w:rFonts w:eastAsiaTheme="minorEastAsia"/>
            </w:rPr>
            <w:t>4</w:t>
          </w:r>
          <w:r>
            <w:rPr>
              <w:rFonts w:eastAsiaTheme="minorEastAsia"/>
            </w:rPr>
            <w:t>.</w:t>
          </w:r>
          <w:r w:rsidR="008974E7">
            <w:rPr>
              <w:rFonts w:eastAsiaTheme="minorEastAsia"/>
            </w:rPr>
            <w:t>5</w:t>
          </w:r>
          <w:r>
            <w:rPr>
              <w:rFonts w:eastAsiaTheme="minorEastAsia"/>
            </w:rPr>
            <w:t xml:space="preserve">.1     </w:t>
          </w:r>
          <w:r w:rsidR="008974E7">
            <w:rPr>
              <w:rFonts w:eastAsiaTheme="minorEastAsia"/>
            </w:rPr>
            <w:t xml:space="preserve">Data Split </w:t>
          </w:r>
          <w:r w:rsidR="008974E7">
            <w:rPr>
              <w:noProof/>
              <w:webHidden/>
            </w:rPr>
            <w:tab/>
            <w:t>41</w:t>
          </w:r>
        </w:p>
        <w:p w14:paraId="732B1202" w14:textId="239B106D" w:rsidR="006B6C11" w:rsidRPr="008974E7" w:rsidRDefault="008974E7" w:rsidP="008974E7">
          <w:pPr>
            <w:pStyle w:val="TOC2"/>
            <w:rPr>
              <w:noProof/>
            </w:rPr>
          </w:pPr>
          <w:r>
            <w:rPr>
              <w:rFonts w:eastAsiaTheme="minorEastAsia"/>
            </w:rPr>
            <w:t xml:space="preserve">    4.5.1     Using </w:t>
          </w:r>
          <w:proofErr w:type="spellStart"/>
          <w:r>
            <w:rPr>
              <w:rFonts w:eastAsiaTheme="minorEastAsia"/>
            </w:rPr>
            <w:t>astminer</w:t>
          </w:r>
          <w:proofErr w:type="spellEnd"/>
          <w:r>
            <w:rPr>
              <w:rFonts w:eastAsiaTheme="minorEastAsia"/>
            </w:rPr>
            <w:t xml:space="preserve"> library </w:t>
          </w:r>
          <w:r>
            <w:rPr>
              <w:noProof/>
              <w:webHidden/>
            </w:rPr>
            <w:tab/>
            <w:t>42</w:t>
          </w:r>
        </w:p>
        <w:p w14:paraId="565ED43B" w14:textId="6F010187" w:rsidR="006B6C11" w:rsidRDefault="008974E7" w:rsidP="006B6C11">
          <w:pPr>
            <w:pStyle w:val="TOC2"/>
            <w:rPr>
              <w:noProof/>
              <w:webHidden/>
            </w:rPr>
          </w:pPr>
          <w:r>
            <w:rPr>
              <w:noProof/>
              <w14:scene3d>
                <w14:camera w14:prst="orthographicFront"/>
                <w14:lightRig w14:rig="threePt" w14:dir="t">
                  <w14:rot w14:lat="0" w14:lon="0" w14:rev="0"/>
                </w14:lightRig>
              </w14:scene3d>
            </w:rPr>
            <w:t>4</w:t>
          </w:r>
          <w:r w:rsidR="006B6C11"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sidR="006B6C11">
            <w:rPr>
              <w:rFonts w:asciiTheme="minorHAnsi" w:eastAsiaTheme="minorEastAsia" w:hAnsiTheme="minorHAnsi" w:cstheme="minorBidi"/>
              <w:noProof/>
              <w:sz w:val="22"/>
              <w:szCs w:val="22"/>
            </w:rPr>
            <w:tab/>
          </w:r>
          <w:r>
            <w:rPr>
              <w:noProof/>
            </w:rPr>
            <w:t>Data Preprocessing</w:t>
          </w:r>
          <w:r w:rsidR="006B6C11">
            <w:rPr>
              <w:noProof/>
              <w:webHidden/>
            </w:rPr>
            <w:tab/>
          </w:r>
          <w:r>
            <w:rPr>
              <w:noProof/>
              <w:webHidden/>
            </w:rPr>
            <w:t>43</w:t>
          </w:r>
        </w:p>
        <w:p w14:paraId="709292AA" w14:textId="41E6DEB7" w:rsid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Pr>
              <w:noProof/>
            </w:rPr>
            <w:t>Model Architecture</w:t>
          </w:r>
          <w:r>
            <w:rPr>
              <w:noProof/>
              <w:webHidden/>
            </w:rPr>
            <w:tab/>
            <w:t>45</w:t>
          </w:r>
        </w:p>
        <w:p w14:paraId="42116FF4" w14:textId="709A645A" w:rsid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Pr>
              <w:noProof/>
            </w:rPr>
            <w:t>Model Configuration</w:t>
          </w:r>
          <w:r>
            <w:rPr>
              <w:noProof/>
              <w:webHidden/>
            </w:rPr>
            <w:tab/>
            <w:t>4</w:t>
          </w:r>
          <w:r w:rsidR="00BB4E16">
            <w:rPr>
              <w:noProof/>
              <w:webHidden/>
            </w:rPr>
            <w:t>6</w:t>
          </w:r>
        </w:p>
        <w:p w14:paraId="3200C892" w14:textId="71174361" w:rsid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sidR="00BB4E16">
            <w:rPr>
              <w:noProof/>
            </w:rPr>
            <w:t>Model Training</w:t>
          </w:r>
          <w:r>
            <w:rPr>
              <w:noProof/>
              <w:webHidden/>
            </w:rPr>
            <w:tab/>
            <w:t>4</w:t>
          </w:r>
          <w:r w:rsidR="00BB4E16">
            <w:rPr>
              <w:noProof/>
              <w:webHidden/>
            </w:rPr>
            <w:t>7</w:t>
          </w:r>
        </w:p>
        <w:p w14:paraId="631B5637" w14:textId="5EDF27F3" w:rsid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sidR="00BB4E16">
            <w:rPr>
              <w:noProof/>
            </w:rPr>
            <w:t>Model Hyperparameters</w:t>
          </w:r>
          <w:r>
            <w:rPr>
              <w:noProof/>
              <w:webHidden/>
            </w:rPr>
            <w:tab/>
            <w:t>4</w:t>
          </w:r>
          <w:r w:rsidR="00BB4E16">
            <w:rPr>
              <w:noProof/>
              <w:webHidden/>
            </w:rPr>
            <w:t>8</w:t>
          </w:r>
        </w:p>
        <w:p w14:paraId="2AC75945" w14:textId="40E20073" w:rsidR="008974E7" w:rsidRDefault="008974E7" w:rsidP="008974E7">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sidR="00BB4E16">
            <w:rPr>
              <w:noProof/>
            </w:rPr>
            <w:t>Summary</w:t>
          </w:r>
          <w:r>
            <w:rPr>
              <w:noProof/>
              <w:webHidden/>
            </w:rPr>
            <w:tab/>
            <w:t>4</w:t>
          </w:r>
          <w:r w:rsidR="00BB4E16">
            <w:rPr>
              <w:noProof/>
              <w:webHidden/>
            </w:rPr>
            <w:t>9</w:t>
          </w:r>
        </w:p>
        <w:p w14:paraId="43FA3365" w14:textId="686E6A4A" w:rsidR="008974E7" w:rsidRDefault="008974E7" w:rsidP="006B6C11">
          <w:pPr>
            <w:spacing w:line="276" w:lineRule="auto"/>
            <w:rPr>
              <w:rFonts w:eastAsiaTheme="minorEastAsia"/>
              <w:lang w:val="en-US" w:eastAsia="en-US"/>
            </w:rPr>
          </w:pPr>
        </w:p>
        <w:p w14:paraId="1ED7768C" w14:textId="5D199F0F" w:rsidR="00BD4429" w:rsidRPr="006B6C11" w:rsidRDefault="00BD4429" w:rsidP="00BD4429">
          <w:pPr>
            <w:pStyle w:val="TOC1"/>
            <w:tabs>
              <w:tab w:val="right" w:leader="dot" w:pos="9395"/>
            </w:tabs>
            <w:rPr>
              <w:noProof/>
            </w:rPr>
          </w:pPr>
          <w:r>
            <w:rPr>
              <w:caps/>
              <w:noProof/>
            </w:rPr>
            <w:t>CHAPTER 5</w:t>
          </w:r>
          <w:r w:rsidRPr="007D38B7">
            <w:rPr>
              <w:caps/>
              <w:noProof/>
            </w:rPr>
            <w:t>:</w:t>
          </w:r>
          <w:r>
            <w:rPr>
              <w:noProof/>
            </w:rPr>
            <w:t xml:space="preserve"> RESULTS AND DISCUSSIONS</w:t>
          </w:r>
          <w:r>
            <w:rPr>
              <w:noProof/>
              <w:webHidden/>
            </w:rPr>
            <w:tab/>
            <w:t>50</w:t>
          </w:r>
        </w:p>
        <w:p w14:paraId="4AEB946D" w14:textId="6E937CBB" w:rsidR="00BD4429" w:rsidRDefault="00BD4429" w:rsidP="00BD4429">
          <w:pPr>
            <w:pStyle w:val="TOC2"/>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5</w:t>
          </w:r>
          <w:r w:rsidRPr="007D38B7">
            <w:rPr>
              <w:noProof/>
              <w14:scene3d>
                <w14:camera w14:prst="orthographicFront"/>
                <w14:lightRig w14:rig="threePt" w14:dir="t">
                  <w14:rot w14:lat="0" w14:lon="0" w14:rev="0"/>
                </w14:lightRig>
              </w14:scene3d>
            </w:rPr>
            <w:t>.1</w:t>
          </w:r>
          <w:r>
            <w:rPr>
              <w:rFonts w:asciiTheme="minorHAnsi" w:eastAsiaTheme="minorEastAsia" w:hAnsiTheme="minorHAnsi" w:cstheme="minorBidi"/>
              <w:noProof/>
              <w:sz w:val="22"/>
              <w:szCs w:val="22"/>
            </w:rPr>
            <w:tab/>
          </w:r>
          <w:r w:rsidRPr="007D38B7">
            <w:rPr>
              <w:noProof/>
            </w:rPr>
            <w:t>Introduction</w:t>
          </w:r>
          <w:r>
            <w:rPr>
              <w:noProof/>
              <w:webHidden/>
            </w:rPr>
            <w:tab/>
            <w:t>50</w:t>
          </w:r>
        </w:p>
        <w:p w14:paraId="4AAA02F2" w14:textId="5151ECD9" w:rsidR="00BD4429" w:rsidRDefault="00C2384A" w:rsidP="00BD4429">
          <w:pPr>
            <w:pStyle w:val="TOC2"/>
            <w:rPr>
              <w:noProof/>
              <w:webHidden/>
            </w:rPr>
          </w:pPr>
          <w:r>
            <w:rPr>
              <w:noProof/>
              <w14:scene3d>
                <w14:camera w14:prst="orthographicFront"/>
                <w14:lightRig w14:rig="threePt" w14:dir="t">
                  <w14:rot w14:lat="0" w14:lon="0" w14:rev="0"/>
                </w14:lightRig>
              </w14:scene3d>
            </w:rPr>
            <w:lastRenderedPageBreak/>
            <w:t>5</w:t>
          </w:r>
          <w:r w:rsidR="00BD4429" w:rsidRPr="007D38B7">
            <w:rPr>
              <w:noProof/>
              <w14:scene3d>
                <w14:camera w14:prst="orthographicFront"/>
                <w14:lightRig w14:rig="threePt" w14:dir="t">
                  <w14:rot w14:lat="0" w14:lon="0" w14:rev="0"/>
                </w14:lightRig>
              </w14:scene3d>
            </w:rPr>
            <w:t>.2</w:t>
          </w:r>
          <w:r w:rsidR="00BD4429">
            <w:rPr>
              <w:rFonts w:asciiTheme="minorHAnsi" w:eastAsiaTheme="minorEastAsia" w:hAnsiTheme="minorHAnsi" w:cstheme="minorBidi"/>
              <w:noProof/>
              <w:sz w:val="22"/>
              <w:szCs w:val="22"/>
            </w:rPr>
            <w:tab/>
          </w:r>
          <w:r>
            <w:rPr>
              <w:noProof/>
            </w:rPr>
            <w:t>Output</w:t>
          </w:r>
          <w:r w:rsidR="00BD4429">
            <w:rPr>
              <w:noProof/>
              <w:webHidden/>
            </w:rPr>
            <w:tab/>
          </w:r>
          <w:r>
            <w:rPr>
              <w:noProof/>
              <w:webHidden/>
            </w:rPr>
            <w:t>50</w:t>
          </w:r>
        </w:p>
        <w:p w14:paraId="773FE696" w14:textId="692F7C7C" w:rsidR="00BD4429" w:rsidRDefault="00C2384A" w:rsidP="00BD4429">
          <w:pPr>
            <w:pStyle w:val="TOC2"/>
            <w:rPr>
              <w:noProof/>
              <w:webHidden/>
            </w:rPr>
          </w:pPr>
          <w:r>
            <w:rPr>
              <w:noProof/>
              <w14:scene3d>
                <w14:camera w14:prst="orthographicFront"/>
                <w14:lightRig w14:rig="threePt" w14:dir="t">
                  <w14:rot w14:lat="0" w14:lon="0" w14:rev="0"/>
                </w14:lightRig>
              </w14:scene3d>
            </w:rPr>
            <w:t>5</w:t>
          </w:r>
          <w:r w:rsidR="00BD4429" w:rsidRPr="007D38B7">
            <w:rPr>
              <w:noProof/>
              <w14:scene3d>
                <w14:camera w14:prst="orthographicFront"/>
                <w14:lightRig w14:rig="threePt" w14:dir="t">
                  <w14:rot w14:lat="0" w14:lon="0" w14:rev="0"/>
                </w14:lightRig>
              </w14:scene3d>
            </w:rPr>
            <w:t>.3</w:t>
          </w:r>
          <w:r w:rsidR="00BD4429">
            <w:rPr>
              <w:rFonts w:asciiTheme="minorHAnsi" w:eastAsiaTheme="minorEastAsia" w:hAnsiTheme="minorHAnsi" w:cstheme="minorBidi"/>
              <w:noProof/>
              <w:sz w:val="22"/>
              <w:szCs w:val="22"/>
            </w:rPr>
            <w:tab/>
          </w:r>
          <w:r>
            <w:rPr>
              <w:noProof/>
            </w:rPr>
            <w:t>Evaluation Metrics And Results</w:t>
          </w:r>
          <w:r w:rsidR="00BD4429">
            <w:rPr>
              <w:noProof/>
              <w:webHidden/>
            </w:rPr>
            <w:tab/>
          </w:r>
          <w:r>
            <w:rPr>
              <w:noProof/>
              <w:webHidden/>
            </w:rPr>
            <w:t>50</w:t>
          </w:r>
        </w:p>
        <w:p w14:paraId="4DE98CC7" w14:textId="6181EB4B" w:rsidR="00C2384A" w:rsidRPr="008974E7" w:rsidRDefault="00C2384A" w:rsidP="00C2384A">
          <w:pPr>
            <w:pStyle w:val="TOC2"/>
            <w:rPr>
              <w:noProof/>
              <w:webHidden/>
            </w:rPr>
          </w:pPr>
          <w:r>
            <w:rPr>
              <w:rFonts w:eastAsiaTheme="minorEastAsia"/>
            </w:rPr>
            <w:t xml:space="preserve">    5.3.1     Using TensorFlow </w:t>
          </w:r>
          <w:r>
            <w:rPr>
              <w:noProof/>
              <w:webHidden/>
            </w:rPr>
            <w:tab/>
            <w:t>51</w:t>
          </w:r>
        </w:p>
        <w:p w14:paraId="5DC79D47" w14:textId="167D38A4" w:rsidR="00C2384A" w:rsidRPr="00C2384A" w:rsidRDefault="00C2384A" w:rsidP="003255B0">
          <w:pPr>
            <w:pStyle w:val="TOC2"/>
            <w:rPr>
              <w:noProof/>
              <w:webHidden/>
            </w:rPr>
          </w:pPr>
          <w:r>
            <w:rPr>
              <w:rFonts w:eastAsiaTheme="minorEastAsia"/>
            </w:rPr>
            <w:t xml:space="preserve">    5.3.2     Using </w:t>
          </w:r>
          <w:proofErr w:type="spellStart"/>
          <w:r>
            <w:rPr>
              <w:rFonts w:eastAsiaTheme="minorEastAsia"/>
            </w:rPr>
            <w:t>keras</w:t>
          </w:r>
          <w:proofErr w:type="spellEnd"/>
          <w:r>
            <w:rPr>
              <w:rFonts w:eastAsiaTheme="minorEastAsia"/>
            </w:rPr>
            <w:t xml:space="preserve"> </w:t>
          </w:r>
          <w:r>
            <w:rPr>
              <w:noProof/>
              <w:webHidden/>
            </w:rPr>
            <w:tab/>
            <w:t>52</w:t>
          </w:r>
        </w:p>
        <w:p w14:paraId="697DFF2D" w14:textId="17033464" w:rsidR="00BD4429" w:rsidRPr="008974E7" w:rsidRDefault="003255B0" w:rsidP="00BD4429">
          <w:pPr>
            <w:pStyle w:val="TOC2"/>
            <w:rPr>
              <w:noProof/>
              <w:webHidden/>
            </w:rPr>
          </w:pPr>
          <w:r>
            <w:rPr>
              <w:noProof/>
              <w14:scene3d>
                <w14:camera w14:prst="orthographicFront"/>
                <w14:lightRig w14:rig="threePt" w14:dir="t">
                  <w14:rot w14:lat="0" w14:lon="0" w14:rev="0"/>
                </w14:lightRig>
              </w14:scene3d>
            </w:rPr>
            <w:t>5</w:t>
          </w:r>
          <w:r w:rsidR="00BD4429" w:rsidRPr="007D38B7">
            <w:rPr>
              <w:noProof/>
              <w14:scene3d>
                <w14:camera w14:prst="orthographicFront"/>
                <w14:lightRig w14:rig="threePt" w14:dir="t">
                  <w14:rot w14:lat="0" w14:lon="0" w14:rev="0"/>
                </w14:lightRig>
              </w14:scene3d>
            </w:rPr>
            <w:t>.</w:t>
          </w:r>
          <w:r w:rsidR="00BD4429">
            <w:rPr>
              <w:noProof/>
              <w14:scene3d>
                <w14:camera w14:prst="orthographicFront"/>
                <w14:lightRig w14:rig="threePt" w14:dir="t">
                  <w14:rot w14:lat="0" w14:lon="0" w14:rev="0"/>
                </w14:lightRig>
              </w14:scene3d>
            </w:rPr>
            <w:t>4</w:t>
          </w:r>
          <w:r w:rsidR="00BD4429">
            <w:rPr>
              <w:rFonts w:asciiTheme="minorHAnsi" w:eastAsiaTheme="minorEastAsia" w:hAnsiTheme="minorHAnsi" w:cstheme="minorBidi"/>
              <w:noProof/>
              <w:sz w:val="22"/>
              <w:szCs w:val="22"/>
            </w:rPr>
            <w:tab/>
          </w:r>
          <w:r>
            <w:rPr>
              <w:noProof/>
            </w:rPr>
            <w:t>Inetractive Prediction</w:t>
          </w:r>
          <w:r w:rsidR="00BD4429">
            <w:rPr>
              <w:noProof/>
              <w:webHidden/>
            </w:rPr>
            <w:tab/>
          </w:r>
          <w:r>
            <w:rPr>
              <w:noProof/>
              <w:webHidden/>
            </w:rPr>
            <w:t>53</w:t>
          </w:r>
        </w:p>
        <w:p w14:paraId="21B356C3" w14:textId="189291A9" w:rsidR="00BD4429" w:rsidRPr="008974E7" w:rsidRDefault="003255B0" w:rsidP="00BD4429">
          <w:pPr>
            <w:pStyle w:val="TOC2"/>
            <w:rPr>
              <w:noProof/>
              <w:webHidden/>
            </w:rPr>
          </w:pPr>
          <w:r>
            <w:rPr>
              <w:noProof/>
              <w14:scene3d>
                <w14:camera w14:prst="orthographicFront"/>
                <w14:lightRig w14:rig="threePt" w14:dir="t">
                  <w14:rot w14:lat="0" w14:lon="0" w14:rev="0"/>
                </w14:lightRig>
              </w14:scene3d>
            </w:rPr>
            <w:t>5</w:t>
          </w:r>
          <w:r w:rsidR="00BD4429" w:rsidRPr="007D38B7">
            <w:rPr>
              <w:noProof/>
              <w14:scene3d>
                <w14:camera w14:prst="orthographicFront"/>
                <w14:lightRig w14:rig="threePt" w14:dir="t">
                  <w14:rot w14:lat="0" w14:lon="0" w14:rev="0"/>
                </w14:lightRig>
              </w14:scene3d>
            </w:rPr>
            <w:t>.</w:t>
          </w:r>
          <w:r w:rsidR="00BD4429">
            <w:rPr>
              <w:noProof/>
              <w14:scene3d>
                <w14:camera w14:prst="orthographicFront"/>
                <w14:lightRig w14:rig="threePt" w14:dir="t">
                  <w14:rot w14:lat="0" w14:lon="0" w14:rev="0"/>
                </w14:lightRig>
              </w14:scene3d>
            </w:rPr>
            <w:t>5</w:t>
          </w:r>
          <w:r w:rsidR="00BD4429">
            <w:rPr>
              <w:rFonts w:asciiTheme="minorHAnsi" w:eastAsiaTheme="minorEastAsia" w:hAnsiTheme="minorHAnsi" w:cstheme="minorBidi"/>
              <w:noProof/>
              <w:sz w:val="22"/>
              <w:szCs w:val="22"/>
            </w:rPr>
            <w:tab/>
          </w:r>
          <w:r>
            <w:rPr>
              <w:noProof/>
            </w:rPr>
            <w:t>Comparing Model Performance</w:t>
          </w:r>
          <w:r w:rsidR="00BD4429">
            <w:rPr>
              <w:noProof/>
              <w:webHidden/>
            </w:rPr>
            <w:tab/>
          </w:r>
          <w:r>
            <w:rPr>
              <w:noProof/>
              <w:webHidden/>
            </w:rPr>
            <w:t>55</w:t>
          </w:r>
        </w:p>
        <w:p w14:paraId="6EF096D6" w14:textId="04A927AC" w:rsidR="00BD4429" w:rsidRPr="003255B0" w:rsidRDefault="003255B0" w:rsidP="003255B0">
          <w:pPr>
            <w:pStyle w:val="TOC2"/>
            <w:rPr>
              <w:noProof/>
            </w:rPr>
          </w:pPr>
          <w:r>
            <w:rPr>
              <w:noProof/>
              <w14:scene3d>
                <w14:camera w14:prst="orthographicFront"/>
                <w14:lightRig w14:rig="threePt" w14:dir="t">
                  <w14:rot w14:lat="0" w14:lon="0" w14:rev="0"/>
                </w14:lightRig>
              </w14:scene3d>
            </w:rPr>
            <w:t>5</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6</w:t>
          </w:r>
          <w:r>
            <w:rPr>
              <w:rFonts w:asciiTheme="minorHAnsi" w:eastAsiaTheme="minorEastAsia" w:hAnsiTheme="minorHAnsi" w:cstheme="minorBidi"/>
              <w:noProof/>
              <w:sz w:val="22"/>
              <w:szCs w:val="22"/>
            </w:rPr>
            <w:tab/>
          </w:r>
          <w:r>
            <w:rPr>
              <w:noProof/>
            </w:rPr>
            <w:t>Summary</w:t>
          </w:r>
          <w:r>
            <w:rPr>
              <w:noProof/>
              <w:webHidden/>
            </w:rPr>
            <w:tab/>
            <w:t>56</w:t>
          </w:r>
          <w:r>
            <w:rPr>
              <w:noProof/>
              <w14:scene3d>
                <w14:camera w14:prst="orthographicFront"/>
                <w14:lightRig w14:rig="threePt" w14:dir="t">
                  <w14:rot w14:lat="0" w14:lon="0" w14:rev="0"/>
                </w14:lightRig>
              </w14:scene3d>
            </w:rPr>
            <w:t xml:space="preserve">   </w:t>
          </w:r>
        </w:p>
        <w:p w14:paraId="0634F35C" w14:textId="15CDBECC" w:rsidR="00D72AD3" w:rsidRDefault="00D72AD3" w:rsidP="006B75D2">
          <w:pPr>
            <w:pStyle w:val="TOC2"/>
            <w:rPr>
              <w:noProof/>
            </w:rPr>
          </w:pPr>
        </w:p>
        <w:p w14:paraId="2E480FE1" w14:textId="39B96666" w:rsidR="004A7BAD" w:rsidRPr="006B6C11" w:rsidRDefault="004A7BAD" w:rsidP="004A7BAD">
          <w:pPr>
            <w:pStyle w:val="TOC1"/>
            <w:tabs>
              <w:tab w:val="right" w:leader="dot" w:pos="9395"/>
            </w:tabs>
            <w:rPr>
              <w:noProof/>
            </w:rPr>
          </w:pPr>
          <w:r>
            <w:rPr>
              <w:caps/>
              <w:noProof/>
            </w:rPr>
            <w:t>CHAPTER 6</w:t>
          </w:r>
          <w:r w:rsidRPr="007D38B7">
            <w:rPr>
              <w:caps/>
              <w:noProof/>
            </w:rPr>
            <w:t>:</w:t>
          </w:r>
          <w:r>
            <w:rPr>
              <w:noProof/>
            </w:rPr>
            <w:t xml:space="preserve"> CONCLUSION AND RECOMMENDATIONS</w:t>
          </w:r>
          <w:r>
            <w:rPr>
              <w:noProof/>
              <w:webHidden/>
            </w:rPr>
            <w:tab/>
            <w:t>57</w:t>
          </w:r>
        </w:p>
        <w:p w14:paraId="1D95EA94" w14:textId="7AA59891" w:rsidR="004A7BAD" w:rsidRDefault="004A7BAD" w:rsidP="004A7BAD">
          <w:pPr>
            <w:pStyle w:val="TOC2"/>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1</w:t>
          </w:r>
          <w:r>
            <w:rPr>
              <w:rFonts w:asciiTheme="minorHAnsi" w:eastAsiaTheme="minorEastAsia" w:hAnsiTheme="minorHAnsi" w:cstheme="minorBidi"/>
              <w:noProof/>
              <w:sz w:val="22"/>
              <w:szCs w:val="22"/>
            </w:rPr>
            <w:tab/>
          </w:r>
          <w:r w:rsidRPr="007D38B7">
            <w:rPr>
              <w:noProof/>
            </w:rPr>
            <w:t>Introduction</w:t>
          </w:r>
          <w:r>
            <w:rPr>
              <w:noProof/>
              <w:webHidden/>
            </w:rPr>
            <w:tab/>
            <w:t>57</w:t>
          </w:r>
        </w:p>
        <w:p w14:paraId="1B550051" w14:textId="085C6EBC" w:rsidR="004A7BAD" w:rsidRDefault="004A7BAD" w:rsidP="004A7BAD">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2</w:t>
          </w:r>
          <w:r>
            <w:rPr>
              <w:rFonts w:asciiTheme="minorHAnsi" w:eastAsiaTheme="minorEastAsia" w:hAnsiTheme="minorHAnsi" w:cstheme="minorBidi"/>
              <w:noProof/>
              <w:sz w:val="22"/>
              <w:szCs w:val="22"/>
            </w:rPr>
            <w:tab/>
          </w:r>
          <w:r w:rsidR="009042F0">
            <w:rPr>
              <w:noProof/>
            </w:rPr>
            <w:t>Discussion and Conclusion</w:t>
          </w:r>
          <w:r>
            <w:rPr>
              <w:noProof/>
              <w:webHidden/>
            </w:rPr>
            <w:tab/>
            <w:t>57</w:t>
          </w:r>
        </w:p>
        <w:p w14:paraId="26F9E105" w14:textId="231F106F" w:rsidR="004A7BAD" w:rsidRDefault="004A7BAD" w:rsidP="004A7BAD">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3</w:t>
          </w:r>
          <w:r>
            <w:rPr>
              <w:rFonts w:asciiTheme="minorHAnsi" w:eastAsiaTheme="minorEastAsia" w:hAnsiTheme="minorHAnsi" w:cstheme="minorBidi"/>
              <w:noProof/>
              <w:sz w:val="22"/>
              <w:szCs w:val="22"/>
            </w:rPr>
            <w:tab/>
          </w:r>
          <w:r w:rsidR="009042F0">
            <w:rPr>
              <w:noProof/>
            </w:rPr>
            <w:t>Contribution To Knowledge</w:t>
          </w:r>
          <w:r>
            <w:rPr>
              <w:noProof/>
              <w:webHidden/>
            </w:rPr>
            <w:tab/>
            <w:t>58</w:t>
          </w:r>
        </w:p>
        <w:p w14:paraId="5B3A3C21" w14:textId="26350419" w:rsidR="004A7BAD" w:rsidRPr="008974E7" w:rsidRDefault="004A7BAD" w:rsidP="004A7BAD">
          <w:pPr>
            <w:pStyle w:val="TOC2"/>
            <w:rPr>
              <w:noProof/>
              <w:webHidden/>
            </w:rPr>
          </w:pPr>
          <w:r>
            <w:rPr>
              <w:noProof/>
              <w14:scene3d>
                <w14:camera w14:prst="orthographicFront"/>
                <w14:lightRig w14:rig="threePt" w14:dir="t">
                  <w14:rot w14:lat="0" w14:lon="0" w14:rev="0"/>
                </w14:lightRig>
              </w14:scene3d>
            </w:rPr>
            <w:t>4</w:t>
          </w:r>
          <w:r w:rsidRPr="007D38B7">
            <w:rPr>
              <w:noProof/>
              <w14:scene3d>
                <w14:camera w14:prst="orthographicFront"/>
                <w14:lightRig w14:rig="threePt" w14:dir="t">
                  <w14:rot w14:lat="0" w14:lon="0" w14:rev="0"/>
                </w14:lightRig>
              </w14:scene3d>
            </w:rPr>
            <w:t>.</w:t>
          </w:r>
          <w:r>
            <w:rPr>
              <w:noProof/>
              <w14:scene3d>
                <w14:camera w14:prst="orthographicFront"/>
                <w14:lightRig w14:rig="threePt" w14:dir="t">
                  <w14:rot w14:lat="0" w14:lon="0" w14:rev="0"/>
                </w14:lightRig>
              </w14:scene3d>
            </w:rPr>
            <w:t>4</w:t>
          </w:r>
          <w:r>
            <w:rPr>
              <w:rFonts w:asciiTheme="minorHAnsi" w:eastAsiaTheme="minorEastAsia" w:hAnsiTheme="minorHAnsi" w:cstheme="minorBidi"/>
              <w:noProof/>
              <w:sz w:val="22"/>
              <w:szCs w:val="22"/>
            </w:rPr>
            <w:tab/>
          </w:r>
          <w:r w:rsidR="009042F0">
            <w:rPr>
              <w:noProof/>
            </w:rPr>
            <w:t>Future Recommendations</w:t>
          </w:r>
          <w:r>
            <w:rPr>
              <w:noProof/>
              <w:webHidden/>
            </w:rPr>
            <w:tab/>
            <w:t>58</w:t>
          </w:r>
        </w:p>
        <w:p w14:paraId="111D5B66" w14:textId="77777777" w:rsidR="004A7BAD" w:rsidRPr="004A7BAD" w:rsidRDefault="004A7BAD" w:rsidP="004A7BAD">
          <w:pPr>
            <w:rPr>
              <w:lang w:val="en-US" w:eastAsia="en-US"/>
            </w:rPr>
          </w:pPr>
        </w:p>
        <w:p w14:paraId="3868B896" w14:textId="047797F7" w:rsidR="00D72AD3" w:rsidRDefault="00D72AD3" w:rsidP="00D72AD3">
          <w:pPr>
            <w:pStyle w:val="TOC1"/>
            <w:tabs>
              <w:tab w:val="right" w:leader="dot" w:pos="9395"/>
            </w:tabs>
            <w:rPr>
              <w:rFonts w:asciiTheme="minorHAnsi" w:eastAsiaTheme="minorEastAsia" w:hAnsiTheme="minorHAnsi" w:cstheme="minorBidi"/>
              <w:noProof/>
              <w:sz w:val="22"/>
              <w:szCs w:val="22"/>
            </w:rPr>
          </w:pPr>
          <w:r w:rsidRPr="0013080A">
            <w:rPr>
              <w:noProof/>
            </w:rPr>
            <w:t>REFERENCES</w:t>
          </w:r>
          <w:r>
            <w:rPr>
              <w:noProof/>
              <w:webHidden/>
            </w:rPr>
            <w:tab/>
            <w:t>5</w:t>
          </w:r>
          <w:r w:rsidR="004A7BAD">
            <w:rPr>
              <w:noProof/>
              <w:webHidden/>
            </w:rPr>
            <w:t>9</w:t>
          </w:r>
        </w:p>
        <w:p w14:paraId="13C8B4F9" w14:textId="24A5FCB7" w:rsidR="00D72AD3" w:rsidRPr="00D72AD3" w:rsidRDefault="00D72AD3" w:rsidP="00D72AD3">
          <w:pPr>
            <w:pStyle w:val="TOC1"/>
            <w:tabs>
              <w:tab w:val="right" w:leader="dot" w:pos="9395"/>
            </w:tabs>
          </w:pPr>
          <w:r w:rsidRPr="007D1BAF">
            <w:t xml:space="preserve">APPENDIX </w:t>
          </w:r>
          <w:r w:rsidR="004A7BAD">
            <w:t>A</w:t>
          </w:r>
          <w:r w:rsidRPr="007D1BAF">
            <w:t xml:space="preserve">: </w:t>
          </w:r>
          <w:r>
            <w:t>RESEARCH PROPOSAL</w:t>
          </w:r>
          <w:r w:rsidRPr="007D1BAF">
            <w:rPr>
              <w:webHidden/>
            </w:rPr>
            <w:tab/>
          </w:r>
          <w:r w:rsidR="004A7BAD">
            <w:rPr>
              <w:webHidden/>
            </w:rPr>
            <w:t>66</w:t>
          </w:r>
        </w:p>
      </w:sdtContent>
    </w:sdt>
    <w:p w14:paraId="15D3707A" w14:textId="77777777" w:rsidR="00BD3763" w:rsidRDefault="00BD3763" w:rsidP="00586F48">
      <w:pPr>
        <w:jc w:val="both"/>
        <w:rPr>
          <w:rFonts w:eastAsiaTheme="minorHAnsi"/>
          <w:lang w:val="en-US" w:eastAsia="en-US"/>
        </w:rPr>
      </w:pPr>
    </w:p>
    <w:p w14:paraId="6B8EBEC0" w14:textId="77777777" w:rsidR="002722C9" w:rsidRPr="002722C9" w:rsidRDefault="002722C9" w:rsidP="002722C9"/>
    <w:p w14:paraId="5E38C20F" w14:textId="77777777" w:rsidR="002722C9" w:rsidRPr="002722C9" w:rsidRDefault="002722C9" w:rsidP="002722C9"/>
    <w:p w14:paraId="4279B275" w14:textId="77777777" w:rsidR="002722C9" w:rsidRPr="002722C9" w:rsidRDefault="002722C9" w:rsidP="002722C9"/>
    <w:p w14:paraId="51C019C1" w14:textId="77777777" w:rsidR="002722C9" w:rsidRPr="002722C9" w:rsidRDefault="002722C9" w:rsidP="002722C9"/>
    <w:p w14:paraId="51A8E67E" w14:textId="77777777" w:rsidR="002722C9" w:rsidRPr="002722C9" w:rsidRDefault="002722C9" w:rsidP="002722C9"/>
    <w:p w14:paraId="579F4065" w14:textId="77777777" w:rsidR="002722C9" w:rsidRPr="002722C9" w:rsidRDefault="002722C9" w:rsidP="002722C9"/>
    <w:p w14:paraId="13764D9E" w14:textId="77777777" w:rsidR="002722C9" w:rsidRPr="002722C9" w:rsidRDefault="002722C9" w:rsidP="002722C9"/>
    <w:p w14:paraId="3C8C6198" w14:textId="77777777" w:rsidR="002722C9" w:rsidRPr="002722C9" w:rsidRDefault="002722C9" w:rsidP="002722C9"/>
    <w:p w14:paraId="7088CAB9" w14:textId="77777777" w:rsidR="002722C9" w:rsidRPr="002722C9" w:rsidRDefault="002722C9" w:rsidP="002722C9"/>
    <w:p w14:paraId="4AD6187D" w14:textId="77777777" w:rsidR="002722C9" w:rsidRPr="002722C9" w:rsidRDefault="002722C9" w:rsidP="002722C9"/>
    <w:p w14:paraId="127641DD" w14:textId="77777777" w:rsidR="002722C9" w:rsidRPr="002722C9" w:rsidRDefault="002722C9" w:rsidP="002722C9"/>
    <w:p w14:paraId="5DC97594" w14:textId="77777777" w:rsidR="002722C9" w:rsidRPr="002722C9" w:rsidRDefault="002722C9" w:rsidP="002722C9"/>
    <w:p w14:paraId="14B094BF" w14:textId="77777777" w:rsidR="002722C9" w:rsidRPr="002722C9" w:rsidRDefault="002722C9" w:rsidP="002722C9"/>
    <w:p w14:paraId="55471F07" w14:textId="77777777" w:rsidR="002722C9" w:rsidRPr="002722C9" w:rsidRDefault="002722C9" w:rsidP="002722C9"/>
    <w:p w14:paraId="247E3FDD" w14:textId="77777777" w:rsidR="002722C9" w:rsidRPr="002722C9" w:rsidRDefault="002722C9" w:rsidP="002722C9"/>
    <w:p w14:paraId="1A64BF7A" w14:textId="77777777" w:rsidR="002722C9" w:rsidRDefault="002722C9" w:rsidP="002722C9">
      <w:pPr>
        <w:ind w:firstLine="720"/>
        <w:rPr>
          <w:rFonts w:eastAsiaTheme="minorHAnsi"/>
          <w:lang w:val="en-US" w:eastAsia="en-US"/>
        </w:rPr>
      </w:pPr>
    </w:p>
    <w:p w14:paraId="26127C05" w14:textId="77777777" w:rsidR="002722C9" w:rsidRDefault="002722C9" w:rsidP="002722C9">
      <w:pPr>
        <w:ind w:firstLine="720"/>
        <w:rPr>
          <w:rFonts w:eastAsiaTheme="minorHAnsi"/>
          <w:lang w:val="en-US" w:eastAsia="en-US"/>
        </w:rPr>
      </w:pPr>
    </w:p>
    <w:p w14:paraId="2E2C9758" w14:textId="77777777" w:rsidR="002722C9" w:rsidRDefault="002722C9" w:rsidP="002722C9">
      <w:pPr>
        <w:tabs>
          <w:tab w:val="left" w:pos="747"/>
        </w:tabs>
        <w:rPr>
          <w:rFonts w:eastAsiaTheme="minorHAnsi"/>
          <w:lang w:val="en-US" w:eastAsia="en-US"/>
        </w:rPr>
      </w:pPr>
    </w:p>
    <w:p w14:paraId="1C02F203" w14:textId="77777777" w:rsidR="00C82D54" w:rsidRDefault="00C82D54" w:rsidP="002722C9">
      <w:pPr>
        <w:tabs>
          <w:tab w:val="left" w:pos="747"/>
        </w:tabs>
        <w:jc w:val="center"/>
        <w:rPr>
          <w:rFonts w:eastAsiaTheme="minorHAnsi"/>
          <w:b/>
          <w:bCs/>
          <w:lang w:val="en-US" w:eastAsia="en-US"/>
        </w:rPr>
      </w:pPr>
    </w:p>
    <w:p w14:paraId="1D814597" w14:textId="77777777" w:rsidR="00C82D54" w:rsidRDefault="00C82D54" w:rsidP="002722C9">
      <w:pPr>
        <w:tabs>
          <w:tab w:val="left" w:pos="747"/>
        </w:tabs>
        <w:jc w:val="center"/>
        <w:rPr>
          <w:rFonts w:eastAsiaTheme="minorHAnsi"/>
          <w:b/>
          <w:bCs/>
          <w:lang w:val="en-US" w:eastAsia="en-US"/>
        </w:rPr>
      </w:pPr>
    </w:p>
    <w:p w14:paraId="4B4FFA1E" w14:textId="77777777" w:rsidR="00C82D54" w:rsidRDefault="00C82D54" w:rsidP="002722C9">
      <w:pPr>
        <w:tabs>
          <w:tab w:val="left" w:pos="747"/>
        </w:tabs>
        <w:jc w:val="center"/>
        <w:rPr>
          <w:rFonts w:eastAsiaTheme="minorHAnsi"/>
          <w:b/>
          <w:bCs/>
          <w:lang w:val="en-US" w:eastAsia="en-US"/>
        </w:rPr>
      </w:pPr>
    </w:p>
    <w:p w14:paraId="39A0C6C7" w14:textId="77777777" w:rsidR="00C82D54" w:rsidRDefault="00C82D54" w:rsidP="002722C9">
      <w:pPr>
        <w:tabs>
          <w:tab w:val="left" w:pos="747"/>
        </w:tabs>
        <w:jc w:val="center"/>
        <w:rPr>
          <w:rFonts w:eastAsiaTheme="minorHAnsi"/>
          <w:b/>
          <w:bCs/>
          <w:lang w:val="en-US" w:eastAsia="en-US"/>
        </w:rPr>
      </w:pPr>
    </w:p>
    <w:p w14:paraId="793C2AC3" w14:textId="77777777" w:rsidR="00C82D54" w:rsidRDefault="00C82D54" w:rsidP="002722C9">
      <w:pPr>
        <w:tabs>
          <w:tab w:val="left" w:pos="747"/>
        </w:tabs>
        <w:jc w:val="center"/>
        <w:rPr>
          <w:rFonts w:eastAsiaTheme="minorHAnsi"/>
          <w:b/>
          <w:bCs/>
          <w:lang w:val="en-US" w:eastAsia="en-US"/>
        </w:rPr>
      </w:pPr>
    </w:p>
    <w:p w14:paraId="3073173A" w14:textId="77777777" w:rsidR="00C82D54" w:rsidRDefault="00C82D54" w:rsidP="002722C9">
      <w:pPr>
        <w:tabs>
          <w:tab w:val="left" w:pos="747"/>
        </w:tabs>
        <w:jc w:val="center"/>
        <w:rPr>
          <w:rFonts w:eastAsiaTheme="minorHAnsi"/>
          <w:b/>
          <w:bCs/>
          <w:lang w:val="en-US" w:eastAsia="en-US"/>
        </w:rPr>
      </w:pPr>
    </w:p>
    <w:p w14:paraId="4BB23D0A" w14:textId="77777777" w:rsidR="00C82D54" w:rsidRDefault="00C82D54" w:rsidP="002722C9">
      <w:pPr>
        <w:tabs>
          <w:tab w:val="left" w:pos="747"/>
        </w:tabs>
        <w:jc w:val="center"/>
        <w:rPr>
          <w:rFonts w:eastAsiaTheme="minorHAnsi"/>
          <w:b/>
          <w:bCs/>
          <w:lang w:val="en-US" w:eastAsia="en-US"/>
        </w:rPr>
      </w:pPr>
    </w:p>
    <w:p w14:paraId="17612655" w14:textId="77777777" w:rsidR="00C82D54" w:rsidRDefault="00C82D54" w:rsidP="002722C9">
      <w:pPr>
        <w:tabs>
          <w:tab w:val="left" w:pos="747"/>
        </w:tabs>
        <w:jc w:val="center"/>
        <w:rPr>
          <w:rFonts w:eastAsiaTheme="minorHAnsi"/>
          <w:b/>
          <w:bCs/>
          <w:lang w:val="en-US" w:eastAsia="en-US"/>
        </w:rPr>
      </w:pPr>
    </w:p>
    <w:p w14:paraId="44163820" w14:textId="77777777" w:rsidR="00BA0AF6" w:rsidRDefault="00BA0AF6" w:rsidP="00BA0AF6">
      <w:pPr>
        <w:tabs>
          <w:tab w:val="left" w:pos="747"/>
        </w:tabs>
        <w:rPr>
          <w:rFonts w:eastAsiaTheme="minorHAnsi"/>
          <w:b/>
          <w:bCs/>
          <w:lang w:val="en-US" w:eastAsia="en-US"/>
        </w:rPr>
      </w:pPr>
    </w:p>
    <w:p w14:paraId="7FB6E867" w14:textId="21B8A81E" w:rsidR="002722C9" w:rsidRPr="002722C9" w:rsidRDefault="002722C9" w:rsidP="00BA0AF6">
      <w:pPr>
        <w:tabs>
          <w:tab w:val="left" w:pos="747"/>
        </w:tabs>
        <w:jc w:val="center"/>
        <w:rPr>
          <w:rFonts w:eastAsiaTheme="minorHAnsi"/>
          <w:b/>
          <w:bCs/>
          <w:lang w:val="en-US" w:eastAsia="en-US"/>
        </w:rPr>
      </w:pPr>
      <w:r w:rsidRPr="002722C9">
        <w:rPr>
          <w:rFonts w:eastAsiaTheme="minorHAnsi"/>
          <w:b/>
          <w:bCs/>
          <w:lang w:val="en-US" w:eastAsia="en-US"/>
        </w:rPr>
        <w:lastRenderedPageBreak/>
        <w:t>Abstract</w:t>
      </w:r>
    </w:p>
    <w:p w14:paraId="26FEA4AA" w14:textId="77777777" w:rsidR="002722C9" w:rsidRDefault="002722C9" w:rsidP="002722C9">
      <w:pPr>
        <w:tabs>
          <w:tab w:val="left" w:pos="747"/>
        </w:tabs>
        <w:jc w:val="center"/>
        <w:rPr>
          <w:rFonts w:eastAsiaTheme="minorHAnsi"/>
          <w:lang w:val="en-US" w:eastAsia="en-US"/>
        </w:rPr>
      </w:pPr>
    </w:p>
    <w:p w14:paraId="11FFE14E" w14:textId="77777777" w:rsidR="002722C9" w:rsidRDefault="002722C9" w:rsidP="002722C9">
      <w:pPr>
        <w:tabs>
          <w:tab w:val="left" w:pos="747"/>
        </w:tabs>
        <w:rPr>
          <w:rFonts w:eastAsiaTheme="minorHAnsi"/>
          <w:lang w:val="en-US" w:eastAsia="en-US"/>
        </w:rPr>
      </w:pPr>
    </w:p>
    <w:p w14:paraId="2073351F" w14:textId="5DB4CD08" w:rsidR="002722C9" w:rsidRPr="0037362C" w:rsidRDefault="002722C9" w:rsidP="002722C9">
      <w:pPr>
        <w:spacing w:line="360" w:lineRule="auto"/>
        <w:jc w:val="both"/>
      </w:pPr>
      <w:r>
        <w:t xml:space="preserve">Estimating time complexity of any program is a difficult task. It needs an experienced programmer to be able to correctly judge the asymptotic upper bound of any </w:t>
      </w:r>
      <w:r w:rsidR="003E5334">
        <w:t xml:space="preserve">given </w:t>
      </w:r>
      <w:r>
        <w:t>code. Determining this is a very subtle process and needs comprehensible knowledge of different data structures and the way they are implemented in a given programming language. Turing Halting problem states that its practically impossible to estimate running time complexity. Hence an approximated analysis of code gives programmers an overview of how their code performs on any given machine of any configuration. Such intrinsic nature of this problem makes it suitable for machine learning implementation. This paper use</w:t>
      </w:r>
      <w:r w:rsidR="003E5334">
        <w:t>s</w:t>
      </w:r>
      <w:r>
        <w:t xml:space="preserve"> </w:t>
      </w:r>
      <w:proofErr w:type="spellStart"/>
      <w:r>
        <w:t>CoRCod</w:t>
      </w:r>
      <w:proofErr w:type="spellEnd"/>
      <w:r>
        <w:t xml:space="preserve"> dataset, discussed in this paper</w:t>
      </w:r>
      <w:r>
        <w:fldChar w:fldCharType="begin" w:fldLock="1"/>
      </w:r>
      <w: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fldChar w:fldCharType="separate"/>
      </w:r>
      <w:r w:rsidRPr="005B3142">
        <w:rPr>
          <w:noProof/>
        </w:rPr>
        <w:t>(Sikka et al., 2020)</w:t>
      </w:r>
      <w:r>
        <w:fldChar w:fldCharType="end"/>
      </w:r>
      <w:r>
        <w:t xml:space="preserve"> </w:t>
      </w:r>
      <w:r w:rsidR="003E5334">
        <w:t>for</w:t>
      </w:r>
      <w:r>
        <w:t xml:space="preserve"> train</w:t>
      </w:r>
      <w:r w:rsidR="003E5334">
        <w:t>ing</w:t>
      </w:r>
      <w:r>
        <w:t xml:space="preserve"> a </w:t>
      </w:r>
      <w:r w:rsidR="003E5334">
        <w:t>code2vec</w:t>
      </w:r>
      <w:r>
        <w:t xml:space="preserve"> model, which is expected to learn from the data and predict time complexity of any unseen program. Solutions like these can be very useful for any automatic grading of online programming contests, static analysis of code in IDE and others. This research studies only the upper bound of any program, also known as worst case time complexity and denoted by O(Big Oh) notation.</w:t>
      </w:r>
    </w:p>
    <w:p w14:paraId="7EC99A2F" w14:textId="77777777" w:rsidR="002722C9" w:rsidRDefault="002722C9" w:rsidP="002722C9">
      <w:pPr>
        <w:tabs>
          <w:tab w:val="left" w:pos="747"/>
        </w:tabs>
      </w:pPr>
    </w:p>
    <w:p w14:paraId="172CF88F" w14:textId="77777777" w:rsidR="002722C9" w:rsidRPr="002722C9" w:rsidRDefault="002722C9" w:rsidP="002722C9"/>
    <w:p w14:paraId="3348469D" w14:textId="77777777" w:rsidR="002722C9" w:rsidRPr="002722C9" w:rsidRDefault="002722C9" w:rsidP="002722C9"/>
    <w:p w14:paraId="76C9C581" w14:textId="77777777" w:rsidR="002722C9" w:rsidRPr="002722C9" w:rsidRDefault="002722C9" w:rsidP="002722C9"/>
    <w:p w14:paraId="35AAE937" w14:textId="77777777" w:rsidR="002722C9" w:rsidRPr="002722C9" w:rsidRDefault="002722C9" w:rsidP="002722C9"/>
    <w:p w14:paraId="78C1A67D" w14:textId="77777777" w:rsidR="002722C9" w:rsidRPr="002722C9" w:rsidRDefault="002722C9" w:rsidP="002722C9"/>
    <w:p w14:paraId="381CFC80" w14:textId="77777777" w:rsidR="002722C9" w:rsidRPr="002722C9" w:rsidRDefault="002722C9" w:rsidP="002722C9"/>
    <w:p w14:paraId="4B0F9457" w14:textId="77777777" w:rsidR="002722C9" w:rsidRPr="002722C9" w:rsidRDefault="002722C9" w:rsidP="002722C9"/>
    <w:p w14:paraId="2FBA9F47" w14:textId="77777777" w:rsidR="002722C9" w:rsidRPr="002722C9" w:rsidRDefault="002722C9" w:rsidP="002722C9"/>
    <w:p w14:paraId="257D402F" w14:textId="77777777" w:rsidR="002722C9" w:rsidRPr="002722C9" w:rsidRDefault="002722C9" w:rsidP="002722C9"/>
    <w:p w14:paraId="5114194C" w14:textId="77777777" w:rsidR="002722C9" w:rsidRPr="002722C9" w:rsidRDefault="002722C9" w:rsidP="002722C9"/>
    <w:p w14:paraId="0B1B6ABB" w14:textId="77777777" w:rsidR="002722C9" w:rsidRPr="002722C9" w:rsidRDefault="002722C9" w:rsidP="002722C9"/>
    <w:p w14:paraId="35DA2D8C" w14:textId="77777777" w:rsidR="002722C9" w:rsidRPr="002722C9" w:rsidRDefault="002722C9" w:rsidP="002722C9"/>
    <w:p w14:paraId="0E1234BF" w14:textId="77777777" w:rsidR="002722C9" w:rsidRPr="002722C9" w:rsidRDefault="002722C9" w:rsidP="002722C9"/>
    <w:p w14:paraId="6B7E318A" w14:textId="77777777" w:rsidR="002722C9" w:rsidRPr="002722C9" w:rsidRDefault="002722C9" w:rsidP="002722C9"/>
    <w:p w14:paraId="633F7723" w14:textId="77777777" w:rsidR="002722C9" w:rsidRPr="002722C9" w:rsidRDefault="002722C9" w:rsidP="002722C9"/>
    <w:p w14:paraId="14CA6B3C" w14:textId="77777777" w:rsidR="002722C9" w:rsidRPr="002722C9" w:rsidRDefault="002722C9" w:rsidP="002722C9"/>
    <w:p w14:paraId="34809764" w14:textId="77777777" w:rsidR="002722C9" w:rsidRPr="002722C9" w:rsidRDefault="002722C9" w:rsidP="002722C9"/>
    <w:p w14:paraId="443CB2D1" w14:textId="77777777" w:rsidR="002722C9" w:rsidRPr="002722C9" w:rsidRDefault="002722C9" w:rsidP="002722C9"/>
    <w:p w14:paraId="67A4CD72" w14:textId="77777777" w:rsidR="002722C9" w:rsidRPr="002722C9" w:rsidRDefault="002722C9" w:rsidP="002722C9"/>
    <w:p w14:paraId="386A803B" w14:textId="77777777" w:rsidR="002722C9" w:rsidRPr="002722C9" w:rsidRDefault="002722C9" w:rsidP="002722C9"/>
    <w:p w14:paraId="68C62DE6" w14:textId="77777777" w:rsidR="002722C9" w:rsidRPr="002722C9" w:rsidRDefault="002722C9" w:rsidP="002722C9"/>
    <w:p w14:paraId="15DBC1ED" w14:textId="77777777" w:rsidR="002722C9" w:rsidRDefault="002722C9" w:rsidP="002722C9"/>
    <w:p w14:paraId="2AAB4DC2" w14:textId="77777777" w:rsidR="002722C9" w:rsidRDefault="002722C9" w:rsidP="002722C9"/>
    <w:p w14:paraId="08D2C8D9" w14:textId="77777777" w:rsidR="002722C9" w:rsidRDefault="002722C9" w:rsidP="002722C9"/>
    <w:p w14:paraId="196FD73E" w14:textId="77777777" w:rsidR="002722C9" w:rsidRDefault="002722C9" w:rsidP="002722C9"/>
    <w:p w14:paraId="72A13804" w14:textId="77777777" w:rsidR="002722C9" w:rsidRDefault="002722C9" w:rsidP="002722C9"/>
    <w:p w14:paraId="2DEEF122" w14:textId="77777777" w:rsidR="002722C9" w:rsidRDefault="002722C9" w:rsidP="002722C9"/>
    <w:p w14:paraId="42A56C9C" w14:textId="77777777" w:rsidR="002722C9" w:rsidRDefault="002722C9" w:rsidP="00E84A8B">
      <w:pPr>
        <w:jc w:val="center"/>
        <w:rPr>
          <w:b/>
          <w:bCs/>
        </w:rPr>
      </w:pPr>
      <w:r w:rsidRPr="002722C9">
        <w:rPr>
          <w:b/>
          <w:bCs/>
        </w:rPr>
        <w:lastRenderedPageBreak/>
        <w:t>LIST OF FIGURES</w:t>
      </w:r>
    </w:p>
    <w:p w14:paraId="5F446C8B" w14:textId="77777777" w:rsidR="0002608C" w:rsidRDefault="0002608C" w:rsidP="002722C9">
      <w:pPr>
        <w:jc w:val="center"/>
        <w:rPr>
          <w:b/>
          <w:bCs/>
        </w:rPr>
      </w:pPr>
    </w:p>
    <w:p w14:paraId="5F050276" w14:textId="77777777" w:rsidR="00387FDD" w:rsidRDefault="00387FDD" w:rsidP="0002608C">
      <w:pPr>
        <w:autoSpaceDE w:val="0"/>
        <w:autoSpaceDN w:val="0"/>
        <w:adjustRightInd w:val="0"/>
        <w:spacing w:line="360" w:lineRule="auto"/>
        <w:jc w:val="both"/>
        <w:rPr>
          <w:rFonts w:eastAsiaTheme="minorHAnsi"/>
          <w:lang w:val="en-GB" w:eastAsia="en-US"/>
        </w:rPr>
      </w:pPr>
    </w:p>
    <w:p w14:paraId="5E3C4D45" w14:textId="77777777" w:rsidR="00387FDD" w:rsidRDefault="00387FDD" w:rsidP="00E84A8B">
      <w:pPr>
        <w:autoSpaceDE w:val="0"/>
        <w:autoSpaceDN w:val="0"/>
        <w:adjustRightInd w:val="0"/>
        <w:spacing w:line="360" w:lineRule="auto"/>
        <w:jc w:val="both"/>
        <w:rPr>
          <w:rFonts w:eastAsiaTheme="minorHAnsi"/>
          <w:lang w:val="en-GB" w:eastAsia="en-US"/>
        </w:rPr>
      </w:pPr>
    </w:p>
    <w:p w14:paraId="4A6D3931" w14:textId="4CB397EF"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  Big-Oh complexity chart</w:t>
      </w:r>
      <w:r w:rsidR="002903B6">
        <w:rPr>
          <w:rFonts w:eastAsiaTheme="minorHAnsi"/>
          <w:lang w:val="en-GB" w:eastAsia="en-US"/>
        </w:rPr>
        <w:t>………………………………………………</w:t>
      </w:r>
      <w:r w:rsidR="00B162D3">
        <w:rPr>
          <w:rFonts w:eastAsiaTheme="minorHAnsi"/>
          <w:lang w:val="en-GB" w:eastAsia="en-US"/>
        </w:rPr>
        <w:t>…………...</w:t>
      </w:r>
      <w:r w:rsidR="002903B6">
        <w:rPr>
          <w:rFonts w:eastAsiaTheme="minorHAnsi"/>
          <w:lang w:val="en-GB" w:eastAsia="en-US"/>
        </w:rPr>
        <w:t>7</w:t>
      </w:r>
    </w:p>
    <w:p w14:paraId="5B37E092" w14:textId="349B5086"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w:t>
      </w:r>
      <w:r w:rsidR="003F05DC">
        <w:rPr>
          <w:rFonts w:eastAsiaTheme="minorHAnsi"/>
          <w:lang w:val="en-GB" w:eastAsia="en-US"/>
        </w:rPr>
        <w:t>2</w:t>
      </w:r>
      <w:r w:rsidRPr="0002608C">
        <w:rPr>
          <w:rFonts w:eastAsiaTheme="minorHAnsi"/>
          <w:lang w:val="en-GB" w:eastAsia="en-US"/>
        </w:rPr>
        <w:t xml:space="preserve">  Function and time comparison</w:t>
      </w:r>
      <w:r w:rsidR="002903B6">
        <w:rPr>
          <w:rFonts w:eastAsiaTheme="minorHAnsi"/>
          <w:lang w:val="en-GB" w:eastAsia="en-US"/>
        </w:rPr>
        <w:t>…………………………………………</w:t>
      </w:r>
      <w:r w:rsidR="00B162D3">
        <w:rPr>
          <w:rFonts w:eastAsiaTheme="minorHAnsi"/>
          <w:lang w:val="en-GB" w:eastAsia="en-US"/>
        </w:rPr>
        <w:t>…………...</w:t>
      </w:r>
      <w:r w:rsidR="002903B6">
        <w:rPr>
          <w:rFonts w:eastAsiaTheme="minorHAnsi"/>
          <w:lang w:val="en-GB" w:eastAsia="en-US"/>
        </w:rPr>
        <w:t>8</w:t>
      </w:r>
    </w:p>
    <w:p w14:paraId="09AF1DBB" w14:textId="2083F701"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3  Execution time of functions</w:t>
      </w:r>
      <w:r w:rsidR="002903B6">
        <w:rPr>
          <w:rFonts w:eastAsiaTheme="minorHAnsi"/>
          <w:lang w:val="en-GB" w:eastAsia="en-US"/>
        </w:rPr>
        <w:t>……………………………………………</w:t>
      </w:r>
      <w:r w:rsidR="00B162D3">
        <w:rPr>
          <w:rFonts w:eastAsiaTheme="minorHAnsi"/>
          <w:lang w:val="en-GB" w:eastAsia="en-US"/>
        </w:rPr>
        <w:t>…………...</w:t>
      </w:r>
      <w:r w:rsidR="00B273C7">
        <w:rPr>
          <w:rFonts w:eastAsiaTheme="minorHAnsi"/>
          <w:lang w:val="en-GB" w:eastAsia="en-US"/>
        </w:rPr>
        <w:t>9</w:t>
      </w:r>
    </w:p>
    <w:p w14:paraId="1E143680" w14:textId="205E5D43"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4  Word embeddings</w:t>
      </w:r>
      <w:r w:rsidR="00B273C7">
        <w:rPr>
          <w:rFonts w:eastAsiaTheme="minorHAnsi"/>
          <w:lang w:val="en-GB" w:eastAsia="en-US"/>
        </w:rPr>
        <w:t>……………………………………………………</w:t>
      </w:r>
      <w:r w:rsidR="008C35FF">
        <w:rPr>
          <w:rFonts w:eastAsiaTheme="minorHAnsi"/>
          <w:lang w:val="en-GB" w:eastAsia="en-US"/>
        </w:rPr>
        <w:t>...</w:t>
      </w:r>
      <w:r w:rsidR="00B162D3">
        <w:rPr>
          <w:rFonts w:eastAsiaTheme="minorHAnsi"/>
          <w:lang w:val="en-GB" w:eastAsia="en-US"/>
        </w:rPr>
        <w:t>.................</w:t>
      </w:r>
      <w:r w:rsidR="008C35FF">
        <w:rPr>
          <w:rFonts w:eastAsiaTheme="minorHAnsi"/>
          <w:lang w:val="en-GB" w:eastAsia="en-US"/>
        </w:rPr>
        <w:t>13</w:t>
      </w:r>
    </w:p>
    <w:p w14:paraId="087B7C62" w14:textId="7EFD302D"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5  Code and control flow graphs</w:t>
      </w:r>
      <w:r w:rsidR="00576B00">
        <w:rPr>
          <w:rFonts w:eastAsiaTheme="minorHAnsi"/>
          <w:lang w:val="en-GB" w:eastAsia="en-US"/>
        </w:rPr>
        <w:t>…………………………………………</w:t>
      </w:r>
      <w:r w:rsidR="00B162D3">
        <w:rPr>
          <w:rFonts w:eastAsiaTheme="minorHAnsi"/>
          <w:lang w:val="en-GB" w:eastAsia="en-US"/>
        </w:rPr>
        <w:t>…………..</w:t>
      </w:r>
      <w:r w:rsidR="00576B00">
        <w:rPr>
          <w:rFonts w:eastAsiaTheme="minorHAnsi"/>
          <w:lang w:val="en-GB" w:eastAsia="en-US"/>
        </w:rPr>
        <w:t>14</w:t>
      </w:r>
    </w:p>
    <w:p w14:paraId="045F71B4" w14:textId="19430045"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6  Word2vec embeddings example</w:t>
      </w:r>
      <w:r w:rsidR="004D57C3">
        <w:rPr>
          <w:rFonts w:eastAsiaTheme="minorHAnsi"/>
          <w:lang w:val="en-GB" w:eastAsia="en-US"/>
        </w:rPr>
        <w:t>………………………………………</w:t>
      </w:r>
      <w:r w:rsidR="00B162D3">
        <w:rPr>
          <w:rFonts w:eastAsiaTheme="minorHAnsi"/>
          <w:lang w:val="en-GB" w:eastAsia="en-US"/>
        </w:rPr>
        <w:t>…………..</w:t>
      </w:r>
      <w:r w:rsidR="004D57C3">
        <w:rPr>
          <w:rFonts w:eastAsiaTheme="minorHAnsi"/>
          <w:lang w:val="en-GB" w:eastAsia="en-US"/>
        </w:rPr>
        <w:t>15</w:t>
      </w:r>
    </w:p>
    <w:p w14:paraId="5C99BF69" w14:textId="0CCA1A53"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7  Code summary and caption</w:t>
      </w:r>
      <w:r w:rsidR="001E1996">
        <w:rPr>
          <w:rFonts w:eastAsiaTheme="minorHAnsi"/>
          <w:lang w:val="en-GB" w:eastAsia="en-US"/>
        </w:rPr>
        <w:t>……………………………………………</w:t>
      </w:r>
      <w:r w:rsidR="00B162D3">
        <w:rPr>
          <w:rFonts w:eastAsiaTheme="minorHAnsi"/>
          <w:lang w:val="en-GB" w:eastAsia="en-US"/>
        </w:rPr>
        <w:t>…………..</w:t>
      </w:r>
      <w:r w:rsidR="001E1996">
        <w:rPr>
          <w:rFonts w:eastAsiaTheme="minorHAnsi"/>
          <w:lang w:val="en-GB" w:eastAsia="en-US"/>
        </w:rPr>
        <w:t>16</w:t>
      </w:r>
    </w:p>
    <w:p w14:paraId="115101C1" w14:textId="43956861"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8  Code and AST example</w:t>
      </w:r>
      <w:r w:rsidR="001E1996">
        <w:rPr>
          <w:rFonts w:eastAsiaTheme="minorHAnsi"/>
          <w:lang w:val="en-GB" w:eastAsia="en-US"/>
        </w:rPr>
        <w:t>………………………………………………...</w:t>
      </w:r>
      <w:r w:rsidR="00B162D3">
        <w:rPr>
          <w:rFonts w:eastAsiaTheme="minorHAnsi"/>
          <w:lang w:val="en-GB" w:eastAsia="en-US"/>
        </w:rPr>
        <w:t>................</w:t>
      </w:r>
      <w:r w:rsidR="001E1996">
        <w:rPr>
          <w:rFonts w:eastAsiaTheme="minorHAnsi"/>
          <w:lang w:val="en-GB" w:eastAsia="en-US"/>
        </w:rPr>
        <w:t>16</w:t>
      </w:r>
    </w:p>
    <w:p w14:paraId="6BBCFE16" w14:textId="16B8D789"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9  Method name example</w:t>
      </w:r>
      <w:r w:rsidR="001A09AA">
        <w:rPr>
          <w:rFonts w:eastAsiaTheme="minorHAnsi"/>
          <w:lang w:val="en-GB" w:eastAsia="en-US"/>
        </w:rPr>
        <w:t>…………………………………………………</w:t>
      </w:r>
      <w:r w:rsidR="00B162D3">
        <w:rPr>
          <w:rFonts w:eastAsiaTheme="minorHAnsi"/>
          <w:lang w:val="en-GB" w:eastAsia="en-US"/>
        </w:rPr>
        <w:t>………….</w:t>
      </w:r>
      <w:r w:rsidR="001A09AA">
        <w:rPr>
          <w:rFonts w:eastAsiaTheme="minorHAnsi"/>
          <w:lang w:val="en-GB" w:eastAsia="en-US"/>
        </w:rPr>
        <w:t>17</w:t>
      </w:r>
    </w:p>
    <w:p w14:paraId="4C6C7BF1" w14:textId="74363CE8"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0  Similar method distinction</w:t>
      </w:r>
      <w:r w:rsidR="0046456F">
        <w:rPr>
          <w:rFonts w:eastAsiaTheme="minorHAnsi"/>
          <w:lang w:val="en-GB" w:eastAsia="en-US"/>
        </w:rPr>
        <w:t>……………………………………………</w:t>
      </w:r>
      <w:r w:rsidR="00B162D3">
        <w:rPr>
          <w:rFonts w:eastAsiaTheme="minorHAnsi"/>
          <w:lang w:val="en-GB" w:eastAsia="en-US"/>
        </w:rPr>
        <w:t>………….</w:t>
      </w:r>
      <w:r w:rsidR="005E4DD6">
        <w:rPr>
          <w:rFonts w:eastAsiaTheme="minorHAnsi"/>
          <w:lang w:val="en-GB" w:eastAsia="en-US"/>
        </w:rPr>
        <w:t>18</w:t>
      </w:r>
    </w:p>
    <w:p w14:paraId="78DBA064" w14:textId="2FB76BE8"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1  AST with attention mechanism</w:t>
      </w:r>
      <w:r w:rsidR="005E4DD6">
        <w:rPr>
          <w:rFonts w:eastAsiaTheme="minorHAnsi"/>
          <w:lang w:val="en-GB" w:eastAsia="en-US"/>
        </w:rPr>
        <w:t>………………………………………</w:t>
      </w:r>
      <w:r w:rsidR="00B162D3">
        <w:rPr>
          <w:rFonts w:eastAsiaTheme="minorHAnsi"/>
          <w:lang w:val="en-GB" w:eastAsia="en-US"/>
        </w:rPr>
        <w:t>…………..</w:t>
      </w:r>
      <w:r w:rsidR="005E4DD6">
        <w:rPr>
          <w:rFonts w:eastAsiaTheme="minorHAnsi"/>
          <w:lang w:val="en-GB" w:eastAsia="en-US"/>
        </w:rPr>
        <w:t>18</w:t>
      </w:r>
    </w:p>
    <w:p w14:paraId="1CA52659" w14:textId="4053177B"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2  Bad method name example</w:t>
      </w:r>
      <w:r w:rsidR="005E4DD6">
        <w:rPr>
          <w:rFonts w:eastAsiaTheme="minorHAnsi"/>
          <w:lang w:val="en-GB" w:eastAsia="en-US"/>
        </w:rPr>
        <w:t>……………………………………………</w:t>
      </w:r>
      <w:r w:rsidR="00B162D3">
        <w:rPr>
          <w:rFonts w:eastAsiaTheme="minorHAnsi"/>
          <w:lang w:val="en-GB" w:eastAsia="en-US"/>
        </w:rPr>
        <w:t>…………</w:t>
      </w:r>
      <w:r w:rsidR="00E8059C">
        <w:rPr>
          <w:rFonts w:eastAsiaTheme="minorHAnsi"/>
          <w:lang w:val="en-GB" w:eastAsia="en-US"/>
        </w:rPr>
        <w:t>19</w:t>
      </w:r>
    </w:p>
    <w:p w14:paraId="06BCEE4A" w14:textId="6A8E8606"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3  Func2vec</w:t>
      </w:r>
      <w:r w:rsidR="00E8059C">
        <w:rPr>
          <w:rFonts w:eastAsiaTheme="minorHAnsi"/>
          <w:lang w:val="en-GB" w:eastAsia="en-US"/>
        </w:rPr>
        <w:t>………………………………………………………………</w:t>
      </w:r>
      <w:r w:rsidR="00B162D3">
        <w:rPr>
          <w:rFonts w:eastAsiaTheme="minorHAnsi"/>
          <w:lang w:val="en-GB" w:eastAsia="en-US"/>
        </w:rPr>
        <w:t>………...</w:t>
      </w:r>
      <w:r w:rsidR="00E8059C">
        <w:rPr>
          <w:rFonts w:eastAsiaTheme="minorHAnsi"/>
          <w:lang w:val="en-GB" w:eastAsia="en-US"/>
        </w:rPr>
        <w:t>19</w:t>
      </w:r>
    </w:p>
    <w:p w14:paraId="190E4B13" w14:textId="45F326B7"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4  Hyperbolic function embeddings</w:t>
      </w:r>
      <w:r w:rsidR="009F3A57">
        <w:rPr>
          <w:rFonts w:eastAsiaTheme="minorHAnsi"/>
          <w:lang w:val="en-GB" w:eastAsia="en-US"/>
        </w:rPr>
        <w:t>……………………………………</w:t>
      </w:r>
      <w:r w:rsidR="00BB15AE">
        <w:rPr>
          <w:rFonts w:eastAsiaTheme="minorHAnsi"/>
          <w:lang w:val="en-GB" w:eastAsia="en-US"/>
        </w:rPr>
        <w:t>...</w:t>
      </w:r>
      <w:r w:rsidR="00B162D3">
        <w:rPr>
          <w:rFonts w:eastAsiaTheme="minorHAnsi"/>
          <w:lang w:val="en-GB" w:eastAsia="en-US"/>
        </w:rPr>
        <w:t>................</w:t>
      </w:r>
      <w:r w:rsidR="009F3A57">
        <w:rPr>
          <w:rFonts w:eastAsiaTheme="minorHAnsi"/>
          <w:lang w:val="en-GB" w:eastAsia="en-US"/>
        </w:rPr>
        <w:t>20</w:t>
      </w:r>
    </w:p>
    <w:p w14:paraId="66727EC8" w14:textId="26A80C17" w:rsidR="00BB15AE" w:rsidRDefault="00BB15AE"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 xml:space="preserve">Figure 2.14  </w:t>
      </w:r>
      <w:r>
        <w:rPr>
          <w:rFonts w:eastAsiaTheme="minorHAnsi"/>
          <w:lang w:val="en-GB" w:eastAsia="en-US"/>
        </w:rPr>
        <w:t>Bug Prediction Example………………………………………………</w:t>
      </w:r>
      <w:r w:rsidR="00B162D3">
        <w:rPr>
          <w:rFonts w:eastAsiaTheme="minorHAnsi"/>
          <w:lang w:val="en-GB" w:eastAsia="en-US"/>
        </w:rPr>
        <w:t>…………</w:t>
      </w:r>
      <w:r>
        <w:rPr>
          <w:rFonts w:eastAsiaTheme="minorHAnsi"/>
          <w:lang w:val="en-GB" w:eastAsia="en-US"/>
        </w:rPr>
        <w:t>2</w:t>
      </w:r>
      <w:r w:rsidR="00BE7940">
        <w:rPr>
          <w:rFonts w:eastAsiaTheme="minorHAnsi"/>
          <w:lang w:val="en-GB" w:eastAsia="en-US"/>
        </w:rPr>
        <w:t>1</w:t>
      </w:r>
    </w:p>
    <w:p w14:paraId="5462E899" w14:textId="3D500283"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w:t>
      </w:r>
      <w:r w:rsidR="00BE7940">
        <w:rPr>
          <w:rFonts w:eastAsiaTheme="minorHAnsi"/>
          <w:lang w:val="en-GB" w:eastAsia="en-US"/>
        </w:rPr>
        <w:t>6</w:t>
      </w:r>
      <w:r w:rsidRPr="0002608C">
        <w:rPr>
          <w:rFonts w:eastAsiaTheme="minorHAnsi"/>
          <w:lang w:val="en-GB" w:eastAsia="en-US"/>
        </w:rPr>
        <w:t xml:space="preserve">  </w:t>
      </w:r>
      <w:proofErr w:type="spellStart"/>
      <w:r w:rsidRPr="0002608C">
        <w:rPr>
          <w:rFonts w:eastAsiaTheme="minorHAnsi"/>
          <w:lang w:val="en-GB" w:eastAsia="en-US"/>
        </w:rPr>
        <w:t>DeepAPI</w:t>
      </w:r>
      <w:proofErr w:type="spellEnd"/>
      <w:r w:rsidR="00BE7940">
        <w:rPr>
          <w:rFonts w:eastAsiaTheme="minorHAnsi"/>
          <w:lang w:val="en-GB" w:eastAsia="en-US"/>
        </w:rPr>
        <w:t>………………………………………………………………</w:t>
      </w:r>
      <w:r w:rsidR="00B162D3">
        <w:rPr>
          <w:rFonts w:eastAsiaTheme="minorHAnsi"/>
          <w:lang w:val="en-GB" w:eastAsia="en-US"/>
        </w:rPr>
        <w:t>…………</w:t>
      </w:r>
      <w:r w:rsidR="00BE7940">
        <w:rPr>
          <w:rFonts w:eastAsiaTheme="minorHAnsi"/>
          <w:lang w:val="en-GB" w:eastAsia="en-US"/>
        </w:rPr>
        <w:t>22</w:t>
      </w:r>
    </w:p>
    <w:p w14:paraId="71822778" w14:textId="2509F02C"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w:t>
      </w:r>
      <w:r w:rsidR="00BE7940">
        <w:rPr>
          <w:rFonts w:eastAsiaTheme="minorHAnsi"/>
          <w:lang w:val="en-GB" w:eastAsia="en-US"/>
        </w:rPr>
        <w:t>7</w:t>
      </w:r>
      <w:r w:rsidRPr="0002608C">
        <w:rPr>
          <w:rFonts w:eastAsiaTheme="minorHAnsi"/>
          <w:lang w:val="en-GB" w:eastAsia="en-US"/>
        </w:rPr>
        <w:t xml:space="preserve">  </w:t>
      </w:r>
      <w:proofErr w:type="spellStart"/>
      <w:r w:rsidRPr="0002608C">
        <w:rPr>
          <w:rFonts w:eastAsiaTheme="minorHAnsi"/>
          <w:lang w:val="en-GB" w:eastAsia="en-US"/>
        </w:rPr>
        <w:t>DeepAPI</w:t>
      </w:r>
      <w:proofErr w:type="spellEnd"/>
      <w:r w:rsidRPr="0002608C">
        <w:rPr>
          <w:rFonts w:eastAsiaTheme="minorHAnsi"/>
          <w:lang w:val="en-GB" w:eastAsia="en-US"/>
        </w:rPr>
        <w:t xml:space="preserve"> architecture</w:t>
      </w:r>
      <w:r w:rsidR="00BE7940">
        <w:rPr>
          <w:rFonts w:eastAsiaTheme="minorHAnsi"/>
          <w:lang w:val="en-GB" w:eastAsia="en-US"/>
        </w:rPr>
        <w:t>…………………………………………………</w:t>
      </w:r>
      <w:r w:rsidR="00B162D3">
        <w:rPr>
          <w:rFonts w:eastAsiaTheme="minorHAnsi"/>
          <w:lang w:val="en-GB" w:eastAsia="en-US"/>
        </w:rPr>
        <w:t>…………</w:t>
      </w:r>
      <w:r w:rsidR="00BE7940">
        <w:rPr>
          <w:rFonts w:eastAsiaTheme="minorHAnsi"/>
          <w:lang w:val="en-GB" w:eastAsia="en-US"/>
        </w:rPr>
        <w:t>22</w:t>
      </w:r>
    </w:p>
    <w:p w14:paraId="29312A65" w14:textId="5E94B819"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w:t>
      </w:r>
      <w:r w:rsidR="00BE7940">
        <w:rPr>
          <w:rFonts w:eastAsiaTheme="minorHAnsi"/>
          <w:lang w:val="en-GB" w:eastAsia="en-US"/>
        </w:rPr>
        <w:t>8</w:t>
      </w:r>
      <w:r w:rsidRPr="0002608C">
        <w:rPr>
          <w:rFonts w:eastAsiaTheme="minorHAnsi"/>
          <w:lang w:val="en-GB" w:eastAsia="en-US"/>
        </w:rPr>
        <w:t xml:space="preserve">  </w:t>
      </w:r>
      <w:proofErr w:type="spellStart"/>
      <w:r w:rsidRPr="0002608C">
        <w:rPr>
          <w:rFonts w:eastAsiaTheme="minorHAnsi"/>
          <w:lang w:val="en-GB" w:eastAsia="en-US"/>
        </w:rPr>
        <w:t>DeepBugs</w:t>
      </w:r>
      <w:proofErr w:type="spellEnd"/>
      <w:r w:rsidR="00BE7940">
        <w:rPr>
          <w:rFonts w:eastAsiaTheme="minorHAnsi"/>
          <w:lang w:val="en-GB" w:eastAsia="en-US"/>
        </w:rPr>
        <w:t>……………………………………………………………</w:t>
      </w:r>
      <w:r w:rsidR="00B162D3">
        <w:rPr>
          <w:rFonts w:eastAsiaTheme="minorHAnsi"/>
          <w:lang w:val="en-GB" w:eastAsia="en-US"/>
        </w:rPr>
        <w:t>…………..</w:t>
      </w:r>
      <w:r w:rsidR="00BE7940">
        <w:rPr>
          <w:rFonts w:eastAsiaTheme="minorHAnsi"/>
          <w:lang w:val="en-GB" w:eastAsia="en-US"/>
        </w:rPr>
        <w:t>23</w:t>
      </w:r>
    </w:p>
    <w:p w14:paraId="5E342BA6" w14:textId="6AED61E1"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2.1</w:t>
      </w:r>
      <w:r w:rsidR="00BE7940">
        <w:rPr>
          <w:rFonts w:eastAsiaTheme="minorHAnsi"/>
          <w:lang w:val="en-GB" w:eastAsia="en-US"/>
        </w:rPr>
        <w:t>9</w:t>
      </w:r>
      <w:r w:rsidRPr="0002608C">
        <w:rPr>
          <w:rFonts w:eastAsiaTheme="minorHAnsi"/>
          <w:lang w:val="en-GB" w:eastAsia="en-US"/>
        </w:rPr>
        <w:t xml:space="preserve">  Inst2vec</w:t>
      </w:r>
      <w:r w:rsidR="00BE7940">
        <w:rPr>
          <w:rFonts w:eastAsiaTheme="minorHAnsi"/>
          <w:lang w:val="en-GB" w:eastAsia="en-US"/>
        </w:rPr>
        <w:t>………………………………………………………………</w:t>
      </w:r>
      <w:r w:rsidR="00B162D3">
        <w:rPr>
          <w:rFonts w:eastAsiaTheme="minorHAnsi"/>
          <w:lang w:val="en-GB" w:eastAsia="en-US"/>
        </w:rPr>
        <w:t>………….</w:t>
      </w:r>
      <w:r w:rsidR="00BE7940">
        <w:rPr>
          <w:rFonts w:eastAsiaTheme="minorHAnsi"/>
          <w:lang w:val="en-GB" w:eastAsia="en-US"/>
        </w:rPr>
        <w:t>23</w:t>
      </w:r>
    </w:p>
    <w:p w14:paraId="127B59AC" w14:textId="02306CD0"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3.1  Data asset</w:t>
      </w:r>
      <w:r w:rsidR="008F78C1">
        <w:rPr>
          <w:rFonts w:eastAsiaTheme="minorHAnsi"/>
          <w:lang w:val="en-GB" w:eastAsia="en-US"/>
        </w:rPr>
        <w:t>………………………………………………………………</w:t>
      </w:r>
      <w:r w:rsidR="00B162D3">
        <w:rPr>
          <w:rFonts w:eastAsiaTheme="minorHAnsi"/>
          <w:lang w:val="en-GB" w:eastAsia="en-US"/>
        </w:rPr>
        <w:t>………….</w:t>
      </w:r>
      <w:r w:rsidR="00BA7E2E">
        <w:rPr>
          <w:rFonts w:eastAsiaTheme="minorHAnsi"/>
          <w:lang w:val="en-GB" w:eastAsia="en-US"/>
        </w:rPr>
        <w:t>2</w:t>
      </w:r>
      <w:r w:rsidR="004C0418">
        <w:rPr>
          <w:rFonts w:eastAsiaTheme="minorHAnsi"/>
          <w:lang w:val="en-GB" w:eastAsia="en-US"/>
        </w:rPr>
        <w:t>5</w:t>
      </w:r>
    </w:p>
    <w:p w14:paraId="212BD136" w14:textId="540F8445"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3.2  AST example</w:t>
      </w:r>
      <w:r w:rsidR="00BA7E2E">
        <w:rPr>
          <w:rFonts w:eastAsiaTheme="minorHAnsi"/>
          <w:lang w:val="en-GB" w:eastAsia="en-US"/>
        </w:rPr>
        <w:t>……………………………………………………………</w:t>
      </w:r>
      <w:r w:rsidR="00B162D3">
        <w:rPr>
          <w:rFonts w:eastAsiaTheme="minorHAnsi"/>
          <w:lang w:val="en-GB" w:eastAsia="en-US"/>
        </w:rPr>
        <w:t>………...</w:t>
      </w:r>
      <w:r w:rsidR="00BA7E2E">
        <w:rPr>
          <w:rFonts w:eastAsiaTheme="minorHAnsi"/>
          <w:lang w:val="en-GB" w:eastAsia="en-US"/>
        </w:rPr>
        <w:t>27</w:t>
      </w:r>
    </w:p>
    <w:p w14:paraId="2905C129" w14:textId="044DFEB1"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 xml:space="preserve">Figure 3.3  </w:t>
      </w:r>
      <w:proofErr w:type="spellStart"/>
      <w:r w:rsidRPr="0002608C">
        <w:rPr>
          <w:rFonts w:eastAsiaTheme="minorHAnsi"/>
          <w:lang w:val="en-GB" w:eastAsia="en-US"/>
        </w:rPr>
        <w:t>ASTVisitor</w:t>
      </w:r>
      <w:proofErr w:type="spellEnd"/>
      <w:r w:rsidRPr="0002608C">
        <w:rPr>
          <w:rFonts w:eastAsiaTheme="minorHAnsi"/>
          <w:lang w:val="en-GB" w:eastAsia="en-US"/>
        </w:rPr>
        <w:t xml:space="preserve"> code example</w:t>
      </w:r>
      <w:r w:rsidR="00BA7E2E">
        <w:rPr>
          <w:rFonts w:eastAsiaTheme="minorHAnsi"/>
          <w:lang w:val="en-GB" w:eastAsia="en-US"/>
        </w:rPr>
        <w:t>………………………………………………</w:t>
      </w:r>
      <w:r w:rsidR="00B162D3">
        <w:rPr>
          <w:rFonts w:eastAsiaTheme="minorHAnsi"/>
          <w:lang w:val="en-GB" w:eastAsia="en-US"/>
        </w:rPr>
        <w:t>…………</w:t>
      </w:r>
      <w:r w:rsidR="00BA7E2E">
        <w:rPr>
          <w:rFonts w:eastAsiaTheme="minorHAnsi"/>
          <w:lang w:val="en-GB" w:eastAsia="en-US"/>
        </w:rPr>
        <w:t>27</w:t>
      </w:r>
    </w:p>
    <w:p w14:paraId="5CD012BE" w14:textId="241052A9"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3.4  Flowchart of data processing</w:t>
      </w:r>
      <w:r w:rsidR="004C0418">
        <w:rPr>
          <w:rFonts w:eastAsiaTheme="minorHAnsi"/>
          <w:lang w:val="en-GB" w:eastAsia="en-US"/>
        </w:rPr>
        <w:t>……………………………………………</w:t>
      </w:r>
      <w:r w:rsidR="00B162D3">
        <w:rPr>
          <w:rFonts w:eastAsiaTheme="minorHAnsi"/>
          <w:lang w:val="en-GB" w:eastAsia="en-US"/>
        </w:rPr>
        <w:t>………...</w:t>
      </w:r>
      <w:r w:rsidR="004C0418">
        <w:rPr>
          <w:rFonts w:eastAsiaTheme="minorHAnsi"/>
          <w:lang w:val="en-GB" w:eastAsia="en-US"/>
        </w:rPr>
        <w:t>28</w:t>
      </w:r>
    </w:p>
    <w:p w14:paraId="356BDC7D" w14:textId="276149A9"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3.5  AST with attention scores</w:t>
      </w:r>
      <w:r w:rsidR="004C0418">
        <w:rPr>
          <w:rFonts w:eastAsiaTheme="minorHAnsi"/>
          <w:lang w:val="en-GB" w:eastAsia="en-US"/>
        </w:rPr>
        <w:t>………………………………………………</w:t>
      </w:r>
      <w:r w:rsidR="00B162D3">
        <w:rPr>
          <w:rFonts w:eastAsiaTheme="minorHAnsi"/>
          <w:lang w:val="en-GB" w:eastAsia="en-US"/>
        </w:rPr>
        <w:t>…………</w:t>
      </w:r>
      <w:r w:rsidR="00D81240">
        <w:rPr>
          <w:rFonts w:eastAsiaTheme="minorHAnsi"/>
          <w:lang w:val="en-GB" w:eastAsia="en-US"/>
        </w:rPr>
        <w:t>29</w:t>
      </w:r>
    </w:p>
    <w:p w14:paraId="05F67C9C" w14:textId="7D909858" w:rsidR="0002608C" w:rsidRPr="0002608C" w:rsidRDefault="0002608C" w:rsidP="00E84A8B">
      <w:pPr>
        <w:autoSpaceDE w:val="0"/>
        <w:autoSpaceDN w:val="0"/>
        <w:adjustRightInd w:val="0"/>
        <w:spacing w:line="360" w:lineRule="auto"/>
        <w:jc w:val="both"/>
        <w:rPr>
          <w:rFonts w:eastAsiaTheme="minorHAnsi"/>
          <w:lang w:val="en-GB" w:eastAsia="en-US"/>
        </w:rPr>
      </w:pPr>
      <w:r w:rsidRPr="0002608C">
        <w:rPr>
          <w:rFonts w:eastAsiaTheme="minorHAnsi"/>
          <w:lang w:val="en-GB" w:eastAsia="en-US"/>
        </w:rPr>
        <w:t>Figure 3.6  Code2vec architecture</w:t>
      </w:r>
      <w:r w:rsidR="00D81240">
        <w:rPr>
          <w:rFonts w:eastAsiaTheme="minorHAnsi"/>
          <w:lang w:val="en-GB" w:eastAsia="en-US"/>
        </w:rPr>
        <w:t>……………………………………………………</w:t>
      </w:r>
      <w:r w:rsidR="00B162D3">
        <w:rPr>
          <w:rFonts w:eastAsiaTheme="minorHAnsi"/>
          <w:lang w:val="en-GB" w:eastAsia="en-US"/>
        </w:rPr>
        <w:t>……….</w:t>
      </w:r>
      <w:r w:rsidR="00D81240">
        <w:rPr>
          <w:rFonts w:eastAsiaTheme="minorHAnsi"/>
          <w:lang w:val="en-GB" w:eastAsia="en-US"/>
        </w:rPr>
        <w:t>30</w:t>
      </w:r>
    </w:p>
    <w:p w14:paraId="5C170DF0" w14:textId="1BE80802" w:rsidR="002722C9" w:rsidRDefault="0002608C" w:rsidP="00E84A8B">
      <w:pPr>
        <w:spacing w:line="360" w:lineRule="auto"/>
        <w:jc w:val="both"/>
        <w:rPr>
          <w:rFonts w:eastAsiaTheme="minorHAnsi"/>
          <w:lang w:val="en-GB" w:eastAsia="en-US"/>
        </w:rPr>
      </w:pPr>
      <w:r w:rsidRPr="0002608C">
        <w:rPr>
          <w:rFonts w:eastAsiaTheme="minorHAnsi"/>
          <w:lang w:val="en-GB" w:eastAsia="en-US"/>
        </w:rPr>
        <w:t xml:space="preserve">Figure </w:t>
      </w:r>
      <w:r w:rsidR="003D3AF4">
        <w:rPr>
          <w:rFonts w:eastAsiaTheme="minorHAnsi"/>
          <w:lang w:val="en-GB" w:eastAsia="en-US"/>
        </w:rPr>
        <w:t>4</w:t>
      </w:r>
      <w:r w:rsidRPr="0002608C">
        <w:rPr>
          <w:rFonts w:eastAsiaTheme="minorHAnsi"/>
          <w:lang w:val="en-GB" w:eastAsia="en-US"/>
        </w:rPr>
        <w:t>.</w:t>
      </w:r>
      <w:r w:rsidR="003D3AF4">
        <w:rPr>
          <w:rFonts w:eastAsiaTheme="minorHAnsi"/>
          <w:lang w:val="en-GB" w:eastAsia="en-US"/>
        </w:rPr>
        <w:t>1</w:t>
      </w:r>
      <w:r w:rsidRPr="0002608C">
        <w:rPr>
          <w:rFonts w:eastAsiaTheme="minorHAnsi"/>
          <w:lang w:val="en-GB" w:eastAsia="en-US"/>
        </w:rPr>
        <w:t xml:space="preserve">  </w:t>
      </w:r>
      <w:r w:rsidR="004C5A9C">
        <w:rPr>
          <w:rFonts w:eastAsiaTheme="minorHAnsi"/>
          <w:lang w:val="en-GB" w:eastAsia="en-US"/>
        </w:rPr>
        <w:t>Features from code samples</w:t>
      </w:r>
      <w:r w:rsidR="00D81240">
        <w:rPr>
          <w:rFonts w:eastAsiaTheme="minorHAnsi"/>
          <w:lang w:val="en-GB" w:eastAsia="en-US"/>
        </w:rPr>
        <w:t>……………………………………</w:t>
      </w:r>
      <w:r w:rsidR="00B162D3">
        <w:rPr>
          <w:rFonts w:eastAsiaTheme="minorHAnsi"/>
          <w:lang w:val="en-GB" w:eastAsia="en-US"/>
        </w:rPr>
        <w:t>…………</w:t>
      </w:r>
      <w:r w:rsidR="004C5A9C">
        <w:rPr>
          <w:rFonts w:eastAsiaTheme="minorHAnsi"/>
          <w:lang w:val="en-GB" w:eastAsia="en-US"/>
        </w:rPr>
        <w:t>……….</w:t>
      </w:r>
      <w:r w:rsidR="00D81240">
        <w:rPr>
          <w:rFonts w:eastAsiaTheme="minorHAnsi"/>
          <w:lang w:val="en-GB" w:eastAsia="en-US"/>
        </w:rPr>
        <w:t>3</w:t>
      </w:r>
      <w:r w:rsidR="004C5A9C">
        <w:rPr>
          <w:rFonts w:eastAsiaTheme="minorHAnsi"/>
          <w:lang w:val="en-GB" w:eastAsia="en-US"/>
        </w:rPr>
        <w:t>5</w:t>
      </w:r>
    </w:p>
    <w:p w14:paraId="702B3377" w14:textId="33B5375D"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2</w:t>
      </w:r>
      <w:r w:rsidRPr="0002608C">
        <w:rPr>
          <w:rFonts w:eastAsiaTheme="minorHAnsi"/>
          <w:lang w:val="en-GB" w:eastAsia="en-US"/>
        </w:rPr>
        <w:t xml:space="preserve">  </w:t>
      </w:r>
      <w:r w:rsidR="004E3B47">
        <w:rPr>
          <w:rFonts w:eastAsiaTheme="minorHAnsi"/>
          <w:lang w:val="en-GB" w:eastAsia="en-US"/>
        </w:rPr>
        <w:t>Data distribution pie chart</w:t>
      </w:r>
      <w:r>
        <w:rPr>
          <w:rFonts w:eastAsiaTheme="minorHAnsi"/>
          <w:lang w:val="en-GB" w:eastAsia="en-US"/>
        </w:rPr>
        <w:t>………………………………………………</w:t>
      </w:r>
      <w:r w:rsidR="004E3B47">
        <w:rPr>
          <w:rFonts w:eastAsiaTheme="minorHAnsi"/>
          <w:lang w:val="en-GB" w:eastAsia="en-US"/>
        </w:rPr>
        <w:t>…………</w:t>
      </w:r>
      <w:r>
        <w:rPr>
          <w:rFonts w:eastAsiaTheme="minorHAnsi"/>
          <w:lang w:val="en-GB" w:eastAsia="en-US"/>
        </w:rPr>
        <w:t>3</w:t>
      </w:r>
      <w:r w:rsidR="004C5A9C">
        <w:rPr>
          <w:rFonts w:eastAsiaTheme="minorHAnsi"/>
          <w:lang w:val="en-GB" w:eastAsia="en-US"/>
        </w:rPr>
        <w:t>6</w:t>
      </w:r>
    </w:p>
    <w:p w14:paraId="44625936" w14:textId="4D214063"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004C5A9C">
        <w:rPr>
          <w:rFonts w:eastAsiaTheme="minorHAnsi"/>
          <w:lang w:val="en-GB" w:eastAsia="en-US"/>
        </w:rPr>
        <w:t>3</w:t>
      </w:r>
      <w:r w:rsidRPr="0002608C">
        <w:rPr>
          <w:rFonts w:eastAsiaTheme="minorHAnsi"/>
          <w:lang w:val="en-GB" w:eastAsia="en-US"/>
        </w:rPr>
        <w:t xml:space="preserve">  </w:t>
      </w:r>
      <w:r w:rsidR="004E3B47">
        <w:rPr>
          <w:rFonts w:eastAsiaTheme="minorHAnsi"/>
          <w:lang w:val="en-GB" w:eastAsia="en-US"/>
        </w:rPr>
        <w:t>No of if’s versus Complexity</w:t>
      </w:r>
      <w:r>
        <w:rPr>
          <w:rFonts w:eastAsiaTheme="minorHAnsi"/>
          <w:lang w:val="en-GB" w:eastAsia="en-US"/>
        </w:rPr>
        <w:t>………………………………………………</w:t>
      </w:r>
      <w:r w:rsidR="004E3B47">
        <w:rPr>
          <w:rFonts w:eastAsiaTheme="minorHAnsi"/>
          <w:lang w:val="en-GB" w:eastAsia="en-US"/>
        </w:rPr>
        <w:t>……...</w:t>
      </w:r>
      <w:r>
        <w:rPr>
          <w:rFonts w:eastAsiaTheme="minorHAnsi"/>
          <w:lang w:val="en-GB" w:eastAsia="en-US"/>
        </w:rPr>
        <w:t>3</w:t>
      </w:r>
      <w:r w:rsidR="004C5A9C">
        <w:rPr>
          <w:rFonts w:eastAsiaTheme="minorHAnsi"/>
          <w:lang w:val="en-GB" w:eastAsia="en-US"/>
        </w:rPr>
        <w:t>7</w:t>
      </w:r>
    </w:p>
    <w:p w14:paraId="59FB490C" w14:textId="2E05FAFF"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4</w:t>
      </w:r>
      <w:r w:rsidRPr="0002608C">
        <w:rPr>
          <w:rFonts w:eastAsiaTheme="minorHAnsi"/>
          <w:lang w:val="en-GB" w:eastAsia="en-US"/>
        </w:rPr>
        <w:t xml:space="preserve">  </w:t>
      </w:r>
      <w:r w:rsidR="004E3B47">
        <w:rPr>
          <w:rFonts w:eastAsiaTheme="minorHAnsi"/>
          <w:lang w:val="en-GB" w:eastAsia="en-US"/>
        </w:rPr>
        <w:t xml:space="preserve">hash map versus </w:t>
      </w:r>
      <w:r w:rsidR="00B758EA">
        <w:rPr>
          <w:rFonts w:eastAsiaTheme="minorHAnsi"/>
          <w:lang w:val="en-GB" w:eastAsia="en-US"/>
        </w:rPr>
        <w:t>complexity</w:t>
      </w:r>
      <w:r>
        <w:rPr>
          <w:rFonts w:eastAsiaTheme="minorHAnsi"/>
          <w:lang w:val="en-GB" w:eastAsia="en-US"/>
        </w:rPr>
        <w:t>………………………………………………</w:t>
      </w:r>
      <w:r w:rsidR="004E3B47">
        <w:rPr>
          <w:rFonts w:eastAsiaTheme="minorHAnsi"/>
          <w:lang w:val="en-GB" w:eastAsia="en-US"/>
        </w:rPr>
        <w:t>………</w:t>
      </w:r>
      <w:r>
        <w:rPr>
          <w:rFonts w:eastAsiaTheme="minorHAnsi"/>
          <w:lang w:val="en-GB" w:eastAsia="en-US"/>
        </w:rPr>
        <w:t>3</w:t>
      </w:r>
      <w:r w:rsidR="004C5A9C">
        <w:rPr>
          <w:rFonts w:eastAsiaTheme="minorHAnsi"/>
          <w:lang w:val="en-GB" w:eastAsia="en-US"/>
        </w:rPr>
        <w:t>7</w:t>
      </w:r>
    </w:p>
    <w:p w14:paraId="182E4174" w14:textId="7301F5B9"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5</w:t>
      </w:r>
      <w:r w:rsidRPr="0002608C">
        <w:rPr>
          <w:rFonts w:eastAsiaTheme="minorHAnsi"/>
          <w:lang w:val="en-GB" w:eastAsia="en-US"/>
        </w:rPr>
        <w:t xml:space="preserve">  </w:t>
      </w:r>
      <w:r w:rsidR="004E3B47">
        <w:rPr>
          <w:rFonts w:eastAsiaTheme="minorHAnsi"/>
          <w:lang w:val="en-GB" w:eastAsia="en-US"/>
        </w:rPr>
        <w:t>No of jumps versus Complexity</w:t>
      </w:r>
      <w:r>
        <w:rPr>
          <w:rFonts w:eastAsiaTheme="minorHAnsi"/>
          <w:lang w:val="en-GB" w:eastAsia="en-US"/>
        </w:rPr>
        <w:t>………………………………………………</w:t>
      </w:r>
      <w:r w:rsidR="004E3B47">
        <w:rPr>
          <w:rFonts w:eastAsiaTheme="minorHAnsi"/>
          <w:lang w:val="en-GB" w:eastAsia="en-US"/>
        </w:rPr>
        <w:t>…...</w:t>
      </w:r>
      <w:r>
        <w:rPr>
          <w:rFonts w:eastAsiaTheme="minorHAnsi"/>
          <w:lang w:val="en-GB" w:eastAsia="en-US"/>
        </w:rPr>
        <w:t>3</w:t>
      </w:r>
      <w:r w:rsidR="004C5A9C">
        <w:rPr>
          <w:rFonts w:eastAsiaTheme="minorHAnsi"/>
          <w:lang w:val="en-GB" w:eastAsia="en-US"/>
        </w:rPr>
        <w:t>8</w:t>
      </w:r>
    </w:p>
    <w:p w14:paraId="4191CECA" w14:textId="227D5D6F" w:rsidR="003D3AF4" w:rsidRPr="0002608C" w:rsidRDefault="003D3AF4" w:rsidP="003D3AF4">
      <w:pPr>
        <w:spacing w:line="360" w:lineRule="auto"/>
        <w:jc w:val="both"/>
      </w:pPr>
      <w:r w:rsidRPr="0002608C">
        <w:rPr>
          <w:rFonts w:eastAsiaTheme="minorHAnsi"/>
          <w:lang w:val="en-GB" w:eastAsia="en-US"/>
        </w:rPr>
        <w:lastRenderedPageBreak/>
        <w:t xml:space="preserve">Figure </w:t>
      </w:r>
      <w:r>
        <w:rPr>
          <w:rFonts w:eastAsiaTheme="minorHAnsi"/>
          <w:lang w:val="en-GB" w:eastAsia="en-US"/>
        </w:rPr>
        <w:t>4.6</w:t>
      </w:r>
      <w:r w:rsidRPr="0002608C">
        <w:rPr>
          <w:rFonts w:eastAsiaTheme="minorHAnsi"/>
          <w:lang w:val="en-GB" w:eastAsia="en-US"/>
        </w:rPr>
        <w:t xml:space="preserve">  </w:t>
      </w:r>
      <w:r w:rsidR="001141E3">
        <w:rPr>
          <w:rFonts w:eastAsiaTheme="minorHAnsi"/>
          <w:lang w:val="en-GB" w:eastAsia="en-US"/>
        </w:rPr>
        <w:t xml:space="preserve">No of methods versus </w:t>
      </w:r>
      <w:r w:rsidR="00B758EA">
        <w:rPr>
          <w:rFonts w:eastAsiaTheme="minorHAnsi"/>
          <w:lang w:val="en-GB" w:eastAsia="en-US"/>
        </w:rPr>
        <w:t>complexity</w:t>
      </w:r>
      <w:r>
        <w:rPr>
          <w:rFonts w:eastAsiaTheme="minorHAnsi"/>
          <w:lang w:val="en-GB" w:eastAsia="en-US"/>
        </w:rPr>
        <w:t>………………………………………………</w:t>
      </w:r>
      <w:r w:rsidR="001141E3">
        <w:rPr>
          <w:rFonts w:eastAsiaTheme="minorHAnsi"/>
          <w:lang w:val="en-GB" w:eastAsia="en-US"/>
        </w:rPr>
        <w:t>…</w:t>
      </w:r>
      <w:r>
        <w:rPr>
          <w:rFonts w:eastAsiaTheme="minorHAnsi"/>
          <w:lang w:val="en-GB" w:eastAsia="en-US"/>
        </w:rPr>
        <w:t>3</w:t>
      </w:r>
      <w:r w:rsidR="004C5A9C">
        <w:rPr>
          <w:rFonts w:eastAsiaTheme="minorHAnsi"/>
          <w:lang w:val="en-GB" w:eastAsia="en-US"/>
        </w:rPr>
        <w:t>9</w:t>
      </w:r>
    </w:p>
    <w:p w14:paraId="11B6F872" w14:textId="1D701808"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Pr="0002608C">
        <w:rPr>
          <w:rFonts w:eastAsiaTheme="minorHAnsi"/>
          <w:lang w:val="en-GB" w:eastAsia="en-US"/>
        </w:rPr>
        <w:t xml:space="preserve">.7  </w:t>
      </w:r>
      <w:r w:rsidR="001141E3">
        <w:rPr>
          <w:rFonts w:eastAsiaTheme="minorHAnsi"/>
          <w:lang w:val="en-GB" w:eastAsia="en-US"/>
        </w:rPr>
        <w:t xml:space="preserve">Recursion versus </w:t>
      </w:r>
      <w:r w:rsidR="00B758EA">
        <w:rPr>
          <w:rFonts w:eastAsiaTheme="minorHAnsi"/>
          <w:lang w:val="en-GB" w:eastAsia="en-US"/>
        </w:rPr>
        <w:t>complexity</w:t>
      </w:r>
      <w:r>
        <w:rPr>
          <w:rFonts w:eastAsiaTheme="minorHAnsi"/>
          <w:lang w:val="en-GB" w:eastAsia="en-US"/>
        </w:rPr>
        <w:t>………………………………………………</w:t>
      </w:r>
      <w:r w:rsidR="001141E3">
        <w:rPr>
          <w:rFonts w:eastAsiaTheme="minorHAnsi"/>
          <w:lang w:val="en-GB" w:eastAsia="en-US"/>
        </w:rPr>
        <w:t>……</w:t>
      </w:r>
      <w:r w:rsidR="00B758EA">
        <w:rPr>
          <w:rFonts w:eastAsiaTheme="minorHAnsi"/>
          <w:lang w:val="en-GB" w:eastAsia="en-US"/>
        </w:rPr>
        <w:t>..</w:t>
      </w:r>
      <w:r>
        <w:rPr>
          <w:rFonts w:eastAsiaTheme="minorHAnsi"/>
          <w:lang w:val="en-GB" w:eastAsia="en-US"/>
        </w:rPr>
        <w:t>3</w:t>
      </w:r>
      <w:r w:rsidR="004C5A9C">
        <w:rPr>
          <w:rFonts w:eastAsiaTheme="minorHAnsi"/>
          <w:lang w:val="en-GB" w:eastAsia="en-US"/>
        </w:rPr>
        <w:t>9</w:t>
      </w:r>
    </w:p>
    <w:p w14:paraId="3365F7D2" w14:textId="0DC942A8"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Pr="0002608C">
        <w:rPr>
          <w:rFonts w:eastAsiaTheme="minorHAnsi"/>
          <w:lang w:val="en-GB" w:eastAsia="en-US"/>
        </w:rPr>
        <w:t>.</w:t>
      </w:r>
      <w:r>
        <w:rPr>
          <w:rFonts w:eastAsiaTheme="minorHAnsi"/>
          <w:lang w:val="en-GB" w:eastAsia="en-US"/>
        </w:rPr>
        <w:t>8</w:t>
      </w:r>
      <w:r w:rsidRPr="0002608C">
        <w:rPr>
          <w:rFonts w:eastAsiaTheme="minorHAnsi"/>
          <w:lang w:val="en-GB" w:eastAsia="en-US"/>
        </w:rPr>
        <w:t xml:space="preserve">  </w:t>
      </w:r>
      <w:r w:rsidR="001141E3">
        <w:rPr>
          <w:rFonts w:eastAsiaTheme="minorHAnsi"/>
          <w:lang w:val="en-GB" w:eastAsia="en-US"/>
        </w:rPr>
        <w:t>Nested loop depth versus complexity</w:t>
      </w:r>
      <w:r>
        <w:rPr>
          <w:rFonts w:eastAsiaTheme="minorHAnsi"/>
          <w:lang w:val="en-GB" w:eastAsia="en-US"/>
        </w:rPr>
        <w:t>……………………………………………</w:t>
      </w:r>
      <w:r w:rsidR="001141E3">
        <w:rPr>
          <w:rFonts w:eastAsiaTheme="minorHAnsi"/>
          <w:lang w:val="en-GB" w:eastAsia="en-US"/>
        </w:rPr>
        <w:t>...</w:t>
      </w:r>
      <w:r w:rsidR="004C5A9C">
        <w:rPr>
          <w:rFonts w:eastAsiaTheme="minorHAnsi"/>
          <w:lang w:val="en-GB" w:eastAsia="en-US"/>
        </w:rPr>
        <w:t>40</w:t>
      </w:r>
    </w:p>
    <w:p w14:paraId="69E0F4ED" w14:textId="038B8000"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Pr="0002608C">
        <w:rPr>
          <w:rFonts w:eastAsiaTheme="minorHAnsi"/>
          <w:lang w:val="en-GB" w:eastAsia="en-US"/>
        </w:rPr>
        <w:t>.</w:t>
      </w:r>
      <w:r>
        <w:rPr>
          <w:rFonts w:eastAsiaTheme="minorHAnsi"/>
          <w:lang w:val="en-GB" w:eastAsia="en-US"/>
        </w:rPr>
        <w:t>9</w:t>
      </w:r>
      <w:r w:rsidRPr="0002608C">
        <w:rPr>
          <w:rFonts w:eastAsiaTheme="minorHAnsi"/>
          <w:lang w:val="en-GB" w:eastAsia="en-US"/>
        </w:rPr>
        <w:t xml:space="preserve">  </w:t>
      </w:r>
      <w:r w:rsidR="001141E3">
        <w:rPr>
          <w:rFonts w:eastAsiaTheme="minorHAnsi"/>
          <w:lang w:val="en-GB" w:eastAsia="en-US"/>
        </w:rPr>
        <w:t>Data split architecture</w:t>
      </w:r>
      <w:r>
        <w:rPr>
          <w:rFonts w:eastAsiaTheme="minorHAnsi"/>
          <w:lang w:val="en-GB" w:eastAsia="en-US"/>
        </w:rPr>
        <w:t>………………………………………………</w:t>
      </w:r>
      <w:r w:rsidR="001141E3">
        <w:rPr>
          <w:rFonts w:eastAsiaTheme="minorHAnsi"/>
          <w:lang w:val="en-GB" w:eastAsia="en-US"/>
        </w:rPr>
        <w:t>……………..</w:t>
      </w:r>
      <w:r w:rsidR="004C5A9C">
        <w:rPr>
          <w:rFonts w:eastAsiaTheme="minorHAnsi"/>
          <w:lang w:val="en-GB" w:eastAsia="en-US"/>
        </w:rPr>
        <w:t>4</w:t>
      </w:r>
      <w:r>
        <w:rPr>
          <w:rFonts w:eastAsiaTheme="minorHAnsi"/>
          <w:lang w:val="en-GB" w:eastAsia="en-US"/>
        </w:rPr>
        <w:t>1</w:t>
      </w:r>
    </w:p>
    <w:p w14:paraId="7621066E" w14:textId="1693859B"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Pr="0002608C">
        <w:rPr>
          <w:rFonts w:eastAsiaTheme="minorHAnsi"/>
          <w:lang w:val="en-GB" w:eastAsia="en-US"/>
        </w:rPr>
        <w:t>.</w:t>
      </w:r>
      <w:r>
        <w:rPr>
          <w:rFonts w:eastAsiaTheme="minorHAnsi"/>
          <w:lang w:val="en-GB" w:eastAsia="en-US"/>
        </w:rPr>
        <w:t>10</w:t>
      </w:r>
      <w:r w:rsidRPr="0002608C">
        <w:rPr>
          <w:rFonts w:eastAsiaTheme="minorHAnsi"/>
          <w:lang w:val="en-GB" w:eastAsia="en-US"/>
        </w:rPr>
        <w:t xml:space="preserve">  </w:t>
      </w:r>
      <w:r w:rsidR="001141E3">
        <w:rPr>
          <w:rFonts w:eastAsiaTheme="minorHAnsi"/>
          <w:lang w:val="en-GB" w:eastAsia="en-US"/>
        </w:rPr>
        <w:t>Processing pipeline architecture</w:t>
      </w:r>
      <w:r>
        <w:rPr>
          <w:rFonts w:eastAsiaTheme="minorHAnsi"/>
          <w:lang w:val="en-GB" w:eastAsia="en-US"/>
        </w:rPr>
        <w:t>……………………………………………</w:t>
      </w:r>
      <w:r w:rsidR="001141E3">
        <w:rPr>
          <w:rFonts w:eastAsiaTheme="minorHAnsi"/>
          <w:lang w:val="en-GB" w:eastAsia="en-US"/>
        </w:rPr>
        <w:t>……</w:t>
      </w:r>
      <w:r w:rsidR="004C5A9C">
        <w:rPr>
          <w:rFonts w:eastAsiaTheme="minorHAnsi"/>
          <w:lang w:val="en-GB" w:eastAsia="en-US"/>
        </w:rPr>
        <w:t>43</w:t>
      </w:r>
    </w:p>
    <w:p w14:paraId="7F75F745" w14:textId="73F85637"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Pr="0002608C">
        <w:rPr>
          <w:rFonts w:eastAsiaTheme="minorHAnsi"/>
          <w:lang w:val="en-GB" w:eastAsia="en-US"/>
        </w:rPr>
        <w:t>.</w:t>
      </w:r>
      <w:r>
        <w:rPr>
          <w:rFonts w:eastAsiaTheme="minorHAnsi"/>
          <w:lang w:val="en-GB" w:eastAsia="en-US"/>
        </w:rPr>
        <w:t>11</w:t>
      </w:r>
      <w:r w:rsidRPr="0002608C">
        <w:rPr>
          <w:rFonts w:eastAsiaTheme="minorHAnsi"/>
          <w:lang w:val="en-GB" w:eastAsia="en-US"/>
        </w:rPr>
        <w:t xml:space="preserve">  </w:t>
      </w:r>
      <w:r w:rsidR="001141E3">
        <w:rPr>
          <w:rFonts w:eastAsiaTheme="minorHAnsi"/>
          <w:lang w:val="en-GB" w:eastAsia="en-US"/>
        </w:rPr>
        <w:t>Attention framework architecture</w:t>
      </w:r>
      <w:r>
        <w:rPr>
          <w:rFonts w:eastAsiaTheme="minorHAnsi"/>
          <w:lang w:val="en-GB" w:eastAsia="en-US"/>
        </w:rPr>
        <w:t>……………………………………………...</w:t>
      </w:r>
      <w:r w:rsidR="001141E3">
        <w:rPr>
          <w:rFonts w:eastAsiaTheme="minorHAnsi"/>
          <w:lang w:val="en-GB" w:eastAsia="en-US"/>
        </w:rPr>
        <w:t>...</w:t>
      </w:r>
      <w:r w:rsidR="004C5A9C">
        <w:rPr>
          <w:rFonts w:eastAsiaTheme="minorHAnsi"/>
          <w:lang w:val="en-GB" w:eastAsia="en-US"/>
        </w:rPr>
        <w:t>45</w:t>
      </w:r>
    </w:p>
    <w:p w14:paraId="6B9C1DF5" w14:textId="41ED9185"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4</w:t>
      </w:r>
      <w:r w:rsidRPr="0002608C">
        <w:rPr>
          <w:rFonts w:eastAsiaTheme="minorHAnsi"/>
          <w:lang w:val="en-GB" w:eastAsia="en-US"/>
        </w:rPr>
        <w:t>.</w:t>
      </w:r>
      <w:r>
        <w:rPr>
          <w:rFonts w:eastAsiaTheme="minorHAnsi"/>
          <w:lang w:val="en-GB" w:eastAsia="en-US"/>
        </w:rPr>
        <w:t>12</w:t>
      </w:r>
      <w:r w:rsidRPr="0002608C">
        <w:rPr>
          <w:rFonts w:eastAsiaTheme="minorHAnsi"/>
          <w:lang w:val="en-GB" w:eastAsia="en-US"/>
        </w:rPr>
        <w:t xml:space="preserve">  </w:t>
      </w:r>
      <w:r w:rsidR="001141E3">
        <w:rPr>
          <w:rFonts w:eastAsiaTheme="minorHAnsi"/>
          <w:lang w:val="en-GB" w:eastAsia="en-US"/>
        </w:rPr>
        <w:t>Training Layer architecture</w:t>
      </w:r>
      <w:r>
        <w:rPr>
          <w:rFonts w:eastAsiaTheme="minorHAnsi"/>
          <w:lang w:val="en-GB" w:eastAsia="en-US"/>
        </w:rPr>
        <w:t>……………………………………………...</w:t>
      </w:r>
      <w:r w:rsidR="001141E3">
        <w:rPr>
          <w:rFonts w:eastAsiaTheme="minorHAnsi"/>
          <w:lang w:val="en-GB" w:eastAsia="en-US"/>
        </w:rPr>
        <w:t>............</w:t>
      </w:r>
      <w:r w:rsidR="004C5A9C">
        <w:rPr>
          <w:rFonts w:eastAsiaTheme="minorHAnsi"/>
          <w:lang w:val="en-GB" w:eastAsia="en-US"/>
        </w:rPr>
        <w:t>46</w:t>
      </w:r>
    </w:p>
    <w:p w14:paraId="5F361EA3" w14:textId="1A70B80D"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5</w:t>
      </w:r>
      <w:r w:rsidRPr="0002608C">
        <w:rPr>
          <w:rFonts w:eastAsiaTheme="minorHAnsi"/>
          <w:lang w:val="en-GB" w:eastAsia="en-US"/>
        </w:rPr>
        <w:t>.</w:t>
      </w:r>
      <w:r>
        <w:rPr>
          <w:rFonts w:eastAsiaTheme="minorHAnsi"/>
          <w:lang w:val="en-GB" w:eastAsia="en-US"/>
        </w:rPr>
        <w:t>1</w:t>
      </w:r>
      <w:r w:rsidRPr="0002608C">
        <w:rPr>
          <w:rFonts w:eastAsiaTheme="minorHAnsi"/>
          <w:lang w:val="en-GB" w:eastAsia="en-US"/>
        </w:rPr>
        <w:t xml:space="preserve">  </w:t>
      </w:r>
      <w:r w:rsidR="001141E3">
        <w:rPr>
          <w:rFonts w:eastAsiaTheme="minorHAnsi"/>
          <w:lang w:val="en-GB" w:eastAsia="en-US"/>
        </w:rPr>
        <w:t>Input 1</w:t>
      </w:r>
      <w:r>
        <w:rPr>
          <w:rFonts w:eastAsiaTheme="minorHAnsi"/>
          <w:lang w:val="en-GB" w:eastAsia="en-US"/>
        </w:rPr>
        <w:t>………………………………………………</w:t>
      </w:r>
      <w:r w:rsidR="001141E3">
        <w:rPr>
          <w:rFonts w:eastAsiaTheme="minorHAnsi"/>
          <w:lang w:val="en-GB" w:eastAsia="en-US"/>
        </w:rPr>
        <w:t>……………………………..</w:t>
      </w:r>
      <w:r w:rsidR="004C5A9C">
        <w:rPr>
          <w:rFonts w:eastAsiaTheme="minorHAnsi"/>
          <w:lang w:val="en-GB" w:eastAsia="en-US"/>
        </w:rPr>
        <w:t>53</w:t>
      </w:r>
    </w:p>
    <w:p w14:paraId="3A423CF0" w14:textId="6639221B" w:rsidR="003D3AF4" w:rsidRPr="0002608C" w:rsidRDefault="003D3AF4" w:rsidP="003D3AF4">
      <w:pPr>
        <w:spacing w:line="360" w:lineRule="auto"/>
        <w:jc w:val="both"/>
      </w:pPr>
      <w:r w:rsidRPr="0002608C">
        <w:rPr>
          <w:rFonts w:eastAsiaTheme="minorHAnsi"/>
          <w:lang w:val="en-GB" w:eastAsia="en-US"/>
        </w:rPr>
        <w:t xml:space="preserve">Figure </w:t>
      </w:r>
      <w:r>
        <w:rPr>
          <w:rFonts w:eastAsiaTheme="minorHAnsi"/>
          <w:lang w:val="en-GB" w:eastAsia="en-US"/>
        </w:rPr>
        <w:t>5</w:t>
      </w:r>
      <w:r w:rsidRPr="0002608C">
        <w:rPr>
          <w:rFonts w:eastAsiaTheme="minorHAnsi"/>
          <w:lang w:val="en-GB" w:eastAsia="en-US"/>
        </w:rPr>
        <w:t>.</w:t>
      </w:r>
      <w:r>
        <w:rPr>
          <w:rFonts w:eastAsiaTheme="minorHAnsi"/>
          <w:lang w:val="en-GB" w:eastAsia="en-US"/>
        </w:rPr>
        <w:t>2</w:t>
      </w:r>
      <w:r w:rsidRPr="0002608C">
        <w:rPr>
          <w:rFonts w:eastAsiaTheme="minorHAnsi"/>
          <w:lang w:val="en-GB" w:eastAsia="en-US"/>
        </w:rPr>
        <w:t xml:space="preserve">  </w:t>
      </w:r>
      <w:proofErr w:type="spellStart"/>
      <w:r w:rsidR="001141E3">
        <w:rPr>
          <w:rFonts w:eastAsiaTheme="minorHAnsi"/>
          <w:lang w:val="en-GB" w:eastAsia="en-US"/>
        </w:rPr>
        <w:t>Keras</w:t>
      </w:r>
      <w:proofErr w:type="spellEnd"/>
      <w:r w:rsidR="001141E3">
        <w:rPr>
          <w:rFonts w:eastAsiaTheme="minorHAnsi"/>
          <w:lang w:val="en-GB" w:eastAsia="en-US"/>
        </w:rPr>
        <w:t xml:space="preserve"> model output </w:t>
      </w:r>
      <w:r>
        <w:rPr>
          <w:rFonts w:eastAsiaTheme="minorHAnsi"/>
          <w:lang w:val="en-GB" w:eastAsia="en-US"/>
        </w:rPr>
        <w:t>………………………………………………</w:t>
      </w:r>
      <w:r w:rsidR="001141E3">
        <w:rPr>
          <w:rFonts w:eastAsiaTheme="minorHAnsi"/>
          <w:lang w:val="en-GB" w:eastAsia="en-US"/>
        </w:rPr>
        <w:t>……………….</w:t>
      </w:r>
      <w:r w:rsidR="004C5A9C">
        <w:rPr>
          <w:rFonts w:eastAsiaTheme="minorHAnsi"/>
          <w:lang w:val="en-GB" w:eastAsia="en-US"/>
        </w:rPr>
        <w:t>53</w:t>
      </w:r>
    </w:p>
    <w:p w14:paraId="7BFF77D8" w14:textId="600B5797" w:rsidR="004C5A9C" w:rsidRPr="0002608C" w:rsidRDefault="004C5A9C" w:rsidP="004C5A9C">
      <w:pPr>
        <w:spacing w:line="360" w:lineRule="auto"/>
        <w:jc w:val="both"/>
      </w:pPr>
      <w:r w:rsidRPr="0002608C">
        <w:rPr>
          <w:rFonts w:eastAsiaTheme="minorHAnsi"/>
          <w:lang w:val="en-GB" w:eastAsia="en-US"/>
        </w:rPr>
        <w:t xml:space="preserve">Figure </w:t>
      </w:r>
      <w:r>
        <w:rPr>
          <w:rFonts w:eastAsiaTheme="minorHAnsi"/>
          <w:lang w:val="en-GB" w:eastAsia="en-US"/>
        </w:rPr>
        <w:t>5</w:t>
      </w:r>
      <w:r w:rsidRPr="0002608C">
        <w:rPr>
          <w:rFonts w:eastAsiaTheme="minorHAnsi"/>
          <w:lang w:val="en-GB" w:eastAsia="en-US"/>
        </w:rPr>
        <w:t>.</w:t>
      </w:r>
      <w:r>
        <w:rPr>
          <w:rFonts w:eastAsiaTheme="minorHAnsi"/>
          <w:lang w:val="en-GB" w:eastAsia="en-US"/>
        </w:rPr>
        <w:t>3</w:t>
      </w:r>
      <w:r w:rsidRPr="0002608C">
        <w:rPr>
          <w:rFonts w:eastAsiaTheme="minorHAnsi"/>
          <w:lang w:val="en-GB" w:eastAsia="en-US"/>
        </w:rPr>
        <w:t xml:space="preserve">  </w:t>
      </w:r>
      <w:r w:rsidR="001141E3">
        <w:rPr>
          <w:rFonts w:eastAsiaTheme="minorHAnsi"/>
          <w:lang w:val="en-GB" w:eastAsia="en-US"/>
        </w:rPr>
        <w:t>TensorFlow output</w:t>
      </w:r>
      <w:r>
        <w:rPr>
          <w:rFonts w:eastAsiaTheme="minorHAnsi"/>
          <w:lang w:val="en-GB" w:eastAsia="en-US"/>
        </w:rPr>
        <w:t>………………………………………………</w:t>
      </w:r>
      <w:r w:rsidR="001141E3">
        <w:rPr>
          <w:rFonts w:eastAsiaTheme="minorHAnsi"/>
          <w:lang w:val="en-GB" w:eastAsia="en-US"/>
        </w:rPr>
        <w:t>………………..</w:t>
      </w:r>
      <w:r>
        <w:rPr>
          <w:rFonts w:eastAsiaTheme="minorHAnsi"/>
          <w:lang w:val="en-GB" w:eastAsia="en-US"/>
        </w:rPr>
        <w:t>54</w:t>
      </w:r>
    </w:p>
    <w:p w14:paraId="12A58EA9" w14:textId="79398C85" w:rsidR="004C5A9C" w:rsidRPr="0002608C" w:rsidRDefault="004C5A9C" w:rsidP="004C5A9C">
      <w:pPr>
        <w:spacing w:line="360" w:lineRule="auto"/>
        <w:jc w:val="both"/>
      </w:pPr>
      <w:r w:rsidRPr="0002608C">
        <w:rPr>
          <w:rFonts w:eastAsiaTheme="minorHAnsi"/>
          <w:lang w:val="en-GB" w:eastAsia="en-US"/>
        </w:rPr>
        <w:t xml:space="preserve">Figure </w:t>
      </w:r>
      <w:r>
        <w:rPr>
          <w:rFonts w:eastAsiaTheme="minorHAnsi"/>
          <w:lang w:val="en-GB" w:eastAsia="en-US"/>
        </w:rPr>
        <w:t>5</w:t>
      </w:r>
      <w:r w:rsidRPr="0002608C">
        <w:rPr>
          <w:rFonts w:eastAsiaTheme="minorHAnsi"/>
          <w:lang w:val="en-GB" w:eastAsia="en-US"/>
        </w:rPr>
        <w:t>.</w:t>
      </w:r>
      <w:r>
        <w:rPr>
          <w:rFonts w:eastAsiaTheme="minorHAnsi"/>
          <w:lang w:val="en-GB" w:eastAsia="en-US"/>
        </w:rPr>
        <w:t>4</w:t>
      </w:r>
      <w:r w:rsidRPr="0002608C">
        <w:rPr>
          <w:rFonts w:eastAsiaTheme="minorHAnsi"/>
          <w:lang w:val="en-GB" w:eastAsia="en-US"/>
        </w:rPr>
        <w:t xml:space="preserve">  </w:t>
      </w:r>
      <w:r w:rsidR="001141E3">
        <w:rPr>
          <w:rFonts w:eastAsiaTheme="minorHAnsi"/>
          <w:lang w:val="en-GB" w:eastAsia="en-US"/>
        </w:rPr>
        <w:t>Input 2</w:t>
      </w:r>
      <w:r>
        <w:rPr>
          <w:rFonts w:eastAsiaTheme="minorHAnsi"/>
          <w:lang w:val="en-GB" w:eastAsia="en-US"/>
        </w:rPr>
        <w:t>………………………………………………</w:t>
      </w:r>
      <w:r w:rsidR="001141E3">
        <w:rPr>
          <w:rFonts w:eastAsiaTheme="minorHAnsi"/>
          <w:lang w:val="en-GB" w:eastAsia="en-US"/>
        </w:rPr>
        <w:t>……………………………..</w:t>
      </w:r>
      <w:r>
        <w:rPr>
          <w:rFonts w:eastAsiaTheme="minorHAnsi"/>
          <w:lang w:val="en-GB" w:eastAsia="en-US"/>
        </w:rPr>
        <w:t>54</w:t>
      </w:r>
    </w:p>
    <w:p w14:paraId="745EA02A" w14:textId="547E4BD1" w:rsidR="004C5A9C" w:rsidRPr="0002608C" w:rsidRDefault="004C5A9C" w:rsidP="004C5A9C">
      <w:pPr>
        <w:spacing w:line="360" w:lineRule="auto"/>
        <w:jc w:val="both"/>
      </w:pPr>
      <w:r w:rsidRPr="0002608C">
        <w:rPr>
          <w:rFonts w:eastAsiaTheme="minorHAnsi"/>
          <w:lang w:val="en-GB" w:eastAsia="en-US"/>
        </w:rPr>
        <w:t xml:space="preserve">Figure </w:t>
      </w:r>
      <w:r>
        <w:rPr>
          <w:rFonts w:eastAsiaTheme="minorHAnsi"/>
          <w:lang w:val="en-GB" w:eastAsia="en-US"/>
        </w:rPr>
        <w:t>5</w:t>
      </w:r>
      <w:r w:rsidRPr="0002608C">
        <w:rPr>
          <w:rFonts w:eastAsiaTheme="minorHAnsi"/>
          <w:lang w:val="en-GB" w:eastAsia="en-US"/>
        </w:rPr>
        <w:t>.</w:t>
      </w:r>
      <w:r>
        <w:rPr>
          <w:rFonts w:eastAsiaTheme="minorHAnsi"/>
          <w:lang w:val="en-GB" w:eastAsia="en-US"/>
        </w:rPr>
        <w:t>5</w:t>
      </w:r>
      <w:r w:rsidRPr="0002608C">
        <w:rPr>
          <w:rFonts w:eastAsiaTheme="minorHAnsi"/>
          <w:lang w:val="en-GB" w:eastAsia="en-US"/>
        </w:rPr>
        <w:t xml:space="preserve">  </w:t>
      </w:r>
      <w:r w:rsidR="001141E3">
        <w:rPr>
          <w:rFonts w:eastAsiaTheme="minorHAnsi"/>
          <w:lang w:val="en-GB" w:eastAsia="en-US"/>
        </w:rPr>
        <w:t>Output 2</w:t>
      </w:r>
      <w:r>
        <w:rPr>
          <w:rFonts w:eastAsiaTheme="minorHAnsi"/>
          <w:lang w:val="en-GB" w:eastAsia="en-US"/>
        </w:rPr>
        <w:t>………………………………………………</w:t>
      </w:r>
      <w:r w:rsidR="001141E3">
        <w:rPr>
          <w:rFonts w:eastAsiaTheme="minorHAnsi"/>
          <w:lang w:val="en-GB" w:eastAsia="en-US"/>
        </w:rPr>
        <w:t>…………………………...</w:t>
      </w:r>
      <w:r>
        <w:rPr>
          <w:rFonts w:eastAsiaTheme="minorHAnsi"/>
          <w:lang w:val="en-GB" w:eastAsia="en-US"/>
        </w:rPr>
        <w:t>55</w:t>
      </w:r>
    </w:p>
    <w:p w14:paraId="33BCE1B2" w14:textId="0C054590" w:rsidR="003D3AF4" w:rsidRDefault="003D3AF4" w:rsidP="00E84A8B">
      <w:pPr>
        <w:spacing w:line="360" w:lineRule="auto"/>
        <w:jc w:val="both"/>
      </w:pPr>
    </w:p>
    <w:p w14:paraId="414A49BA" w14:textId="77777777" w:rsidR="003D3AF4" w:rsidRPr="0002608C" w:rsidRDefault="003D3AF4" w:rsidP="00E84A8B">
      <w:pPr>
        <w:spacing w:line="360" w:lineRule="auto"/>
        <w:jc w:val="both"/>
      </w:pPr>
    </w:p>
    <w:p w14:paraId="7B7EA2E6" w14:textId="77777777" w:rsidR="002722C9" w:rsidRDefault="002722C9" w:rsidP="002722C9">
      <w:pPr>
        <w:jc w:val="center"/>
        <w:rPr>
          <w:b/>
          <w:bCs/>
        </w:rPr>
      </w:pPr>
    </w:p>
    <w:p w14:paraId="443C5547" w14:textId="77777777" w:rsidR="002722C9" w:rsidRPr="002722C9" w:rsidRDefault="002722C9" w:rsidP="002722C9">
      <w:pPr>
        <w:rPr>
          <w:b/>
          <w:bCs/>
        </w:rPr>
      </w:pPr>
    </w:p>
    <w:p w14:paraId="59A06B38" w14:textId="77777777" w:rsidR="002722C9" w:rsidRDefault="002722C9" w:rsidP="002722C9"/>
    <w:p w14:paraId="7A3E28CB" w14:textId="77777777" w:rsidR="002722C9" w:rsidRPr="002722C9" w:rsidRDefault="002722C9" w:rsidP="002722C9">
      <w:pPr>
        <w:sectPr w:rsidR="002722C9" w:rsidRPr="002722C9" w:rsidSect="007F2E6C">
          <w:footerReference w:type="even" r:id="rId8"/>
          <w:footerReference w:type="default" r:id="rId9"/>
          <w:pgSz w:w="11900" w:h="16840"/>
          <w:pgMar w:top="1418" w:right="1134" w:bottom="1418" w:left="1701" w:header="709" w:footer="709" w:gutter="0"/>
          <w:cols w:space="708"/>
          <w:docGrid w:linePitch="360"/>
        </w:sectPr>
      </w:pPr>
    </w:p>
    <w:bookmarkEnd w:id="1"/>
    <w:p w14:paraId="3DAFF1B3" w14:textId="25338C50" w:rsidR="00B77CE2" w:rsidRDefault="00B77CE2" w:rsidP="00CF3C25">
      <w:pPr>
        <w:tabs>
          <w:tab w:val="center" w:pos="4532"/>
        </w:tabs>
        <w:spacing w:line="360" w:lineRule="auto"/>
        <w:jc w:val="center"/>
        <w:rPr>
          <w:b/>
          <w:bCs/>
          <w:lang w:val="en-US"/>
        </w:rPr>
      </w:pPr>
      <w:r w:rsidRPr="00C57CA8">
        <w:rPr>
          <w:b/>
          <w:bCs/>
          <w:lang w:val="en-US"/>
        </w:rPr>
        <w:lastRenderedPageBreak/>
        <w:t xml:space="preserve">CHAPTER </w:t>
      </w:r>
      <w:r>
        <w:rPr>
          <w:b/>
          <w:bCs/>
          <w:lang w:val="en-US"/>
        </w:rPr>
        <w:t>1</w:t>
      </w:r>
    </w:p>
    <w:p w14:paraId="21D846E8" w14:textId="77777777" w:rsidR="00B77CE2" w:rsidRDefault="00B77CE2" w:rsidP="00CF3C25">
      <w:pPr>
        <w:spacing w:line="360" w:lineRule="auto"/>
        <w:jc w:val="center"/>
        <w:rPr>
          <w:b/>
          <w:bCs/>
          <w:lang w:val="en-US"/>
        </w:rPr>
      </w:pPr>
    </w:p>
    <w:p w14:paraId="0124F4D2" w14:textId="77777777" w:rsidR="00B77CE2" w:rsidRDefault="00B77CE2" w:rsidP="00CF3C25">
      <w:pPr>
        <w:spacing w:line="360" w:lineRule="auto"/>
        <w:jc w:val="center"/>
        <w:rPr>
          <w:b/>
          <w:bCs/>
          <w:lang w:val="en-US"/>
        </w:rPr>
      </w:pPr>
      <w:r>
        <w:rPr>
          <w:b/>
          <w:bCs/>
          <w:lang w:val="en-US"/>
        </w:rPr>
        <w:t>INTRODUCTION</w:t>
      </w:r>
    </w:p>
    <w:p w14:paraId="01D0DB28" w14:textId="77777777" w:rsidR="00B77CE2" w:rsidRDefault="00B77CE2" w:rsidP="00B77CE2">
      <w:pPr>
        <w:spacing w:line="360" w:lineRule="auto"/>
        <w:jc w:val="center"/>
        <w:rPr>
          <w:b/>
          <w:bCs/>
          <w:lang w:val="en-US"/>
        </w:rPr>
      </w:pPr>
    </w:p>
    <w:p w14:paraId="44745038" w14:textId="77777777" w:rsidR="00B77CE2" w:rsidRPr="00792A83" w:rsidRDefault="00792A83" w:rsidP="00792A83">
      <w:pPr>
        <w:pStyle w:val="ListParagraph"/>
        <w:numPr>
          <w:ilvl w:val="1"/>
          <w:numId w:val="2"/>
        </w:numPr>
        <w:spacing w:line="360" w:lineRule="auto"/>
        <w:rPr>
          <w:b/>
          <w:bCs/>
          <w:lang w:val="en-US"/>
        </w:rPr>
      </w:pPr>
      <w:r w:rsidRPr="00792A83">
        <w:rPr>
          <w:b/>
          <w:bCs/>
          <w:lang w:val="en-US"/>
        </w:rPr>
        <w:t>Background of the Study</w:t>
      </w:r>
    </w:p>
    <w:p w14:paraId="3D364CA5" w14:textId="77777777" w:rsidR="008B6FD4" w:rsidRDefault="008B6FD4" w:rsidP="008B6FD4">
      <w:pPr>
        <w:spacing w:line="360" w:lineRule="auto"/>
        <w:jc w:val="both"/>
      </w:pPr>
      <w:r>
        <w:t xml:space="preserve">Time complexity of an algorithm is the amount of runtime, an algorithm needs to finish execution without any error. Formally it is measured as an order of growth of a function of the given input size. This research studies worst case time complexity, which is also known as the upper bound time complexity and are represented by O(Big Oh) notation. For example </w:t>
      </w:r>
      <m:oMath>
        <m:r>
          <w:rPr>
            <w:rFonts w:ascii="Cambria Math" w:hAnsi="Cambria Math"/>
          </w:rPr>
          <m:t>O</m:t>
        </m:r>
        <m:d>
          <m:dPr>
            <m:ctrlPr>
              <w:rPr>
                <w:rFonts w:ascii="Cambria Math" w:hAnsi="Cambria Math"/>
                <w:i/>
              </w:rPr>
            </m:ctrlPr>
          </m:dPr>
          <m:e>
            <m:r>
              <w:rPr>
                <w:rFonts w:ascii="Cambria Math" w:hAnsi="Cambria Math"/>
              </w:rPr>
              <m:t>logn</m:t>
            </m:r>
          </m:e>
        </m:d>
      </m:oMath>
      <w:r>
        <w:t xml:space="preserve"> shows the asymptotic upper bound of an algorithm, where n is the input size.</w:t>
      </w:r>
    </w:p>
    <w:p w14:paraId="67272E6E" w14:textId="77777777" w:rsidR="008B6FD4" w:rsidRDefault="008B6FD4" w:rsidP="008B6FD4">
      <w:pPr>
        <w:spacing w:line="360" w:lineRule="auto"/>
        <w:jc w:val="both"/>
      </w:pPr>
    </w:p>
    <w:p w14:paraId="652D1FA7" w14:textId="77777777" w:rsidR="008B6FD4" w:rsidRDefault="008B6FD4" w:rsidP="008B6FD4">
      <w:pPr>
        <w:spacing w:line="360" w:lineRule="auto"/>
        <w:jc w:val="both"/>
      </w:pPr>
      <w:r>
        <w:t>Measuring time complexity of an algorithm is an arduous task, since it requires significant amount of effort to figure them out. There are several manual methods to compute them, but either they are very problem specific or are error prone. For example Master’s theorem</w:t>
      </w:r>
      <w:r>
        <w:fldChar w:fldCharType="begin" w:fldLock="1"/>
      </w:r>
      <w:r>
        <w:instrText>ADDIN CSL_CITATION {"citationItems":[{"id":"ITEM-1","itemData":{"DOI":"10.1145/1008861.1008865","ISSN":"0163-5700","abstract":"The approximate complexity of divide-and-conquer algorithms is often described by recurrence relations of the formT(n) = kT(n/c) + f(n).The only well-defined method currently used for solving such recurrences consists of solution tables for fixed functions f and varying k and c. In this note we describe a unifying method for solving these recurrences that is both general in applicability and easy to apply. This method is appropriate both as a classroom technique and as a tool for practicing algorithm designers.","author":[{"dropping-particle":"","family":"Bentley","given":"Jon Louis","non-dropping-particle":"","parse-names":false,"suffix":""},{"dropping-particle":"","family":"Haken","given":"Dorothea","non-dropping-particle":"","parse-names":false,"suffix":""},{"dropping-particle":"","family":"Saxe","given":"James B.","non-dropping-particle":"","parse-names":false,"suffix":""}],"container-title":"ACM SIGACT News","id":"ITEM-1","issue":"3","issued":{"date-parts":[["1980","9"]]},"page":"36-44","publisher":"Association for Computing Machinery (ACM)","title":"A general method for solving divide-and-conquer recurrences","type":"article-journal","volume":"12"},"uris":["http://www.mendeley.com/documents/?uuid=a905f712-c74b-3a45-97bc-fd3b4628f601"]}],"mendeley":{"formattedCitation":"(Bentley et al., 1980)","plainTextFormattedCitation":"(Bentley et al., 1980)","previouslyFormattedCitation":"(Bentley et al., 1980)"},"properties":{"noteIndex":0},"schema":"https://github.com/citation-style-language/schema/raw/master/csl-citation.json"}</w:instrText>
      </w:r>
      <w:r>
        <w:fldChar w:fldCharType="separate"/>
      </w:r>
      <w:r w:rsidRPr="00943451">
        <w:rPr>
          <w:noProof/>
        </w:rPr>
        <w:t>(Bentley et al., 1980)</w:t>
      </w:r>
      <w:r>
        <w:fldChar w:fldCharType="end"/>
      </w:r>
      <w:r>
        <w:t xml:space="preserve"> is limited to the divide and conquer algorithms. Cyclomatic complexity</w:t>
      </w:r>
      <w:r>
        <w:fldChar w:fldCharType="begin" w:fldLock="1"/>
      </w:r>
      <w:r>
        <w:instrText>ADDIN CSL_CITATION {"citationItems":[{"id":"ITEM-1","itemData":{"URL":"https://dl.acm.org/doi/10.5555/800253.807712","accessed":{"date-parts":[["2020","9","27"]]},"author":[{"dropping-particle":"","family":"McCabe","given":"Thomas J.","non-dropping-particle":"","parse-names":false,"suffix":""}],"container-title":"ICSE '76: Proceedings of the 2nd international conference on Software engineering","id":"ITEM-1","issued":{"date-parts":[["0"]]},"title":"A complexity measure | Proceedings of the 2nd international conference on Software engineering","type":"webpage"},"uris":["http://www.mendeley.com/documents/?uuid=e4db2ff4-9cb2-3778-b954-d49ab3f7a057"]}],"mendeley":{"formattedCitation":"(McCabe, 2020)","plainTextFormattedCitation":"(McCabe, 2020)","previouslyFormattedCitation":"(McCabe, 2020)"},"properties":{"noteIndex":0},"schema":"https://github.com/citation-style-language/schema/raw/master/csl-citation.json"}</w:instrText>
      </w:r>
      <w:r>
        <w:fldChar w:fldCharType="separate"/>
      </w:r>
      <w:r w:rsidRPr="00E12FE7">
        <w:rPr>
          <w:noProof/>
        </w:rPr>
        <w:t>(McCabe, 2020)</w:t>
      </w:r>
      <w:r>
        <w:fldChar w:fldCharType="end"/>
      </w:r>
      <w:r>
        <w:t xml:space="preserve"> uses call graphs to determine the logic strength of an algorithm but doesn’t account for how many times a specific path in the graph is called. This leaves a question with its robustness while analysing different kind of algorithms.</w:t>
      </w:r>
    </w:p>
    <w:p w14:paraId="0F2446E0" w14:textId="77777777" w:rsidR="008B6FD4" w:rsidRDefault="008B6FD4" w:rsidP="008B6FD4">
      <w:pPr>
        <w:spacing w:line="360" w:lineRule="auto"/>
        <w:jc w:val="both"/>
      </w:pPr>
    </w:p>
    <w:p w14:paraId="7DBFC6DA" w14:textId="77777777" w:rsidR="008B6FD4" w:rsidRPr="008B6FD4" w:rsidRDefault="008B6FD4" w:rsidP="008B6FD4">
      <w:pPr>
        <w:spacing w:line="360" w:lineRule="auto"/>
        <w:jc w:val="both"/>
      </w:pPr>
      <w:r w:rsidRPr="008B6FD4">
        <w:t>Turing halting problem proves that it is mathematically impossible to estimate code complexity. Rice’s theorem and similar studies have also shown that there can’t be any general mathematical equation, which can be formulated for any code with polynomial order complexity. These limitations make this problem ideal for machine learning. For data requirements there are many online sources like Public Git Archive, stack overflow, which hosts a large amount of dataset to be explored.</w:t>
      </w:r>
    </w:p>
    <w:p w14:paraId="413CA456" w14:textId="77777777" w:rsidR="008B6FD4" w:rsidRPr="008B6FD4" w:rsidRDefault="008B6FD4" w:rsidP="008B6FD4">
      <w:pPr>
        <w:spacing w:line="360" w:lineRule="auto"/>
        <w:jc w:val="both"/>
      </w:pPr>
    </w:p>
    <w:p w14:paraId="4E795CEB" w14:textId="1415D65C" w:rsidR="008B6FD4" w:rsidRDefault="008B6FD4" w:rsidP="008B6FD4">
      <w:pPr>
        <w:spacing w:line="360" w:lineRule="auto"/>
        <w:jc w:val="both"/>
      </w:pPr>
      <w:r w:rsidRPr="008B6FD4">
        <w:t xml:space="preserve">Research done by(Sikka et al., 2020) does an excellent work in terms of creating a dataset, which maps a program </w:t>
      </w:r>
      <w:r w:rsidR="00F736C6">
        <w:t>to</w:t>
      </w:r>
      <w:r w:rsidRPr="008B6FD4">
        <w:t xml:space="preserve"> its respective complexity. It achieves motivating results using traditional machine learning models, along with using graph2vec(Narayanan et al., 2017) for code embeddings. It also proposes results for all baseline classifier models, along with the study of features which has high effect on the computed complexity class. Data generated for learning took a lot of manual effort and hence the total number of samples generated are limited. Although the dataset is balanced and has </w:t>
      </w:r>
      <w:r w:rsidR="00F736C6">
        <w:t>little</w:t>
      </w:r>
      <w:r w:rsidRPr="008B6FD4">
        <w:t xml:space="preserve"> bias </w:t>
      </w:r>
      <w:r w:rsidR="000C76C3">
        <w:t xml:space="preserve">towards one class i.e. </w:t>
      </w:r>
      <m:oMath>
        <m:r>
          <w:rPr>
            <w:rFonts w:ascii="Cambria Math" w:hAnsi="Cambria Math"/>
          </w:rPr>
          <m:t>O(n)</m:t>
        </m:r>
      </m:oMath>
      <w:r w:rsidR="000C76C3">
        <w:t xml:space="preserve"> </w:t>
      </w:r>
      <w:r w:rsidRPr="008B6FD4">
        <w:t xml:space="preserve">but </w:t>
      </w:r>
      <w:r w:rsidR="002B0FCF">
        <w:t xml:space="preserve">overall </w:t>
      </w:r>
      <w:r w:rsidRPr="008B6FD4">
        <w:t>it’s limited number makes it not suitable for exploring deep learning models.</w:t>
      </w:r>
    </w:p>
    <w:p w14:paraId="20EE8FDF" w14:textId="43A7F90A" w:rsidR="008B6FD4" w:rsidRPr="008B6FD4" w:rsidRDefault="008B6FD4" w:rsidP="008B6FD4">
      <w:pPr>
        <w:spacing w:line="360" w:lineRule="auto"/>
        <w:jc w:val="both"/>
        <w:rPr>
          <w:lang w:val="en-GB"/>
        </w:rPr>
      </w:pPr>
      <w:r w:rsidRPr="008B6FD4">
        <w:rPr>
          <w:lang w:val="en-GB"/>
        </w:rPr>
        <w:lastRenderedPageBreak/>
        <w:t>Distributed code representations use</w:t>
      </w:r>
      <w:r w:rsidR="00F16A47">
        <w:rPr>
          <w:lang w:val="en-GB"/>
        </w:rPr>
        <w:t>s</w:t>
      </w:r>
      <w:r w:rsidRPr="008B6FD4">
        <w:rPr>
          <w:lang w:val="en-GB"/>
        </w:rPr>
        <w:t xml:space="preserve"> AST of the code to generate graphs and uses the same to generate a vector for training a machine learning model. Overall this study tries to contribute</w:t>
      </w:r>
      <w:r w:rsidR="006C1805">
        <w:rPr>
          <w:lang w:val="en-GB"/>
        </w:rPr>
        <w:t xml:space="preserve"> towards</w:t>
      </w:r>
      <w:r w:rsidRPr="008B6FD4">
        <w:rPr>
          <w:lang w:val="en-GB"/>
        </w:rPr>
        <w:t>:</w:t>
      </w:r>
    </w:p>
    <w:p w14:paraId="7B121215" w14:textId="3A4EF68F" w:rsidR="008B6FD4" w:rsidRPr="008B6FD4" w:rsidRDefault="00B43EBA" w:rsidP="008B6FD4">
      <w:pPr>
        <w:numPr>
          <w:ilvl w:val="0"/>
          <w:numId w:val="3"/>
        </w:numPr>
        <w:tabs>
          <w:tab w:val="left" w:pos="720"/>
        </w:tabs>
        <w:overflowPunct w:val="0"/>
        <w:autoSpaceDE w:val="0"/>
        <w:autoSpaceDN w:val="0"/>
        <w:adjustRightInd w:val="0"/>
        <w:spacing w:line="360" w:lineRule="auto"/>
        <w:contextualSpacing/>
        <w:jc w:val="both"/>
        <w:textAlignment w:val="baseline"/>
        <w:rPr>
          <w:lang w:val="en-GB"/>
        </w:rPr>
      </w:pPr>
      <w:r>
        <w:rPr>
          <w:lang w:val="en-GB"/>
        </w:rPr>
        <w:t>Introducing another approach using code2vec model.</w:t>
      </w:r>
    </w:p>
    <w:p w14:paraId="7F4CB90B" w14:textId="2C7956AF" w:rsidR="008B6FD4" w:rsidRPr="008B6FD4" w:rsidRDefault="008B6FD4" w:rsidP="008B6FD4">
      <w:pPr>
        <w:numPr>
          <w:ilvl w:val="0"/>
          <w:numId w:val="3"/>
        </w:numPr>
        <w:tabs>
          <w:tab w:val="left" w:pos="720"/>
        </w:tabs>
        <w:overflowPunct w:val="0"/>
        <w:autoSpaceDE w:val="0"/>
        <w:autoSpaceDN w:val="0"/>
        <w:adjustRightInd w:val="0"/>
        <w:spacing w:line="360" w:lineRule="auto"/>
        <w:contextualSpacing/>
        <w:jc w:val="both"/>
        <w:textAlignment w:val="baseline"/>
        <w:rPr>
          <w:lang w:val="en-GB"/>
        </w:rPr>
      </w:pPr>
      <w:r w:rsidRPr="008B6FD4">
        <w:rPr>
          <w:lang w:val="en-GB"/>
        </w:rPr>
        <w:t>Use code2vec</w:t>
      </w:r>
      <w:r w:rsidRPr="008B6FD4">
        <w:rPr>
          <w:lang w:val="en-GB"/>
        </w:rPr>
        <w:fldChar w:fldCharType="begin" w:fldLock="1"/>
      </w:r>
      <w:r w:rsidRPr="008B6FD4">
        <w:rPr>
          <w:lang w:val="en-GB"/>
        </w:rPr>
        <w:instrText>ADDIN CSL_CITATION {"citationItems":[{"id":"ITEM-1","itemData":{"DOI":"10.1145/3290353","ISSN":"2475-1421","abstract":"We present a neural model for representing snippets of code as continuous distributed vectors (\"code embeddings\"). The main idea is to represent a code snippet as a single fixed-length $\\textit{code vector}$, which can be used to predict semantic properties of the snippet. This is performed by decomposing code to a collection of paths in its abstract syntax tree, and learning the atomic representation of each path $\\textit{simultaneously}$ with learning how to aggregate a set of them. We demonstrate the effectiveness of our approach by using it to predict a method's name from the vector representation of its body. We evaluate our approach by training a model on a dataset of 14M methods. We show that code vectors trained on this dataset can predict method names from files that were completely unobserved during training. Furthermore, we show that our model learns useful method name vectors that capture semantic similarities, combinations, and analogies. Comparing previous techniques over the same data set, our approach obtains a relative improvement of over 75%, being the first to successfully predict method names based on a large, cross-project, corpus. Our trained model, visualizations and vector similarities are available as an interactive online demo at http://code2vec.org. The code, data, and trained models are available at https://github.com/tech-srl/code2vec.","author":[{"dropping-particle":"","family":"Alon","given":"Uri","non-dropping-particle":"","parse-names":false,"suffix":""},{"dropping-particle":"","family":"Zilberstein","given":"Meital","non-dropping-particle":"","parse-names":false,"suffix":""},{"dropping-particle":"","family":"Levy","given":"Omer","non-dropping-particle":"","parse-names":false,"suffix":""},{"dropping-particle":"","family":"Yahav","given":"Eran","non-dropping-particle":"","parse-names":false,"suffix":""}],"container-title":"Proceedings of the ACM on Programming Languages","id":"ITEM-1","issue":"POPL","issued":{"date-parts":[["2019"]]},"page":"1-29","title":"Code2Vec: Learning Distributed Representations of Code","type":"article-journal","volume":"3"},"uris":["http://www.mendeley.com/documents/?uuid=31a6d96b-4abd-4d20-863c-2c6f5f982ddd"]}],"mendeley":{"formattedCitation":"(Alon et al., 2019)","plainTextFormattedCitation":"(Alon et al., 2019)","previouslyFormattedCitation":"(Alon et al., 2019)"},"properties":{"noteIndex":0},"schema":"https://github.com/citation-style-language/schema/raw/master/csl-citation.json"}</w:instrText>
      </w:r>
      <w:r w:rsidRPr="008B6FD4">
        <w:rPr>
          <w:lang w:val="en-GB"/>
        </w:rPr>
        <w:fldChar w:fldCharType="separate"/>
      </w:r>
      <w:r w:rsidRPr="008B6FD4">
        <w:rPr>
          <w:noProof/>
          <w:lang w:val="en-GB"/>
        </w:rPr>
        <w:t>(Alon et al., 2019)</w:t>
      </w:r>
      <w:r w:rsidRPr="008B6FD4">
        <w:rPr>
          <w:lang w:val="en-GB"/>
        </w:rPr>
        <w:fldChar w:fldCharType="end"/>
      </w:r>
      <w:r w:rsidRPr="008B6FD4">
        <w:rPr>
          <w:lang w:val="en-GB"/>
        </w:rPr>
        <w:t xml:space="preserve"> neural network for generating code embeddings and </w:t>
      </w:r>
      <w:r w:rsidR="00B43EBA">
        <w:rPr>
          <w:lang w:val="en-GB"/>
        </w:rPr>
        <w:t>code vectors.</w:t>
      </w:r>
    </w:p>
    <w:p w14:paraId="3BA07C7B" w14:textId="7E974F31" w:rsidR="008B6FD4" w:rsidRPr="004B2621" w:rsidRDefault="00B43EBA" w:rsidP="00EE157C">
      <w:pPr>
        <w:numPr>
          <w:ilvl w:val="0"/>
          <w:numId w:val="3"/>
        </w:numPr>
        <w:tabs>
          <w:tab w:val="left" w:pos="720"/>
        </w:tabs>
        <w:overflowPunct w:val="0"/>
        <w:autoSpaceDE w:val="0"/>
        <w:autoSpaceDN w:val="0"/>
        <w:adjustRightInd w:val="0"/>
        <w:spacing w:line="360" w:lineRule="auto"/>
        <w:contextualSpacing/>
        <w:jc w:val="both"/>
        <w:textAlignment w:val="baseline"/>
      </w:pPr>
      <w:r w:rsidRPr="008A41FE">
        <w:rPr>
          <w:lang w:val="en-GB"/>
        </w:rPr>
        <w:t>Implement</w:t>
      </w:r>
      <w:r w:rsidR="008B6FD4" w:rsidRPr="008A41FE">
        <w:rPr>
          <w:lang w:val="en-GB"/>
        </w:rPr>
        <w:t xml:space="preserve"> baseline </w:t>
      </w:r>
      <w:r w:rsidR="008A41FE" w:rsidRPr="008A41FE">
        <w:rPr>
          <w:lang w:val="en-GB"/>
        </w:rPr>
        <w:t>neural network</w:t>
      </w:r>
      <w:r w:rsidR="008B6FD4" w:rsidRPr="008A41FE">
        <w:rPr>
          <w:lang w:val="en-GB"/>
        </w:rPr>
        <w:t xml:space="preserve"> models </w:t>
      </w:r>
      <w:r w:rsidR="008A41FE">
        <w:rPr>
          <w:lang w:val="en-GB"/>
        </w:rPr>
        <w:t>and verify it’s performance.</w:t>
      </w:r>
    </w:p>
    <w:p w14:paraId="0DC60BAE" w14:textId="77777777" w:rsidR="004B2621" w:rsidRDefault="004B2621" w:rsidP="004B2621">
      <w:pPr>
        <w:tabs>
          <w:tab w:val="left" w:pos="720"/>
        </w:tabs>
        <w:overflowPunct w:val="0"/>
        <w:autoSpaceDE w:val="0"/>
        <w:autoSpaceDN w:val="0"/>
        <w:adjustRightInd w:val="0"/>
        <w:spacing w:line="360" w:lineRule="auto"/>
        <w:ind w:left="720"/>
        <w:contextualSpacing/>
        <w:jc w:val="both"/>
        <w:textAlignment w:val="baseline"/>
      </w:pPr>
    </w:p>
    <w:p w14:paraId="16D44F5B" w14:textId="77777777" w:rsidR="008B6FD4" w:rsidRPr="002B2A4A" w:rsidRDefault="00230055" w:rsidP="002B2A4A">
      <w:pPr>
        <w:pStyle w:val="ListParagraph"/>
        <w:numPr>
          <w:ilvl w:val="1"/>
          <w:numId w:val="2"/>
        </w:numPr>
        <w:spacing w:line="360" w:lineRule="auto"/>
        <w:jc w:val="both"/>
        <w:rPr>
          <w:b/>
          <w:bCs/>
        </w:rPr>
      </w:pPr>
      <w:r w:rsidRPr="002B2A4A">
        <w:rPr>
          <w:b/>
          <w:bCs/>
        </w:rPr>
        <w:t>Problem Statement</w:t>
      </w:r>
    </w:p>
    <w:p w14:paraId="69F51346" w14:textId="77777777" w:rsidR="002B2A4A" w:rsidRDefault="002B2A4A" w:rsidP="002B2A4A">
      <w:pPr>
        <w:spacing w:line="360" w:lineRule="auto"/>
        <w:jc w:val="both"/>
      </w:pPr>
      <w:r w:rsidRPr="002B2A4A">
        <w:rPr>
          <w:b/>
          <w:bCs/>
        </w:rPr>
        <w:t xml:space="preserve"> </w:t>
      </w:r>
      <w:r w:rsidR="00D143F8">
        <w:t>Any software written nowadays goes through several stages of review process. Maintaining overall code quality is the sole responsibility of developer and his/her team. Compulsory peer review of the code is a must before getting approval for merging the codebase into the main repository. Most of this review process is manual today, where it presents a lot of scope of automation. CI/CD pipelines are configured for smooth flow of code being developed and shipped to the servers and clients.</w:t>
      </w:r>
    </w:p>
    <w:p w14:paraId="79F14DA0" w14:textId="77777777" w:rsidR="00D143F8" w:rsidRDefault="00D143F8" w:rsidP="002B2A4A">
      <w:pPr>
        <w:spacing w:line="360" w:lineRule="auto"/>
        <w:jc w:val="both"/>
      </w:pPr>
    </w:p>
    <w:p w14:paraId="393BF43A" w14:textId="4146A764" w:rsidR="00D143F8" w:rsidRDefault="00D143F8" w:rsidP="002B2A4A">
      <w:pPr>
        <w:spacing w:line="360" w:lineRule="auto"/>
        <w:jc w:val="both"/>
      </w:pPr>
      <w:r>
        <w:t>Code review process generally takes a lot of time to finish, since almost all the processes are manual and also depends on the time availability of the person responsible for maintenance. Manual evaluation are also prone to human errors, where on</w:t>
      </w:r>
      <w:r w:rsidR="003C3785">
        <w:t>e</w:t>
      </w:r>
      <w:r>
        <w:t xml:space="preserve"> can easily miss basic coding </w:t>
      </w:r>
      <w:r w:rsidR="003C3785">
        <w:t>horrors</w:t>
      </w:r>
      <w:r>
        <w:t xml:space="preserve"> like bad variable names, incorrect indentation, methods defined but never used etc. These can be taken care by using static code analysers but issues like memory leak in the code, badly optimized code are easy to miss and can only be done with the help of experienced developers. Measuring time complexity of the source code is one of those parameters, which is </w:t>
      </w:r>
      <w:r w:rsidR="00255824">
        <w:t xml:space="preserve">a </w:t>
      </w:r>
      <w:r>
        <w:t xml:space="preserve">highly manual </w:t>
      </w:r>
      <w:r w:rsidR="00255824">
        <w:t xml:space="preserve">effort </w:t>
      </w:r>
      <w:r>
        <w:t>at present</w:t>
      </w:r>
      <w:r w:rsidR="00255824">
        <w:t xml:space="preserve">. There are no tools available which can correctly predict the order by which a developer’s code can run in different environments. This thesis tries to fill in this void and improve on work done by </w:t>
      </w:r>
      <w:r w:rsidR="00255824">
        <w:fldChar w:fldCharType="begin" w:fldLock="1"/>
      </w:r>
      <w:r w:rsidR="002200A0">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rsidR="00255824">
        <w:fldChar w:fldCharType="separate"/>
      </w:r>
      <w:r w:rsidR="00255824" w:rsidRPr="00255824">
        <w:rPr>
          <w:noProof/>
        </w:rPr>
        <w:t>(Sikka et al., 2020)</w:t>
      </w:r>
      <w:r w:rsidR="00255824">
        <w:fldChar w:fldCharType="end"/>
      </w:r>
      <w:r w:rsidR="00255824">
        <w:t>. This is hopefully a great start on building a tool which can straight away predict the order of magnitude by which execution time grows with respect to the input size. Few gaps identified in this paper like converting the code into AST nodes and then converting them into code embeddings can be improved using other code embedding techniques like code2vec etc. Code2vec gives a single vector considering various other factors, which are discussed in detail in literature review section.</w:t>
      </w:r>
    </w:p>
    <w:p w14:paraId="4C152DB6" w14:textId="77777777" w:rsidR="00255824" w:rsidRPr="00D143F8" w:rsidRDefault="00255824" w:rsidP="002B2A4A">
      <w:pPr>
        <w:spacing w:line="360" w:lineRule="auto"/>
        <w:jc w:val="both"/>
      </w:pPr>
    </w:p>
    <w:p w14:paraId="16A73817" w14:textId="77777777" w:rsidR="003C3785" w:rsidRDefault="003C3785" w:rsidP="00893EA4">
      <w:pPr>
        <w:spacing w:line="360" w:lineRule="auto"/>
        <w:jc w:val="both"/>
        <w:rPr>
          <w:b/>
          <w:bCs/>
          <w:lang w:val="en-US"/>
        </w:rPr>
      </w:pPr>
    </w:p>
    <w:p w14:paraId="5F80B421" w14:textId="77777777" w:rsidR="003C3785" w:rsidRDefault="003C3785" w:rsidP="00893EA4">
      <w:pPr>
        <w:spacing w:line="360" w:lineRule="auto"/>
        <w:jc w:val="both"/>
        <w:rPr>
          <w:b/>
          <w:bCs/>
          <w:lang w:val="en-US"/>
        </w:rPr>
      </w:pPr>
    </w:p>
    <w:p w14:paraId="63877462" w14:textId="281F9AC1" w:rsidR="00893EA4" w:rsidRDefault="00893EA4" w:rsidP="00893EA4">
      <w:pPr>
        <w:spacing w:line="360" w:lineRule="auto"/>
        <w:jc w:val="both"/>
        <w:rPr>
          <w:b/>
          <w:bCs/>
          <w:lang w:val="en-US"/>
        </w:rPr>
      </w:pPr>
      <w:r w:rsidRPr="00893EA4">
        <w:rPr>
          <w:b/>
          <w:bCs/>
          <w:lang w:val="en-US"/>
        </w:rPr>
        <w:lastRenderedPageBreak/>
        <w:t>1.3    Aims and Objectives</w:t>
      </w:r>
    </w:p>
    <w:p w14:paraId="5E88C890" w14:textId="531C9FBA" w:rsidR="00893EA4" w:rsidRDefault="00893EA4" w:rsidP="00893EA4">
      <w:pPr>
        <w:spacing w:line="360" w:lineRule="auto"/>
        <w:jc w:val="both"/>
      </w:pPr>
      <w:r w:rsidRPr="00B922B9">
        <w:t xml:space="preserve">The </w:t>
      </w:r>
      <w:r>
        <w:t xml:space="preserve">main aim of this research is to propose a model which predicts time complexity of the software code based on its intrinsic features. These features can be number of if statements, number of for loops, nested loop depth among other common code constructs. </w:t>
      </w:r>
      <w:r w:rsidR="009A5418">
        <w:t>Although these features give a lot of inner detail o</w:t>
      </w:r>
      <w:r w:rsidR="001F4094">
        <w:t>n</w:t>
      </w:r>
      <w:r w:rsidR="009A5418">
        <w:t xml:space="preserve"> what contributes more towards a particular time complexity but they don’t capture any semantics. For that purpose, code embeddings will be used. </w:t>
      </w:r>
      <w:r>
        <w:t>The goal of this research is to come up with a better performing model using code2vec</w:t>
      </w:r>
      <w:r>
        <w:fldChar w:fldCharType="begin" w:fldLock="1"/>
      </w:r>
      <w:r>
        <w:instrText>ADDIN CSL_CITATION {"citationItems":[{"id":"ITEM-1","itemData":{"URL":"https://github.com/tech-srl/code2vec","accessed":{"date-parts":[["2020","9","27"]]},"author":[{"dropping-particle":"","family":"code2vec github","given":"","non-dropping-particle":"","parse-names":false,"suffix":""}],"id":"ITEM-1","issued":{"date-parts":[["2018"]]},"title":"GitHub - tech-srl/code2vec: TensorFlow code for the neural network presented in the paper: \"code2vec: Learning Distributed Representations of Code\"","type":"webpage"},"uris":["http://www.mendeley.com/documents/?uuid=c73d4da0-c71a-3dc3-b98a-6245ca86bd59"]}],"mendeley":{"formattedCitation":"(code2vec github, 2018)","plainTextFormattedCitation":"(code2vec github, 2018)","previouslyFormattedCitation":"(code2vec github, 2018)"},"properties":{"noteIndex":0},"schema":"https://github.com/citation-style-language/schema/raw/master/csl-citation.json"}</w:instrText>
      </w:r>
      <w:r>
        <w:fldChar w:fldCharType="separate"/>
      </w:r>
      <w:r w:rsidRPr="00620F5D">
        <w:rPr>
          <w:noProof/>
        </w:rPr>
        <w:t>(code2vec github, 2018)</w:t>
      </w:r>
      <w:r>
        <w:fldChar w:fldCharType="end"/>
      </w:r>
      <w:r>
        <w:t>, which is a neural network for learning distributed representations of code.</w:t>
      </w:r>
    </w:p>
    <w:p w14:paraId="40832AE8" w14:textId="77777777" w:rsidR="00893EA4" w:rsidRDefault="00893EA4" w:rsidP="00893EA4">
      <w:pPr>
        <w:spacing w:line="360" w:lineRule="auto"/>
        <w:jc w:val="both"/>
      </w:pPr>
      <w:r>
        <w:t>The research objectives are formulated based on the aim of study which are as follows:</w:t>
      </w:r>
    </w:p>
    <w:p w14:paraId="0311E405" w14:textId="77777777" w:rsidR="00893EA4" w:rsidRDefault="00893EA4" w:rsidP="00893EA4">
      <w:pPr>
        <w:pStyle w:val="ListParagraph"/>
        <w:numPr>
          <w:ilvl w:val="0"/>
          <w:numId w:val="4"/>
        </w:numPr>
        <w:tabs>
          <w:tab w:val="left" w:pos="720"/>
        </w:tabs>
        <w:overflowPunct w:val="0"/>
        <w:autoSpaceDE w:val="0"/>
        <w:autoSpaceDN w:val="0"/>
        <w:adjustRightInd w:val="0"/>
        <w:spacing w:line="360" w:lineRule="auto"/>
        <w:jc w:val="both"/>
        <w:textAlignment w:val="baseline"/>
      </w:pPr>
      <w:r>
        <w:t>To analyse the important features contributing to code’s time complexity.</w:t>
      </w:r>
    </w:p>
    <w:p w14:paraId="60655035" w14:textId="7878ED96" w:rsidR="00893EA4" w:rsidRDefault="00893EA4" w:rsidP="00893EA4">
      <w:pPr>
        <w:pStyle w:val="ListParagraph"/>
        <w:numPr>
          <w:ilvl w:val="0"/>
          <w:numId w:val="4"/>
        </w:numPr>
        <w:tabs>
          <w:tab w:val="left" w:pos="720"/>
        </w:tabs>
        <w:overflowPunct w:val="0"/>
        <w:autoSpaceDE w:val="0"/>
        <w:autoSpaceDN w:val="0"/>
        <w:adjustRightInd w:val="0"/>
        <w:spacing w:line="360" w:lineRule="auto"/>
        <w:jc w:val="both"/>
        <w:textAlignment w:val="baseline"/>
      </w:pPr>
      <w:r>
        <w:t xml:space="preserve">To suggest a suitable data generation method </w:t>
      </w:r>
      <w:r w:rsidR="00580057">
        <w:t>that can be fed to code2vec model</w:t>
      </w:r>
      <w:r>
        <w:t>.</w:t>
      </w:r>
    </w:p>
    <w:p w14:paraId="29C2EA88" w14:textId="523F8888" w:rsidR="00893EA4" w:rsidRDefault="00893EA4" w:rsidP="00893EA4">
      <w:pPr>
        <w:pStyle w:val="ListParagraph"/>
        <w:numPr>
          <w:ilvl w:val="0"/>
          <w:numId w:val="4"/>
        </w:numPr>
        <w:tabs>
          <w:tab w:val="left" w:pos="720"/>
        </w:tabs>
        <w:overflowPunct w:val="0"/>
        <w:autoSpaceDE w:val="0"/>
        <w:autoSpaceDN w:val="0"/>
        <w:adjustRightInd w:val="0"/>
        <w:spacing w:line="360" w:lineRule="auto"/>
        <w:jc w:val="both"/>
        <w:textAlignment w:val="baseline"/>
      </w:pPr>
      <w:r>
        <w:t>To compare code2vec neural network’s performance on the data asset.</w:t>
      </w:r>
    </w:p>
    <w:p w14:paraId="35AC35C1" w14:textId="0C11CA3F" w:rsidR="00893EA4" w:rsidRDefault="00893EA4" w:rsidP="00893EA4">
      <w:pPr>
        <w:pStyle w:val="ListParagraph"/>
        <w:numPr>
          <w:ilvl w:val="0"/>
          <w:numId w:val="4"/>
        </w:numPr>
        <w:tabs>
          <w:tab w:val="left" w:pos="720"/>
        </w:tabs>
        <w:overflowPunct w:val="0"/>
        <w:autoSpaceDE w:val="0"/>
        <w:autoSpaceDN w:val="0"/>
        <w:adjustRightInd w:val="0"/>
        <w:spacing w:line="360" w:lineRule="auto"/>
        <w:jc w:val="both"/>
        <w:textAlignment w:val="baseline"/>
      </w:pPr>
      <w:r>
        <w:t xml:space="preserve">To evaluate </w:t>
      </w:r>
      <w:r w:rsidR="001F4094">
        <w:t>neural net</w:t>
      </w:r>
      <w:r>
        <w:t xml:space="preserve"> </w:t>
      </w:r>
      <w:r w:rsidR="00580057">
        <w:t xml:space="preserve">machine learning models using TensorFlow and </w:t>
      </w:r>
      <w:proofErr w:type="spellStart"/>
      <w:r w:rsidR="00580057">
        <w:t>Keras</w:t>
      </w:r>
      <w:proofErr w:type="spellEnd"/>
      <w:r>
        <w:t>.</w:t>
      </w:r>
    </w:p>
    <w:p w14:paraId="2A96F87E" w14:textId="77777777" w:rsidR="00892740" w:rsidRDefault="00892740" w:rsidP="00892740">
      <w:pPr>
        <w:tabs>
          <w:tab w:val="left" w:pos="720"/>
        </w:tabs>
        <w:overflowPunct w:val="0"/>
        <w:autoSpaceDE w:val="0"/>
        <w:autoSpaceDN w:val="0"/>
        <w:adjustRightInd w:val="0"/>
        <w:spacing w:line="360" w:lineRule="auto"/>
        <w:jc w:val="both"/>
        <w:textAlignment w:val="baseline"/>
      </w:pPr>
    </w:p>
    <w:p w14:paraId="7CC7C945" w14:textId="328033E3" w:rsidR="00892740" w:rsidRPr="00C75D38" w:rsidRDefault="00C75D38" w:rsidP="00C75D38">
      <w:pPr>
        <w:tabs>
          <w:tab w:val="left" w:pos="720"/>
        </w:tabs>
        <w:overflowPunct w:val="0"/>
        <w:autoSpaceDE w:val="0"/>
        <w:autoSpaceDN w:val="0"/>
        <w:adjustRightInd w:val="0"/>
        <w:spacing w:line="360" w:lineRule="auto"/>
        <w:jc w:val="both"/>
        <w:textAlignment w:val="baseline"/>
        <w:rPr>
          <w:b/>
          <w:bCs/>
        </w:rPr>
      </w:pPr>
      <w:r>
        <w:rPr>
          <w:b/>
          <w:bCs/>
        </w:rPr>
        <w:t xml:space="preserve">1.4    </w:t>
      </w:r>
      <w:r w:rsidR="00892740" w:rsidRPr="00C75D38">
        <w:rPr>
          <w:b/>
          <w:bCs/>
        </w:rPr>
        <w:t>Scope of the Study</w:t>
      </w:r>
    </w:p>
    <w:p w14:paraId="1781518F" w14:textId="77777777" w:rsidR="00892740" w:rsidRDefault="00892740" w:rsidP="00892740">
      <w:pPr>
        <w:spacing w:line="360" w:lineRule="auto"/>
        <w:jc w:val="both"/>
      </w:pPr>
      <w:r>
        <w:t xml:space="preserve">Scope of this </w:t>
      </w:r>
      <w:r w:rsidR="004952F4">
        <w:t>thesis</w:t>
      </w:r>
      <w:r>
        <w:t xml:space="preserve"> is limited to predicting time complexity of the code. Code running time also depends on the configuration of system</w:t>
      </w:r>
      <w:r w:rsidR="00BA7ADE">
        <w:t>,</w:t>
      </w:r>
      <w:r>
        <w:t xml:space="preserve"> it is running on. Systems having higher clock speed, better RAM are expected to execute the code instructions faster. Hence same algorithm can show different running times in different environment. Kernel processes can also change the runtime based on how prioritised the current process is. Code instructions having high priority instructions will be grabbed first than those having low priority. Basic assumptions like constant time lookup for a variable, insertion and deletion are inherently present in the current study. Other concepts like space complexity are not considered, instead main focus is on studying the order of growth based on the input size.</w:t>
      </w:r>
    </w:p>
    <w:p w14:paraId="5722873B" w14:textId="77777777" w:rsidR="00892740" w:rsidRDefault="00892740" w:rsidP="00892740">
      <w:pPr>
        <w:spacing w:line="360" w:lineRule="auto"/>
        <w:jc w:val="both"/>
      </w:pPr>
    </w:p>
    <w:p w14:paraId="62AAC9AF" w14:textId="2B5D7359" w:rsidR="00892740" w:rsidRPr="00C75D38" w:rsidRDefault="00C75D38" w:rsidP="00C75D38">
      <w:pPr>
        <w:pStyle w:val="ListParagraph"/>
        <w:numPr>
          <w:ilvl w:val="1"/>
          <w:numId w:val="15"/>
        </w:numPr>
        <w:spacing w:line="360" w:lineRule="auto"/>
        <w:jc w:val="both"/>
        <w:rPr>
          <w:b/>
          <w:bCs/>
        </w:rPr>
      </w:pPr>
      <w:r>
        <w:rPr>
          <w:b/>
          <w:bCs/>
        </w:rPr>
        <w:t xml:space="preserve">   </w:t>
      </w:r>
      <w:r w:rsidR="00892740" w:rsidRPr="00C75D38">
        <w:rPr>
          <w:b/>
          <w:bCs/>
        </w:rPr>
        <w:t>Significance of the Study</w:t>
      </w:r>
    </w:p>
    <w:p w14:paraId="4D0823F4" w14:textId="77777777" w:rsidR="00BA7ADE" w:rsidRDefault="00BA7ADE" w:rsidP="00BA7ADE">
      <w:pPr>
        <w:spacing w:line="360" w:lineRule="auto"/>
        <w:jc w:val="both"/>
      </w:pPr>
      <w:r>
        <w:t xml:space="preserve">Even though the cost of computing resources have become relatively cheaper than few decades ago, one can never deny over the advantages of software running at its optimum level. Optimized software is easy to scale and overall maintainability of the code improves manifold. One of the metrics to evaluate a software code is to measure its time complexity or order of growth with respect to its input size. Codes having lower order of growth can be considered well implemented. This study tries to implement a model, which can predict the time complexity of the code, having code itself as an input. Most of the IDE’s(Interactive </w:t>
      </w:r>
      <w:r>
        <w:lastRenderedPageBreak/>
        <w:t>development environment) can use such models as a plugin to automatically inform programmers about the complexity. This can be a static analyser tool for quick feedback. Almost the continuous integration tools like Circle CI, Jenkins etc can also leverage this tool to run builds on their servers and post results for the same to the author. Many online contests can also take advantage of it to automatically generate results, since proposing the best solution is almost always one the criterion for the test cases attached to a problem.</w:t>
      </w:r>
    </w:p>
    <w:p w14:paraId="4C581843" w14:textId="77777777" w:rsidR="00BA7ADE" w:rsidRPr="00BA7ADE" w:rsidRDefault="00BA7ADE" w:rsidP="00BA7ADE">
      <w:pPr>
        <w:spacing w:line="360" w:lineRule="auto"/>
        <w:jc w:val="both"/>
        <w:rPr>
          <w:b/>
          <w:bCs/>
        </w:rPr>
      </w:pPr>
    </w:p>
    <w:p w14:paraId="6AA7AD43" w14:textId="2C31395A" w:rsidR="00892740" w:rsidRPr="00892740" w:rsidRDefault="00892740" w:rsidP="00892740">
      <w:pPr>
        <w:tabs>
          <w:tab w:val="left" w:pos="720"/>
        </w:tabs>
        <w:overflowPunct w:val="0"/>
        <w:autoSpaceDE w:val="0"/>
        <w:autoSpaceDN w:val="0"/>
        <w:adjustRightInd w:val="0"/>
        <w:spacing w:line="360" w:lineRule="auto"/>
        <w:jc w:val="both"/>
        <w:textAlignment w:val="baseline"/>
        <w:rPr>
          <w:b/>
          <w:bCs/>
        </w:rPr>
      </w:pPr>
      <w:r w:rsidRPr="00892740">
        <w:rPr>
          <w:b/>
          <w:bCs/>
        </w:rPr>
        <w:t>1.</w:t>
      </w:r>
      <w:r w:rsidR="00C75D38">
        <w:rPr>
          <w:b/>
          <w:bCs/>
        </w:rPr>
        <w:t>6</w:t>
      </w:r>
      <w:r w:rsidRPr="00892740">
        <w:rPr>
          <w:b/>
          <w:bCs/>
        </w:rPr>
        <w:t xml:space="preserve">    Structure of the Study</w:t>
      </w:r>
    </w:p>
    <w:p w14:paraId="3DAEC4E6" w14:textId="77777777" w:rsidR="00893EA4" w:rsidRDefault="00281C7B" w:rsidP="00281C7B">
      <w:pPr>
        <w:spacing w:line="360" w:lineRule="auto"/>
        <w:jc w:val="both"/>
        <w:rPr>
          <w:lang w:val="en-US"/>
        </w:rPr>
      </w:pPr>
      <w:r>
        <w:rPr>
          <w:lang w:val="en-US"/>
        </w:rPr>
        <w:t>This thesis is structured as follows. Chapter 1 begins with the background of the study in section 1.1 and discusses the problem statement in section 1.2, followed by aims and objectives of the study in section 1.2 and 1.3 respectively. Last section talks about the significance of this study.</w:t>
      </w:r>
    </w:p>
    <w:p w14:paraId="74C4720F" w14:textId="77777777" w:rsidR="00281C7B" w:rsidRDefault="00281C7B" w:rsidP="00281C7B">
      <w:pPr>
        <w:spacing w:line="360" w:lineRule="auto"/>
        <w:jc w:val="both"/>
        <w:rPr>
          <w:lang w:val="en-US"/>
        </w:rPr>
      </w:pPr>
    </w:p>
    <w:p w14:paraId="2F58A6BB" w14:textId="77777777" w:rsidR="00281C7B" w:rsidRDefault="00281C7B" w:rsidP="00281C7B">
      <w:pPr>
        <w:spacing w:line="360" w:lineRule="auto"/>
        <w:jc w:val="both"/>
        <w:rPr>
          <w:lang w:val="en-US"/>
        </w:rPr>
      </w:pPr>
      <w:r>
        <w:rPr>
          <w:lang w:val="en-US"/>
        </w:rPr>
        <w:t>Chapter 2 begins with the introduction of the subject with deeper dive into the concepts of time complexity analysis in section 2.2. Section 2.3 looks for different code datasets available and how they can be utilized for future studies on the same subject this thesis tries to study.</w:t>
      </w:r>
      <w:r w:rsidR="00C1301B">
        <w:rPr>
          <w:lang w:val="en-US"/>
        </w:rPr>
        <w:t xml:space="preserve"> Section 2.4 dives in deep on ideas and philosophy of embeddings and how they can be utilized for software code. Section 2.5 talks about the challenges in embedding space followed by the summary of the chapter 2 in section 2.6.</w:t>
      </w:r>
    </w:p>
    <w:p w14:paraId="77012261" w14:textId="77777777" w:rsidR="00C1301B" w:rsidRDefault="00C1301B" w:rsidP="00281C7B">
      <w:pPr>
        <w:spacing w:line="360" w:lineRule="auto"/>
        <w:jc w:val="both"/>
        <w:rPr>
          <w:lang w:val="en-US"/>
        </w:rPr>
      </w:pPr>
    </w:p>
    <w:p w14:paraId="0190EA43" w14:textId="1E211951" w:rsidR="00C1301B" w:rsidRDefault="00C1301B" w:rsidP="00281C7B">
      <w:pPr>
        <w:spacing w:line="360" w:lineRule="auto"/>
        <w:jc w:val="both"/>
        <w:rPr>
          <w:lang w:val="en-US"/>
        </w:rPr>
      </w:pPr>
      <w:r>
        <w:rPr>
          <w:lang w:val="en-US"/>
        </w:rPr>
        <w:t>Chapter 3 also begins with an introduction of research methodology this thesis adopts followed by the approach which the study will take upon. That’s discussed in section 3.2. Section 3.2 also discusses about the data, why is it good for this study and what kind of inherent challenges it brings with it. Idea and whole process flowchart is also submitted in this section, which gives a brief idea on the implementation of the model. Later sections 3.3 and 3.4 mentions the potential tools and summary of the section in brief.</w:t>
      </w:r>
    </w:p>
    <w:p w14:paraId="76D4F33E" w14:textId="628481EA" w:rsidR="0068606E" w:rsidRDefault="0068606E" w:rsidP="00281C7B">
      <w:pPr>
        <w:spacing w:line="360" w:lineRule="auto"/>
        <w:jc w:val="both"/>
        <w:rPr>
          <w:lang w:val="en-US"/>
        </w:rPr>
      </w:pPr>
    </w:p>
    <w:p w14:paraId="1078D988" w14:textId="6D1408D1" w:rsidR="0068606E" w:rsidRDefault="0068606E" w:rsidP="00281C7B">
      <w:pPr>
        <w:spacing w:line="360" w:lineRule="auto"/>
        <w:jc w:val="both"/>
        <w:rPr>
          <w:lang w:val="en-US"/>
        </w:rPr>
      </w:pPr>
      <w:r>
        <w:rPr>
          <w:lang w:val="en-US"/>
        </w:rPr>
        <w:t>Chapter 4 analyzes features present in the dataset and explores its distribution. Model’s configuration and it’s architecture are also discussed in detail. New data processing pipeline is introduced next along with the shapes and sizes of data flow at each training iteration.</w:t>
      </w:r>
      <w:r w:rsidR="00975455">
        <w:rPr>
          <w:lang w:val="en-US"/>
        </w:rPr>
        <w:t xml:space="preserve"> Interactive prediction results are added for better visualization of results.</w:t>
      </w:r>
    </w:p>
    <w:p w14:paraId="465E00C6" w14:textId="1F508A91" w:rsidR="00975455" w:rsidRDefault="00975455" w:rsidP="00281C7B">
      <w:pPr>
        <w:spacing w:line="360" w:lineRule="auto"/>
        <w:jc w:val="both"/>
        <w:rPr>
          <w:lang w:val="en-US"/>
        </w:rPr>
      </w:pPr>
    </w:p>
    <w:p w14:paraId="6FE09FF5" w14:textId="59CB1E44" w:rsidR="00975455" w:rsidRDefault="00975455" w:rsidP="00281C7B">
      <w:pPr>
        <w:spacing w:line="360" w:lineRule="auto"/>
        <w:jc w:val="both"/>
        <w:rPr>
          <w:lang w:val="en-US"/>
        </w:rPr>
      </w:pPr>
      <w:r>
        <w:rPr>
          <w:lang w:val="en-US"/>
        </w:rPr>
        <w:t>Chapter 5 discusses the results and contains explanations for model’s performance.</w:t>
      </w:r>
    </w:p>
    <w:p w14:paraId="6054F5DD" w14:textId="3668F873" w:rsidR="00490173" w:rsidRDefault="00490173" w:rsidP="00281C7B">
      <w:pPr>
        <w:spacing w:line="360" w:lineRule="auto"/>
        <w:jc w:val="both"/>
        <w:rPr>
          <w:lang w:val="en-US"/>
        </w:rPr>
      </w:pPr>
    </w:p>
    <w:p w14:paraId="74103375" w14:textId="567E0A2B" w:rsidR="00490173" w:rsidRPr="00281C7B" w:rsidRDefault="00490173" w:rsidP="00281C7B">
      <w:pPr>
        <w:spacing w:line="360" w:lineRule="auto"/>
        <w:jc w:val="both"/>
        <w:rPr>
          <w:lang w:val="en-US"/>
        </w:rPr>
      </w:pPr>
      <w:r>
        <w:rPr>
          <w:lang w:val="en-US"/>
        </w:rPr>
        <w:t>Chapter 6 ends with the final conclusion and recommendations on possible future works.</w:t>
      </w:r>
    </w:p>
    <w:p w14:paraId="2F77CC1B" w14:textId="77777777" w:rsidR="00893EA4" w:rsidRPr="00893EA4" w:rsidRDefault="00893EA4" w:rsidP="00230055">
      <w:pPr>
        <w:jc w:val="both"/>
        <w:rPr>
          <w:b/>
          <w:bCs/>
          <w:lang w:val="en-US"/>
        </w:rPr>
      </w:pPr>
    </w:p>
    <w:p w14:paraId="5A82568A" w14:textId="1F2EED5D" w:rsidR="006B2324" w:rsidRDefault="00C57CA8" w:rsidP="000862BC">
      <w:pPr>
        <w:jc w:val="center"/>
        <w:rPr>
          <w:b/>
          <w:bCs/>
          <w:lang w:val="en-US"/>
        </w:rPr>
      </w:pPr>
      <w:r w:rsidRPr="00C57CA8">
        <w:rPr>
          <w:b/>
          <w:bCs/>
          <w:lang w:val="en-US"/>
        </w:rPr>
        <w:t>CHAPTER 2</w:t>
      </w:r>
    </w:p>
    <w:p w14:paraId="553EE015" w14:textId="77777777" w:rsidR="00C57CA8" w:rsidRDefault="00C57CA8" w:rsidP="000862BC">
      <w:pPr>
        <w:spacing w:line="360" w:lineRule="auto"/>
        <w:jc w:val="center"/>
        <w:rPr>
          <w:b/>
          <w:bCs/>
          <w:lang w:val="en-US"/>
        </w:rPr>
      </w:pPr>
    </w:p>
    <w:p w14:paraId="68277605" w14:textId="77777777" w:rsidR="00C57CA8" w:rsidRDefault="00C57CA8" w:rsidP="000862BC">
      <w:pPr>
        <w:spacing w:line="360" w:lineRule="auto"/>
        <w:jc w:val="center"/>
        <w:rPr>
          <w:b/>
          <w:bCs/>
          <w:lang w:val="en-US"/>
        </w:rPr>
      </w:pPr>
      <w:r>
        <w:rPr>
          <w:b/>
          <w:bCs/>
          <w:lang w:val="en-US"/>
        </w:rPr>
        <w:t>LITERATURE REVIEW</w:t>
      </w:r>
    </w:p>
    <w:p w14:paraId="4CE78957" w14:textId="77777777" w:rsidR="004F6BF1" w:rsidRDefault="004F6BF1" w:rsidP="004F6BF1">
      <w:pPr>
        <w:spacing w:line="360" w:lineRule="auto"/>
        <w:rPr>
          <w:b/>
          <w:bCs/>
          <w:lang w:val="en-US"/>
        </w:rPr>
      </w:pPr>
    </w:p>
    <w:p w14:paraId="698C9B2E" w14:textId="77777777" w:rsidR="004F6BF1" w:rsidRDefault="003D7E2E" w:rsidP="004F6BF1">
      <w:pPr>
        <w:spacing w:line="360" w:lineRule="auto"/>
        <w:rPr>
          <w:b/>
          <w:bCs/>
          <w:lang w:val="en-US"/>
        </w:rPr>
      </w:pPr>
      <w:r w:rsidRPr="003D7E2E">
        <w:rPr>
          <w:b/>
          <w:bCs/>
          <w:lang w:val="en-US"/>
        </w:rPr>
        <w:t>2.1    Introduction</w:t>
      </w:r>
    </w:p>
    <w:p w14:paraId="522A25FA" w14:textId="77777777" w:rsidR="00DB07D4" w:rsidRDefault="00592E30" w:rsidP="00592E30">
      <w:pPr>
        <w:spacing w:line="360" w:lineRule="auto"/>
        <w:jc w:val="both"/>
        <w:rPr>
          <w:lang w:val="en-US"/>
        </w:rPr>
      </w:pPr>
      <w:r>
        <w:rPr>
          <w:lang w:val="en-US"/>
        </w:rPr>
        <w:t xml:space="preserve">Time complexity of a given source code is a complex task. It needs experienced coders and developers to go through the complete program structure and then estimate its upper bound(also denoted by Big Oh) execution time. There are no algorithms which can efficiently predict such functions and hence manual intervention becomes almost always necessary. Since most of these analysis are manual, this becomes a classic use case for machine learning. In the last few years there has been a large number of studies falling into the category of using embeddings </w:t>
      </w:r>
      <w:r w:rsidR="0050274E">
        <w:rPr>
          <w:lang w:val="en-US"/>
        </w:rPr>
        <w:t>to be able to use source code for training purposes. Different kind of code embedding techniques  are utilized in various example use cases and have been found useful for learning prediction tasks. This study focused on how these techniques have been applied to different domains of open source community and tries to use the learnings accumulated from those for predicting time complexities of given source code.</w:t>
      </w:r>
    </w:p>
    <w:p w14:paraId="35FFC1BC" w14:textId="77777777" w:rsidR="00384814" w:rsidRPr="00592E30" w:rsidRDefault="00384814" w:rsidP="00592E30">
      <w:pPr>
        <w:spacing w:line="360" w:lineRule="auto"/>
        <w:jc w:val="both"/>
        <w:rPr>
          <w:lang w:val="en-US"/>
        </w:rPr>
      </w:pPr>
    </w:p>
    <w:p w14:paraId="2FB821F0" w14:textId="77777777" w:rsidR="00CF14AD" w:rsidRDefault="00D72776" w:rsidP="004F6BF1">
      <w:pPr>
        <w:spacing w:line="360" w:lineRule="auto"/>
        <w:rPr>
          <w:b/>
          <w:bCs/>
          <w:lang w:val="en-US"/>
        </w:rPr>
      </w:pPr>
      <w:r>
        <w:rPr>
          <w:b/>
          <w:bCs/>
          <w:lang w:val="en-US"/>
        </w:rPr>
        <w:t xml:space="preserve">2.2    Asymptotic </w:t>
      </w:r>
      <w:r w:rsidR="002E2099">
        <w:rPr>
          <w:b/>
          <w:bCs/>
          <w:lang w:val="en-US"/>
        </w:rPr>
        <w:t>a</w:t>
      </w:r>
      <w:r>
        <w:rPr>
          <w:b/>
          <w:bCs/>
          <w:lang w:val="en-US"/>
        </w:rPr>
        <w:t>nalysis</w:t>
      </w:r>
    </w:p>
    <w:p w14:paraId="45FAC975" w14:textId="77777777" w:rsidR="003C10A4" w:rsidRDefault="003C10A4" w:rsidP="003C10A4">
      <w:pPr>
        <w:spacing w:line="360" w:lineRule="auto"/>
        <w:jc w:val="both"/>
        <w:rPr>
          <w:lang w:val="en-US"/>
        </w:rPr>
      </w:pPr>
      <w:r>
        <w:rPr>
          <w:lang w:val="en-US"/>
        </w:rPr>
        <w:t>Asymptotic analysis generally refers to study which is input bound. Given an input of finite size, execution runtime is analyzed in terms of its growth with respect to the size of input data.</w:t>
      </w:r>
    </w:p>
    <w:p w14:paraId="410F5C1B" w14:textId="77777777" w:rsidR="003C10A4" w:rsidRDefault="003C10A4" w:rsidP="003C10A4">
      <w:pPr>
        <w:spacing w:line="360" w:lineRule="auto"/>
        <w:jc w:val="both"/>
        <w:rPr>
          <w:lang w:val="en-US"/>
        </w:rPr>
      </w:pPr>
      <w:r>
        <w:rPr>
          <w:lang w:val="en-US"/>
        </w:rPr>
        <w:t>They are denoted in terms of a function of the given input size. When such study is done for software code, it may always be thought as time complexity of the given piece of program. This program can take inputs and its time complexity measures the runtime via a function of the input given to the code or any algorithm.</w:t>
      </w:r>
    </w:p>
    <w:p w14:paraId="054D400B" w14:textId="77777777" w:rsidR="005368E9" w:rsidRPr="003C10A4" w:rsidRDefault="005368E9" w:rsidP="003C10A4">
      <w:pPr>
        <w:spacing w:line="360" w:lineRule="auto"/>
        <w:jc w:val="both"/>
        <w:rPr>
          <w:lang w:val="en-US"/>
        </w:rPr>
      </w:pPr>
    </w:p>
    <w:p w14:paraId="7F9E9D5D" w14:textId="77777777" w:rsidR="00D72776" w:rsidRDefault="00D72776" w:rsidP="004F6BF1">
      <w:pPr>
        <w:spacing w:line="360" w:lineRule="auto"/>
        <w:rPr>
          <w:b/>
          <w:bCs/>
          <w:lang w:val="en-US"/>
        </w:rPr>
      </w:pPr>
      <w:r>
        <w:rPr>
          <w:b/>
          <w:bCs/>
          <w:lang w:val="en-US"/>
        </w:rPr>
        <w:t>2.2.1</w:t>
      </w:r>
      <w:r>
        <w:rPr>
          <w:b/>
          <w:bCs/>
          <w:lang w:val="en-US"/>
        </w:rPr>
        <w:tab/>
        <w:t xml:space="preserve">What is asymptotic </w:t>
      </w:r>
      <w:r w:rsidR="002E2099">
        <w:rPr>
          <w:b/>
          <w:bCs/>
          <w:lang w:val="en-US"/>
        </w:rPr>
        <w:t>c</w:t>
      </w:r>
      <w:r>
        <w:rPr>
          <w:b/>
          <w:bCs/>
          <w:lang w:val="en-US"/>
        </w:rPr>
        <w:t xml:space="preserve">ode </w:t>
      </w:r>
      <w:r w:rsidR="002E2099">
        <w:rPr>
          <w:b/>
          <w:bCs/>
          <w:lang w:val="en-US"/>
        </w:rPr>
        <w:t>a</w:t>
      </w:r>
      <w:r>
        <w:rPr>
          <w:b/>
          <w:bCs/>
          <w:lang w:val="en-US"/>
        </w:rPr>
        <w:t>nalysis</w:t>
      </w:r>
    </w:p>
    <w:p w14:paraId="030801E8" w14:textId="77777777" w:rsidR="00F601B7" w:rsidRDefault="00F601B7" w:rsidP="00F601B7">
      <w:pPr>
        <w:spacing w:line="360" w:lineRule="auto"/>
        <w:jc w:val="both"/>
        <w:rPr>
          <w:lang w:val="en-US"/>
        </w:rPr>
      </w:pPr>
      <w:r>
        <w:rPr>
          <w:lang w:val="en-US"/>
        </w:rPr>
        <w:t xml:space="preserve">In this study asymptotic code analysis refers to time complexity. It should not be confused with the time taken to finish execution of a program. It would rather mean to calculate runtime growth of the function taking some input of size n. Space complexity of a program can also be measured with similar approach but that is out of scope for this study. Time complexity depends on several other factors i.e. processor speed, ram, Operating system etc. This study </w:t>
      </w:r>
      <w:r w:rsidR="009C3991">
        <w:rPr>
          <w:lang w:val="en-US"/>
        </w:rPr>
        <w:t>assumes that all kind of input/output operations are done in constant time, hence we only measure the complexity with respect to the input size.</w:t>
      </w:r>
    </w:p>
    <w:p w14:paraId="653DE457" w14:textId="77777777" w:rsidR="007D7DD7" w:rsidRDefault="007D7DD7" w:rsidP="00F601B7">
      <w:pPr>
        <w:spacing w:line="360" w:lineRule="auto"/>
        <w:jc w:val="both"/>
        <w:rPr>
          <w:lang w:val="en-US"/>
        </w:rPr>
      </w:pPr>
    </w:p>
    <w:p w14:paraId="126DCD41" w14:textId="77777777" w:rsidR="008B2AAF" w:rsidRDefault="008B2AAF" w:rsidP="00F601B7">
      <w:pPr>
        <w:spacing w:line="360" w:lineRule="auto"/>
        <w:jc w:val="both"/>
        <w:rPr>
          <w:lang w:val="en-US"/>
        </w:rPr>
      </w:pPr>
      <w:r>
        <w:rPr>
          <w:lang w:val="en-US"/>
        </w:rPr>
        <w:t xml:space="preserve">This </w:t>
      </w:r>
      <w:r w:rsidR="000A39AA">
        <w:rPr>
          <w:lang w:val="en-US"/>
        </w:rPr>
        <w:t xml:space="preserve">study also assumes that the analysis of any computational problems are of category, where it can be said that they are going to be finished in finite amount of time. In other words, the problems encountered here are Turing complete and has a feasible solution. </w:t>
      </w:r>
      <w:r w:rsidR="000A39AA">
        <w:rPr>
          <w:lang w:val="en-US"/>
        </w:rPr>
        <w:fldChar w:fldCharType="begin" w:fldLock="1"/>
      </w:r>
      <w:r w:rsidR="00C6700B">
        <w:rPr>
          <w:lang w:val="en-US"/>
        </w:rPr>
        <w:instrText>ADDIN CSL_CITATION {"citationItems":[{"id":"ITEM-1","itemData":{"URL":"https://plato.stanford.edu/entries/computational-complexity/","accessed":{"date-parts":[["2020","12","3"]]},"author":[{"dropping-particle":"","family":"Stanford encyclopedia","given":"","non-dropping-particle":"","parse-names":false,"suffix":""}],"id":"ITEM-1","issued":{"date-parts":[["2020"]]},"title":"Computational Complexity Theory (Stanford Encyclopedia of Philosophy)","type":"webpage"},"uris":["http://www.mendeley.com/documents/?uuid=7a2d3665-0f45-3423-b421-2ed927a6c962"]}],"mendeley":{"formattedCitation":"(Stanford encyclopedia, 2020)","plainTextFormattedCitation":"(Stanford encyclopedia, 2020)","previouslyFormattedCitation":"(Stanford encyclopedia, 2020)"},"properties":{"noteIndex":0},"schema":"https://github.com/citation-style-language/schema/raw/master/csl-citation.json"}</w:instrText>
      </w:r>
      <w:r w:rsidR="000A39AA">
        <w:rPr>
          <w:lang w:val="en-US"/>
        </w:rPr>
        <w:fldChar w:fldCharType="separate"/>
      </w:r>
      <w:r w:rsidR="000A39AA" w:rsidRPr="000A39AA">
        <w:rPr>
          <w:noProof/>
          <w:lang w:val="en-US"/>
        </w:rPr>
        <w:t>(Stanford encyclopedia, 2020)</w:t>
      </w:r>
      <w:r w:rsidR="000A39AA">
        <w:rPr>
          <w:lang w:val="en-US"/>
        </w:rPr>
        <w:fldChar w:fldCharType="end"/>
      </w:r>
      <w:r w:rsidR="000A39AA">
        <w:rPr>
          <w:lang w:val="en-US"/>
        </w:rPr>
        <w:t xml:space="preserve"> digs in deep about such classes of problem and gives a complete insight over computational theory.</w:t>
      </w:r>
    </w:p>
    <w:p w14:paraId="1967F375" w14:textId="77777777" w:rsidR="005368E9" w:rsidRDefault="005368E9" w:rsidP="00F601B7">
      <w:pPr>
        <w:spacing w:line="360" w:lineRule="auto"/>
        <w:jc w:val="both"/>
        <w:rPr>
          <w:lang w:val="en-US"/>
        </w:rPr>
      </w:pPr>
    </w:p>
    <w:p w14:paraId="43F395DD" w14:textId="77777777" w:rsidR="005368E9" w:rsidRDefault="005368E9" w:rsidP="00F601B7">
      <w:pPr>
        <w:spacing w:line="360" w:lineRule="auto"/>
        <w:jc w:val="both"/>
        <w:rPr>
          <w:b/>
          <w:bCs/>
          <w:lang w:val="en-US"/>
        </w:rPr>
      </w:pPr>
      <w:r w:rsidRPr="005368E9">
        <w:rPr>
          <w:b/>
          <w:bCs/>
          <w:lang w:val="en-US"/>
        </w:rPr>
        <w:t>2.2.2    Why time complexity</w:t>
      </w:r>
    </w:p>
    <w:p w14:paraId="72C90843" w14:textId="77777777" w:rsidR="005368E9" w:rsidRDefault="00C559BD" w:rsidP="00F601B7">
      <w:pPr>
        <w:spacing w:line="360" w:lineRule="auto"/>
        <w:jc w:val="both"/>
        <w:rPr>
          <w:lang w:val="en-US"/>
        </w:rPr>
      </w:pPr>
      <w:r>
        <w:rPr>
          <w:lang w:val="en-US"/>
        </w:rPr>
        <w:t xml:space="preserve">It’s true that time taken by a program depends on several other factors of computer systems. Given piece of program can run a lot faster on super computers than on a normal desktop systems. </w:t>
      </w:r>
      <w:r>
        <w:rPr>
          <w:lang w:val="en-US"/>
        </w:rPr>
        <w:fldChar w:fldCharType="begin" w:fldLock="1"/>
      </w:r>
      <w:r w:rsidR="000D5065">
        <w:rPr>
          <w:lang w:val="en-US"/>
        </w:rPr>
        <w:instrText>ADDIN CSL_CITATION {"citationItems":[{"id":"ITEM-1","itemData":{"DOI":"10.1109/IC3.2018.8530473","ISBN":"9781538668351","abstract":"The amount of code written has increased significantly in recent years and it has become one of the major tasks to judge the time-complexities of these codes. Multi-Class classification using machine learning enables us to categorize these algorithms into classes with the help of machine learning tools like gradient boosted trees. It also increases the accuracy of predicting the asymptotic-time complexities of the algorithms, thereby considerably reducing the manual effort required to do this task, at the same time increasing the accuracies of prediction. A novel concept of predicting time complexity using gradient boosted trees in a supervised manner is introduced in this paper.","author":[{"dropping-particle":"","family":"Kumarsharma","given":"Deepak","non-dropping-particle":"","parse-names":false,"suffix":""},{"dropping-particle":"","family":"Vohra","given":"Sumit","non-dropping-particle":"","parse-names":false,"suffix":""},{"dropping-particle":"","family":"Gupta","given":"Tarun","non-dropping-particle":"","parse-names":false,"suffix":""},{"dropping-particle":"","family":"Goyal","given":"Vipul","non-dropping-particle":"","parse-names":false,"suffix":""}],"container-title":"2018 11th International Conference on Contemporary Computing, IC3 2018","id":"ITEM-1","issued":{"date-parts":[["2018"]]},"page":"2-4","title":"Predicting the Algorithmic Time Complexity of Single Parametric Algorithms Using Multiclass Classification with Gradient Boosted Trees","type":"article-journal"},"uris":["http://www.mendeley.com/documents/?uuid=c8a50ba6-8335-4b8f-8093-6b074034c279"]}],"mendeley":{"formattedCitation":"(Kumarsharma et al., 2018)","plainTextFormattedCitation":"(Kumarsharma et al., 2018)","previouslyFormattedCitation":"(Kumarsharma et al., 2018)"},"properties":{"noteIndex":0},"schema":"https://github.com/citation-style-language/schema/raw/master/csl-citation.json"}</w:instrText>
      </w:r>
      <w:r>
        <w:rPr>
          <w:lang w:val="en-US"/>
        </w:rPr>
        <w:fldChar w:fldCharType="separate"/>
      </w:r>
      <w:r w:rsidRPr="00C559BD">
        <w:rPr>
          <w:noProof/>
          <w:lang w:val="en-US"/>
        </w:rPr>
        <w:t>(Kumarsharma et al., 2018)</w:t>
      </w:r>
      <w:r>
        <w:rPr>
          <w:lang w:val="en-US"/>
        </w:rPr>
        <w:fldChar w:fldCharType="end"/>
      </w:r>
      <w:r>
        <w:rPr>
          <w:lang w:val="en-US"/>
        </w:rPr>
        <w:t xml:space="preserve"> shows a comprehensive study of how these factors affect the execution time.</w:t>
      </w:r>
      <w:r w:rsidR="00AE4E37">
        <w:rPr>
          <w:lang w:val="en-US"/>
        </w:rPr>
        <w:t xml:space="preserve"> Since there are a lot of variables involved here, measuring time complexity based on input size becomes the standardized way of measurement.</w:t>
      </w:r>
    </w:p>
    <w:p w14:paraId="254EEF66" w14:textId="77777777" w:rsidR="000D5065" w:rsidRDefault="000D5065" w:rsidP="00F601B7">
      <w:pPr>
        <w:spacing w:line="360" w:lineRule="auto"/>
        <w:jc w:val="both"/>
        <w:rPr>
          <w:lang w:val="en-US"/>
        </w:rPr>
      </w:pPr>
      <w:r>
        <w:rPr>
          <w:lang w:val="en-US"/>
        </w:rPr>
        <w:t xml:space="preserve">There could be other domains of studies where other factors can be included to learn better strategies. In search domain where application of faster algorithms is very important, </w:t>
      </w:r>
      <w:r>
        <w:rPr>
          <w:lang w:val="en-US"/>
        </w:rPr>
        <w:fldChar w:fldCharType="begin" w:fldLock="1"/>
      </w:r>
      <w:r w:rsidR="000A39AA">
        <w:rPr>
          <w:lang w:val="en-US"/>
        </w:rPr>
        <w:instrText>ADDIN CSL_CITATION {"citationItems":[{"id":"ITEM-1","itemData":{"DOI":"10.1145/2460239.2460249","ISBN":"9781450319904","abstract":"There is a growing body of work in the field of hyper-heuristics. Hyper-heuristics are high level search methodologies that operate on the space of heuristics to solve hard computational problems. A frequently used hyper-heuristic framework mixes a predefined set of low level heuristics during the search process. While most of the work on such selection hyper-heuristics in the literature are empirical, we analyse the runtime of hyper-heuristics rigorously. Our initial analysis shows that mixing heuristics could lead to exponentially faster search than individual (deterministically chosen) heuristics on chosen problems. Both mixing of variation operators and mixing of acceptance criteria are investigated on some selected problems. It is shown that mixing operators is only efficient with the right mixing distribution (parameter setting). Additionally, some of the existing adaptation mechanisms for mixing operators are also evaluated. Copyright © 2013 ACM.","author":[{"dropping-particle":"","family":"Lehre","given":"Per Kristian","non-dropping-particle":"","parse-names":false,"suffix":""},{"dropping-particle":"","family":"Özcan","given":"Ender","non-dropping-particle":"","parse-names":false,"suffix":""}],"container-title":"FOGA 2013 - Proceedings of the 12th ACM Workshop on Foundations of Genetic Algorithms","id":"ITEM-1","issued":{"date-parts":[["2013"]]},"page":"97-104","title":"A runtime analysis of simple hyper-heuristics: To mix or not to mix operators","type":"article-journal"},"uris":["http://www.mendeley.com/documents/?uuid=5dd9312e-b6b4-4e12-8c85-2b75760733de"]}],"mendeley":{"formattedCitation":"(Lehre and Özcan, 2013)","plainTextFormattedCitation":"(Lehre and Özcan, 2013)","previouslyFormattedCitation":"(Lehre and Özcan, 2013)"},"properties":{"noteIndex":0},"schema":"https://github.com/citation-style-language/schema/raw/master/csl-citation.json"}</w:instrText>
      </w:r>
      <w:r>
        <w:rPr>
          <w:lang w:val="en-US"/>
        </w:rPr>
        <w:fldChar w:fldCharType="separate"/>
      </w:r>
      <w:r w:rsidRPr="000D5065">
        <w:rPr>
          <w:noProof/>
          <w:lang w:val="en-US"/>
        </w:rPr>
        <w:t>(Lehre and Özcan, 2013)</w:t>
      </w:r>
      <w:r>
        <w:rPr>
          <w:lang w:val="en-US"/>
        </w:rPr>
        <w:fldChar w:fldCharType="end"/>
      </w:r>
      <w:r>
        <w:rPr>
          <w:lang w:val="en-US"/>
        </w:rPr>
        <w:t xml:space="preserve"> suggests that mixing hyper heuristics with the operators score can improve</w:t>
      </w:r>
      <w:r w:rsidR="001D1406">
        <w:rPr>
          <w:lang w:val="en-US"/>
        </w:rPr>
        <w:t xml:space="preserve"> the overall performance of such hard computational problems.</w:t>
      </w:r>
    </w:p>
    <w:p w14:paraId="6042D5AC" w14:textId="77777777" w:rsidR="00621A29" w:rsidRDefault="00621A29" w:rsidP="00F601B7">
      <w:pPr>
        <w:spacing w:line="360" w:lineRule="auto"/>
        <w:jc w:val="both"/>
        <w:rPr>
          <w:lang w:val="en-US"/>
        </w:rPr>
      </w:pPr>
    </w:p>
    <w:p w14:paraId="7F0C1B78" w14:textId="77777777" w:rsidR="00621A29" w:rsidRDefault="00621A29" w:rsidP="00F601B7">
      <w:pPr>
        <w:spacing w:line="360" w:lineRule="auto"/>
        <w:jc w:val="both"/>
        <w:rPr>
          <w:b/>
          <w:bCs/>
          <w:lang w:val="en-US"/>
        </w:rPr>
      </w:pPr>
      <w:r w:rsidRPr="00621A29">
        <w:rPr>
          <w:b/>
          <w:bCs/>
          <w:lang w:val="en-US"/>
        </w:rPr>
        <w:t>2.2.3    Types of time complexity</w:t>
      </w:r>
    </w:p>
    <w:p w14:paraId="0E86D1B1" w14:textId="77777777" w:rsidR="00621A29" w:rsidRDefault="00621A29" w:rsidP="00F601B7">
      <w:pPr>
        <w:spacing w:line="360" w:lineRule="auto"/>
        <w:jc w:val="both"/>
        <w:rPr>
          <w:lang w:val="en-US"/>
        </w:rPr>
      </w:pPr>
      <w:r>
        <w:rPr>
          <w:lang w:val="en-US"/>
        </w:rPr>
        <w:t xml:space="preserve">Time complexity can be categorized into 3 </w:t>
      </w:r>
      <w:r w:rsidR="003F6428">
        <w:rPr>
          <w:lang w:val="en-US"/>
        </w:rPr>
        <w:t xml:space="preserve">different categories. They are </w:t>
      </w:r>
    </w:p>
    <w:p w14:paraId="652739F5" w14:textId="77777777" w:rsidR="003F6428" w:rsidRDefault="003F6428" w:rsidP="003F6428">
      <w:pPr>
        <w:pStyle w:val="ListParagraph"/>
        <w:numPr>
          <w:ilvl w:val="0"/>
          <w:numId w:val="1"/>
        </w:numPr>
        <w:spacing w:line="360" w:lineRule="auto"/>
        <w:ind w:left="717"/>
        <w:jc w:val="both"/>
        <w:rPr>
          <w:lang w:val="en-US"/>
        </w:rPr>
      </w:pPr>
      <w:r>
        <w:rPr>
          <w:lang w:val="en-US"/>
        </w:rPr>
        <w:t>Best case</w:t>
      </w:r>
      <w:r w:rsidR="00C14957">
        <w:rPr>
          <w:lang w:val="en-US"/>
        </w:rPr>
        <w:t>: For a given input of size n, given algorithm runs fastest.</w:t>
      </w:r>
    </w:p>
    <w:p w14:paraId="2CE750DC" w14:textId="77777777" w:rsidR="003F6428" w:rsidRDefault="003F6428" w:rsidP="003F6428">
      <w:pPr>
        <w:pStyle w:val="ListParagraph"/>
        <w:numPr>
          <w:ilvl w:val="0"/>
          <w:numId w:val="1"/>
        </w:numPr>
        <w:spacing w:line="360" w:lineRule="auto"/>
        <w:ind w:left="717"/>
        <w:jc w:val="both"/>
        <w:rPr>
          <w:lang w:val="en-US"/>
        </w:rPr>
      </w:pPr>
      <w:r>
        <w:rPr>
          <w:lang w:val="en-US"/>
        </w:rPr>
        <w:t>Average case</w:t>
      </w:r>
      <w:r w:rsidR="00C14957">
        <w:rPr>
          <w:lang w:val="en-US"/>
        </w:rPr>
        <w:t>: Algorithm is such cases are studied with random input size.</w:t>
      </w:r>
    </w:p>
    <w:p w14:paraId="4115CE21" w14:textId="77777777" w:rsidR="003F6428" w:rsidRDefault="003F6428" w:rsidP="003F6428">
      <w:pPr>
        <w:pStyle w:val="ListParagraph"/>
        <w:numPr>
          <w:ilvl w:val="0"/>
          <w:numId w:val="1"/>
        </w:numPr>
        <w:spacing w:line="360" w:lineRule="auto"/>
        <w:ind w:left="717"/>
        <w:jc w:val="both"/>
        <w:rPr>
          <w:lang w:val="en-US"/>
        </w:rPr>
      </w:pPr>
      <w:r>
        <w:rPr>
          <w:lang w:val="en-US"/>
        </w:rPr>
        <w:t>Worst case</w:t>
      </w:r>
      <w:r w:rsidR="00C14957">
        <w:rPr>
          <w:lang w:val="en-US"/>
        </w:rPr>
        <w:t xml:space="preserve"> or Big-O Notation: For a given input size n, algorithm has the slowest runtime. It is generally denoted by Big-O notation. It is also called as the upper bound for a function of input n.</w:t>
      </w:r>
    </w:p>
    <w:p w14:paraId="7C91A964" w14:textId="77777777" w:rsidR="00C14957" w:rsidRDefault="00C14957" w:rsidP="00C14957">
      <w:pPr>
        <w:spacing w:line="360" w:lineRule="auto"/>
        <w:jc w:val="both"/>
        <w:rPr>
          <w:lang w:val="en-US"/>
        </w:rPr>
      </w:pPr>
    </w:p>
    <w:p w14:paraId="7B1C669F" w14:textId="77777777" w:rsidR="00C14957" w:rsidRDefault="00C14957" w:rsidP="00C14957">
      <w:pPr>
        <w:spacing w:line="360" w:lineRule="auto"/>
        <w:jc w:val="both"/>
        <w:rPr>
          <w:b/>
          <w:bCs/>
          <w:lang w:val="en-US"/>
        </w:rPr>
      </w:pPr>
      <w:r w:rsidRPr="00C14957">
        <w:rPr>
          <w:b/>
          <w:bCs/>
          <w:lang w:val="en-US"/>
        </w:rPr>
        <w:t>2.2.4    General functions with Big-O notation</w:t>
      </w:r>
    </w:p>
    <w:p w14:paraId="0B99E75D" w14:textId="77777777" w:rsidR="00C14957" w:rsidRDefault="00F215FB" w:rsidP="00C14957">
      <w:pPr>
        <w:spacing w:line="360" w:lineRule="auto"/>
        <w:jc w:val="both"/>
        <w:rPr>
          <w:lang w:val="en-US"/>
        </w:rPr>
      </w:pPr>
      <w:r>
        <w:rPr>
          <w:lang w:val="en-US"/>
        </w:rPr>
        <w:t xml:space="preserve">Figure 2.1 shows the graph of normally considered functions. It is clear from the graph, that as the input size increases, the number of operations increases and vice versa. It also shows that exponential functions have higher number of operations compared to the functions which are constant or logarithmic. It is almost always desired to have worst case complexity growing </w:t>
      </w:r>
      <w:r w:rsidR="009169D5">
        <w:rPr>
          <w:lang w:val="en-US"/>
        </w:rPr>
        <w:t xml:space="preserve">in logarithmic or linear way. Such parameters also </w:t>
      </w:r>
      <w:r w:rsidR="00AB6660">
        <w:rPr>
          <w:lang w:val="en-US"/>
        </w:rPr>
        <w:t xml:space="preserve">helps programmers decide when to start looking for optimizations or places where refactoring of code is must. Higher order function like exponential functions demands more space and time to execute and hence has greater cost </w:t>
      </w:r>
      <w:r w:rsidR="00AB6660">
        <w:rPr>
          <w:lang w:val="en-US"/>
        </w:rPr>
        <w:lastRenderedPageBreak/>
        <w:t>to maintain. Algorithms having higher order time complexity generally causes issues like stack overflow etc. which in longer run becomes very tough to debug.</w:t>
      </w:r>
    </w:p>
    <w:p w14:paraId="2A4D892B" w14:textId="77777777" w:rsidR="007D7DD7" w:rsidRDefault="007D7DD7" w:rsidP="00C14957">
      <w:pPr>
        <w:spacing w:line="360" w:lineRule="auto"/>
        <w:jc w:val="both"/>
        <w:rPr>
          <w:lang w:val="en-US"/>
        </w:rPr>
      </w:pPr>
    </w:p>
    <w:p w14:paraId="7B93FACD" w14:textId="77777777" w:rsidR="00A43A2B" w:rsidRDefault="00C6700B" w:rsidP="00C14957">
      <w:pPr>
        <w:spacing w:line="360" w:lineRule="auto"/>
        <w:jc w:val="both"/>
        <w:rPr>
          <w:lang w:val="en-US"/>
        </w:rPr>
      </w:pPr>
      <w:r>
        <w:rPr>
          <w:lang w:val="en-US"/>
        </w:rPr>
        <w:t>This study</w:t>
      </w:r>
      <w:r>
        <w:rPr>
          <w:lang w:val="en-US"/>
        </w:rPr>
        <w:fldChar w:fldCharType="begin" w:fldLock="1"/>
      </w:r>
      <w:r w:rsidR="008B0BA0">
        <w:rPr>
          <w:lang w:val="en-US"/>
        </w:rPr>
        <w:instrText>ADDIN CSL_CITATION {"citationItems":[{"id":"ITEM-1","itemData":{"URL":"https://medium.com/@abdurrafeymasood/understanding-time-complexity-and-its-importance-in-technology-8279f72d1c6a","accessed":{"date-parts":[["2020","12","3"]]},"id":"ITEM-1","issued":{"date-parts":[["0"]]},"title":"Understanding Time Complexity and its Importance in Technology | by Abdur Rafey Masood | Medium","type":"webpage"},"uris":["http://www.mendeley.com/documents/?uuid=3fe343c3-a8b9-35f0-9a1a-623bdc2c62a4"]}],"mendeley":{"formattedCitation":"(Understanding Time Complexity and its Importance in Technology | by Abdur Rafey Masood | Medium, 2020)","plainTextFormattedCitation":"(Understanding Time Complexity and its Importance in Technology | by Abdur Rafey Masood | Medium, 2020)","previouslyFormattedCitation":"(Understanding Time Complexity and its Importance in Technology | by Abdur Rafey Masood | Medium, 2020)"},"properties":{"noteIndex":0},"schema":"https://github.com/citation-style-language/schema/raw/master/csl-citation.json"}</w:instrText>
      </w:r>
      <w:r>
        <w:rPr>
          <w:lang w:val="en-US"/>
        </w:rPr>
        <w:fldChar w:fldCharType="separate"/>
      </w:r>
      <w:r w:rsidRPr="00C6700B">
        <w:rPr>
          <w:noProof/>
          <w:lang w:val="en-US"/>
        </w:rPr>
        <w:t>(Understanding Time Complexity and its Importance in Technology | by Abdur Rafey Masood | Medium, 2020)</w:t>
      </w:r>
      <w:r>
        <w:rPr>
          <w:lang w:val="en-US"/>
        </w:rPr>
        <w:fldChar w:fldCharType="end"/>
      </w:r>
      <w:r>
        <w:rPr>
          <w:lang w:val="en-US"/>
        </w:rPr>
        <w:t xml:space="preserve"> shows f</w:t>
      </w:r>
      <w:r w:rsidR="00AB6660">
        <w:rPr>
          <w:lang w:val="en-US"/>
        </w:rPr>
        <w:t>unctions which fall under green area are most desirable, having manageable order of growth in orange and worst in red. Worst case scenarios become even more challenging if the hardware limitations are imposed. Although these days most of the systems have multi core processors</w:t>
      </w:r>
      <w:r w:rsidR="00A43A2B">
        <w:rPr>
          <w:lang w:val="en-US"/>
        </w:rPr>
        <w:t xml:space="preserve"> with </w:t>
      </w:r>
      <w:r w:rsidR="000830D1">
        <w:rPr>
          <w:lang w:val="en-US"/>
        </w:rPr>
        <w:t>GPU</w:t>
      </w:r>
      <w:r w:rsidR="00A43A2B">
        <w:rPr>
          <w:lang w:val="en-US"/>
        </w:rPr>
        <w:t xml:space="preserve"> but those systems having limited processor speed and limited execution space can even fail to finish the program eventually. Some examples of worst case complexity contain multiple for loops, recursive loops without break condition etc.</w:t>
      </w:r>
    </w:p>
    <w:p w14:paraId="770995E9" w14:textId="77777777" w:rsidR="007D7DD7" w:rsidRDefault="007D7DD7" w:rsidP="00C14957">
      <w:pPr>
        <w:spacing w:line="360" w:lineRule="auto"/>
        <w:jc w:val="both"/>
        <w:rPr>
          <w:lang w:val="en-US"/>
        </w:rPr>
      </w:pPr>
    </w:p>
    <w:p w14:paraId="45C90D32" w14:textId="77777777" w:rsidR="00AB6660" w:rsidRPr="00C14957" w:rsidRDefault="00A43A2B" w:rsidP="00C14957">
      <w:pPr>
        <w:spacing w:line="360" w:lineRule="auto"/>
        <w:jc w:val="both"/>
        <w:rPr>
          <w:lang w:val="en-US"/>
        </w:rPr>
      </w:pPr>
      <w:r>
        <w:rPr>
          <w:lang w:val="en-US"/>
        </w:rPr>
        <w:t>Factorial time O(n!) is considered to be the worst and is slowest of all the functions. In the figure below, it can be seen as having the steepest slope proving that the processor has to run highest number of operations for such algorithms with a given input of size n. Such algorithms can easily cause out of memory issues, if there are multiple concurrent processes running at the same time.</w:t>
      </w:r>
    </w:p>
    <w:p w14:paraId="4D0C1340" w14:textId="77777777" w:rsidR="003F6428" w:rsidRPr="003F6428" w:rsidRDefault="003F6428" w:rsidP="003F6428">
      <w:pPr>
        <w:spacing w:line="360" w:lineRule="auto"/>
        <w:jc w:val="both"/>
        <w:rPr>
          <w:lang w:val="en-US"/>
        </w:rPr>
      </w:pPr>
    </w:p>
    <w:p w14:paraId="634B6127" w14:textId="77777777" w:rsidR="00621A29" w:rsidRPr="00621A29" w:rsidRDefault="00621A29" w:rsidP="00F601B7">
      <w:pPr>
        <w:spacing w:line="360" w:lineRule="auto"/>
        <w:jc w:val="both"/>
        <w:rPr>
          <w:lang w:val="en-US"/>
        </w:rPr>
      </w:pPr>
      <w:r>
        <w:rPr>
          <w:noProof/>
          <w:lang w:val="en-US"/>
        </w:rPr>
        <w:drawing>
          <wp:inline distT="0" distB="0" distL="0" distR="0" wp14:anchorId="0B06DE9A" wp14:editId="21967990">
            <wp:extent cx="5756275" cy="401764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56275" cy="4017645"/>
                    </a:xfrm>
                    <a:prstGeom prst="rect">
                      <a:avLst/>
                    </a:prstGeom>
                  </pic:spPr>
                </pic:pic>
              </a:graphicData>
            </a:graphic>
          </wp:inline>
        </w:drawing>
      </w:r>
    </w:p>
    <w:p w14:paraId="5DDB0C61" w14:textId="5F007AEC" w:rsidR="000D5065" w:rsidRPr="002903B6" w:rsidRDefault="00C14957" w:rsidP="00F53A1A">
      <w:pPr>
        <w:spacing w:line="360" w:lineRule="auto"/>
        <w:jc w:val="center"/>
        <w:rPr>
          <w:b/>
          <w:bCs/>
          <w:lang w:val="en-US"/>
        </w:rPr>
      </w:pPr>
      <w:r w:rsidRPr="002903B6">
        <w:rPr>
          <w:b/>
          <w:bCs/>
          <w:lang w:val="en-US"/>
        </w:rPr>
        <w:lastRenderedPageBreak/>
        <w:t>Figure 2.1</w:t>
      </w:r>
      <w:r w:rsidR="00F53A1A" w:rsidRPr="002903B6">
        <w:rPr>
          <w:b/>
          <w:bCs/>
          <w:lang w:val="en-US"/>
        </w:rPr>
        <w:t xml:space="preserve"> (</w:t>
      </w:r>
      <w:r w:rsidR="00F53A1A" w:rsidRPr="002903B6">
        <w:rPr>
          <w:rFonts w:eastAsiaTheme="minorHAnsi"/>
          <w:b/>
          <w:bCs/>
          <w:lang w:val="en-GB" w:eastAsia="en-US"/>
        </w:rPr>
        <w:t>Big-Oh complexity chart</w:t>
      </w:r>
      <w:r w:rsidR="00F53A1A" w:rsidRPr="002903B6">
        <w:rPr>
          <w:b/>
          <w:bCs/>
          <w:lang w:val="en-US"/>
        </w:rPr>
        <w:t>)</w:t>
      </w:r>
    </w:p>
    <w:p w14:paraId="3776BEB4" w14:textId="77777777" w:rsidR="00CE52D3" w:rsidRPr="005368E9" w:rsidRDefault="00CE52D3" w:rsidP="00F215FB">
      <w:pPr>
        <w:spacing w:line="360" w:lineRule="auto"/>
        <w:ind w:left="3600" w:firstLine="720"/>
        <w:jc w:val="both"/>
        <w:rPr>
          <w:lang w:val="en-US"/>
        </w:rPr>
      </w:pPr>
    </w:p>
    <w:p w14:paraId="617ED495" w14:textId="77777777" w:rsidR="00D72776" w:rsidRDefault="00D72776" w:rsidP="004F6BF1">
      <w:pPr>
        <w:spacing w:line="360" w:lineRule="auto"/>
        <w:rPr>
          <w:b/>
          <w:bCs/>
          <w:lang w:val="en-US"/>
        </w:rPr>
      </w:pPr>
      <w:r>
        <w:rPr>
          <w:b/>
          <w:bCs/>
          <w:lang w:val="en-US"/>
        </w:rPr>
        <w:t>2.2.</w:t>
      </w:r>
      <w:r w:rsidR="00CE52D3">
        <w:rPr>
          <w:b/>
          <w:bCs/>
          <w:lang w:val="en-US"/>
        </w:rPr>
        <w:t>5</w:t>
      </w:r>
      <w:r>
        <w:rPr>
          <w:b/>
          <w:bCs/>
          <w:lang w:val="en-US"/>
        </w:rPr>
        <w:tab/>
        <w:t>Application of code analysis</w:t>
      </w:r>
    </w:p>
    <w:p w14:paraId="59AE461F" w14:textId="77777777" w:rsidR="00CE52D3" w:rsidRDefault="001502DB" w:rsidP="008C2344">
      <w:pPr>
        <w:spacing w:line="360" w:lineRule="auto"/>
        <w:jc w:val="both"/>
        <w:rPr>
          <w:lang w:val="en-US"/>
        </w:rPr>
      </w:pPr>
      <w:r>
        <w:rPr>
          <w:lang w:val="en-US"/>
        </w:rPr>
        <w:t>Application of time complexity analysis is almost everywhere present inside the programming world. Competitive coding programs can use these predictive models for automatic evaluation of code. Several integrated development environments can also leverage it to give continuous feedback to programmers, which can help them to choose their options wisely.</w:t>
      </w:r>
      <w:r w:rsidR="008C2344">
        <w:rPr>
          <w:lang w:val="en-US"/>
        </w:rPr>
        <w:t xml:space="preserve"> There are also cases of having different choices of algorithms based on the hardware limitations and the input size. For example there are a few search algorithms which might have higher order of growth for an input size but can work faster for smaller input size.</w:t>
      </w:r>
    </w:p>
    <w:p w14:paraId="0DC505FB" w14:textId="77777777" w:rsidR="007D7DD7" w:rsidRDefault="007D7DD7" w:rsidP="008C2344">
      <w:pPr>
        <w:spacing w:line="360" w:lineRule="auto"/>
        <w:jc w:val="both"/>
        <w:rPr>
          <w:lang w:val="en-US"/>
        </w:rPr>
      </w:pPr>
    </w:p>
    <w:p w14:paraId="5A83252E" w14:textId="77777777" w:rsidR="008C2344" w:rsidRDefault="008C2344" w:rsidP="008C2344">
      <w:pPr>
        <w:spacing w:line="360" w:lineRule="auto"/>
        <w:jc w:val="both"/>
        <w:rPr>
          <w:lang w:val="en-US"/>
        </w:rPr>
      </w:pPr>
      <w:r>
        <w:rPr>
          <w:lang w:val="en-US"/>
        </w:rPr>
        <w:t>There are several research domains where studies continue to research for better algorithms over the known solutions. There are cases where the solution is known for a given problem but either the known solution is very costly or it can’t be scaled. Such studies measure their performance in terms of Big-O notation.</w:t>
      </w:r>
    </w:p>
    <w:p w14:paraId="74363BFC" w14:textId="77777777" w:rsidR="007D7DD7" w:rsidRDefault="007D7DD7" w:rsidP="008C2344">
      <w:pPr>
        <w:spacing w:line="360" w:lineRule="auto"/>
        <w:jc w:val="both"/>
        <w:rPr>
          <w:lang w:val="en-US"/>
        </w:rPr>
      </w:pPr>
    </w:p>
    <w:p w14:paraId="5FA8306D" w14:textId="77777777" w:rsidR="00BA4EF7" w:rsidRDefault="00BA4EF7" w:rsidP="008C2344">
      <w:pPr>
        <w:spacing w:line="360" w:lineRule="auto"/>
        <w:jc w:val="both"/>
        <w:rPr>
          <w:rFonts w:eastAsiaTheme="minorEastAsia"/>
          <w:lang w:val="en-US"/>
        </w:rPr>
      </w:pPr>
      <w:r>
        <w:rPr>
          <w:lang w:val="en-US"/>
        </w:rPr>
        <w:t xml:space="preserve">Another real life scenario from web development paradigm leverages for the fact that it points to scalability. General web development happens on a very small scale, where the developer works with very small dataset and develops a feature on top of that. Any algorithm designed on such low data can run very fast but the real issue comes when the same algorithm, if not considered by its time complexity, can behave a lot weird in production environments. Normally production environments deals with loads of data with heavy concurrent usage and if any algorithm with exponential complexity runs with these parameters can bring even a very god hardware to it’s knees. For example </w:t>
      </w:r>
      <w:r w:rsidR="00BC1ACC">
        <w:rPr>
          <w:lang w:val="en-US"/>
        </w:rPr>
        <w:t>let’s</w:t>
      </w:r>
      <w:r>
        <w:rPr>
          <w:lang w:val="en-US"/>
        </w:rPr>
        <w:t xml:space="preserve"> say an algorithm with worst case time complexity </w:t>
      </w:r>
      <m:oMath>
        <m:sSup>
          <m:sSupPr>
            <m:ctrlPr>
              <w:rPr>
                <w:rFonts w:ascii="Cambria Math" w:hAnsi="Cambria Math"/>
                <w:i/>
                <w:lang w:val="en-US"/>
              </w:rPr>
            </m:ctrlPr>
          </m:sSupPr>
          <m:e>
            <m:r>
              <w:rPr>
                <w:rFonts w:ascii="Cambria Math" w:hAnsi="Cambria Math"/>
                <w:lang w:val="en-US"/>
              </w:rPr>
              <m:t>O(n</m:t>
            </m:r>
          </m:e>
          <m:sup>
            <m:r>
              <w:rPr>
                <w:rFonts w:ascii="Cambria Math" w:hAnsi="Cambria Math"/>
                <w:lang w:val="en-US"/>
              </w:rPr>
              <m:t>2</m:t>
            </m:r>
          </m:sup>
        </m:sSup>
        <m:r>
          <w:rPr>
            <w:rFonts w:ascii="Cambria Math" w:hAnsi="Cambria Math"/>
            <w:lang w:val="en-US"/>
          </w:rPr>
          <m:t>)</m:t>
        </m:r>
      </m:oMath>
      <w:r w:rsidR="00051E94">
        <w:rPr>
          <w:rFonts w:eastAsiaTheme="minorEastAsia"/>
          <w:lang w:val="en-US"/>
        </w:rPr>
        <w:t xml:space="preserve"> and another with </w:t>
      </w:r>
      <m:oMath>
        <m:r>
          <w:rPr>
            <w:rFonts w:ascii="Cambria Math" w:eastAsiaTheme="minorEastAsia" w:hAnsi="Cambria Math"/>
            <w:lang w:val="en-US"/>
          </w:rPr>
          <m:t>O</m:t>
        </m:r>
        <m:d>
          <m:dPr>
            <m:ctrlPr>
              <w:rPr>
                <w:rFonts w:ascii="Cambria Math" w:eastAsiaTheme="minorEastAsia" w:hAnsi="Cambria Math"/>
                <w:i/>
                <w:lang w:val="en-US"/>
              </w:rPr>
            </m:ctrlPr>
          </m:dPr>
          <m:e>
            <m:r>
              <w:rPr>
                <w:rFonts w:ascii="Cambria Math" w:eastAsiaTheme="minorEastAsia" w:hAnsi="Cambria Math"/>
                <w:lang w:val="en-US"/>
              </w:rPr>
              <m:t>n</m:t>
            </m:r>
          </m:e>
        </m:d>
      </m:oMath>
      <w:r w:rsidR="00BC1ACC">
        <w:rPr>
          <w:rFonts w:eastAsiaTheme="minorEastAsia"/>
          <w:lang w:val="en-US"/>
        </w:rPr>
        <w:t>. Number of resources would scale proportionally for algorithm with exponential complexity as compared to one with linear time complexity.</w:t>
      </w:r>
    </w:p>
    <w:p w14:paraId="5256A56E" w14:textId="77777777" w:rsidR="007D7DD7" w:rsidRDefault="007D7DD7" w:rsidP="008C2344">
      <w:pPr>
        <w:spacing w:line="360" w:lineRule="auto"/>
        <w:jc w:val="both"/>
        <w:rPr>
          <w:rFonts w:eastAsiaTheme="minorEastAsia"/>
          <w:lang w:val="en-US"/>
        </w:rPr>
      </w:pPr>
    </w:p>
    <w:p w14:paraId="61155303" w14:textId="77777777" w:rsidR="00F4375E" w:rsidRDefault="00BC1ACC" w:rsidP="008C2344">
      <w:pPr>
        <w:spacing w:line="360" w:lineRule="auto"/>
        <w:jc w:val="both"/>
        <w:rPr>
          <w:rFonts w:eastAsiaTheme="minorEastAsia"/>
          <w:lang w:val="en-US"/>
        </w:rPr>
      </w:pPr>
      <w:r>
        <w:rPr>
          <w:rFonts w:eastAsiaTheme="minorEastAsia"/>
          <w:lang w:val="en-US"/>
        </w:rPr>
        <w:t>Just to get an estimate of how common worst case time complexity functions grow</w:t>
      </w:r>
      <w:r w:rsidR="00F4375E">
        <w:rPr>
          <w:rFonts w:eastAsiaTheme="minorEastAsia"/>
          <w:lang w:val="en-US"/>
        </w:rPr>
        <w:t>, let’s take a look at figure 2.2 below.</w:t>
      </w:r>
    </w:p>
    <w:p w14:paraId="0A1E8311" w14:textId="77777777" w:rsidR="00F4375E" w:rsidRPr="001502DB" w:rsidRDefault="00F4375E" w:rsidP="008C2344">
      <w:pPr>
        <w:spacing w:line="360" w:lineRule="auto"/>
        <w:jc w:val="both"/>
        <w:rPr>
          <w:lang w:val="en-US"/>
        </w:rPr>
      </w:pPr>
      <w:r>
        <w:rPr>
          <w:noProof/>
          <w:lang w:val="en-US"/>
        </w:rPr>
        <w:lastRenderedPageBreak/>
        <w:drawing>
          <wp:inline distT="0" distB="0" distL="0" distR="0" wp14:anchorId="24C244F5" wp14:editId="4BDC34F5">
            <wp:extent cx="5756275" cy="2889885"/>
            <wp:effectExtent l="0" t="0" r="0" b="571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56275" cy="2889885"/>
                    </a:xfrm>
                    <a:prstGeom prst="rect">
                      <a:avLst/>
                    </a:prstGeom>
                  </pic:spPr>
                </pic:pic>
              </a:graphicData>
            </a:graphic>
          </wp:inline>
        </w:drawing>
      </w:r>
    </w:p>
    <w:p w14:paraId="4F96E902" w14:textId="4F46AD27" w:rsidR="00F4375E" w:rsidRPr="002903B6" w:rsidRDefault="00F4375E" w:rsidP="002903B6">
      <w:pPr>
        <w:spacing w:line="360" w:lineRule="auto"/>
        <w:jc w:val="center"/>
        <w:rPr>
          <w:b/>
          <w:bCs/>
          <w:lang w:val="en-US"/>
        </w:rPr>
      </w:pPr>
      <w:r w:rsidRPr="002903B6">
        <w:rPr>
          <w:b/>
          <w:bCs/>
          <w:lang w:val="en-US"/>
        </w:rPr>
        <w:t>Figure 2.2</w:t>
      </w:r>
      <w:r w:rsidR="002903B6" w:rsidRPr="002903B6">
        <w:rPr>
          <w:b/>
          <w:bCs/>
          <w:lang w:val="en-US"/>
        </w:rPr>
        <w:t xml:space="preserve"> (</w:t>
      </w:r>
      <w:r w:rsidR="002903B6" w:rsidRPr="002903B6">
        <w:rPr>
          <w:rFonts w:eastAsiaTheme="minorHAnsi"/>
          <w:b/>
          <w:bCs/>
          <w:lang w:val="en-GB" w:eastAsia="en-US"/>
        </w:rPr>
        <w:t>Function and time comparison</w:t>
      </w:r>
      <w:r w:rsidR="002903B6" w:rsidRPr="002903B6">
        <w:rPr>
          <w:b/>
          <w:bCs/>
          <w:lang w:val="en-US"/>
        </w:rPr>
        <w:t>)</w:t>
      </w:r>
    </w:p>
    <w:p w14:paraId="6B75D6A7" w14:textId="77777777" w:rsidR="00F4375E" w:rsidRDefault="00F4375E" w:rsidP="00F4375E">
      <w:pPr>
        <w:spacing w:line="360" w:lineRule="auto"/>
        <w:jc w:val="both"/>
        <w:rPr>
          <w:lang w:val="en-US"/>
        </w:rPr>
      </w:pPr>
      <w:r>
        <w:rPr>
          <w:lang w:val="en-US"/>
        </w:rPr>
        <w:t>First column in Figure 2.2 shows the input size n and the rest of the columns shows the transformed values as a function of the input size. It’s clear from the figure that almost always the logarithmic/linear time complexities are desirable.</w:t>
      </w:r>
    </w:p>
    <w:p w14:paraId="22B8B836" w14:textId="77777777" w:rsidR="00F4375E" w:rsidRDefault="00F4375E" w:rsidP="00F4375E">
      <w:pPr>
        <w:spacing w:line="360" w:lineRule="auto"/>
        <w:jc w:val="both"/>
        <w:rPr>
          <w:lang w:val="en-US"/>
        </w:rPr>
      </w:pPr>
    </w:p>
    <w:p w14:paraId="237FA6B1" w14:textId="77777777" w:rsidR="00F4375E" w:rsidRDefault="00F4375E" w:rsidP="00F4375E">
      <w:pPr>
        <w:spacing w:line="360" w:lineRule="auto"/>
        <w:jc w:val="both"/>
        <w:rPr>
          <w:lang w:val="en-US"/>
        </w:rPr>
      </w:pPr>
      <w:r>
        <w:rPr>
          <w:lang w:val="en-US"/>
        </w:rPr>
        <w:t xml:space="preserve">Figure 2.3 shows the execution times of an instruction, assuming one execution takes I milli-second. There are some drastic changes between the execution time of linear/logarithmic function, as compared to the functions having exponential/factorial growth. When we combine these illustrations with our idea of scalability, it becomes very clear that using the worst case complexity measures can save a lot of unwanted </w:t>
      </w:r>
      <w:r w:rsidR="00E10041">
        <w:rPr>
          <w:lang w:val="en-US"/>
        </w:rPr>
        <w:t>troubles in later cycles of any software applications.</w:t>
      </w:r>
    </w:p>
    <w:p w14:paraId="732A9B2E" w14:textId="77777777" w:rsidR="00F4375E" w:rsidRPr="00F4375E" w:rsidRDefault="00F4375E" w:rsidP="00F4375E">
      <w:pPr>
        <w:spacing w:line="360" w:lineRule="auto"/>
        <w:jc w:val="both"/>
        <w:rPr>
          <w:lang w:val="en-US"/>
        </w:rPr>
      </w:pPr>
      <w:r>
        <w:rPr>
          <w:noProof/>
          <w:lang w:val="en-US"/>
        </w:rPr>
        <w:drawing>
          <wp:inline distT="0" distB="0" distL="0" distR="0" wp14:anchorId="59E87F8E" wp14:editId="477261A6">
            <wp:extent cx="5756275" cy="232791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56275" cy="2327910"/>
                    </a:xfrm>
                    <a:prstGeom prst="rect">
                      <a:avLst/>
                    </a:prstGeom>
                  </pic:spPr>
                </pic:pic>
              </a:graphicData>
            </a:graphic>
          </wp:inline>
        </w:drawing>
      </w:r>
      <w:r>
        <w:rPr>
          <w:lang w:val="en-US"/>
        </w:rPr>
        <w:t xml:space="preserve"> </w:t>
      </w:r>
    </w:p>
    <w:p w14:paraId="44902D78" w14:textId="7473CEB2" w:rsidR="00F4375E" w:rsidRPr="002903B6" w:rsidRDefault="00F4375E" w:rsidP="002903B6">
      <w:pPr>
        <w:spacing w:line="360" w:lineRule="auto"/>
        <w:jc w:val="center"/>
        <w:rPr>
          <w:b/>
          <w:bCs/>
          <w:lang w:val="en-US"/>
        </w:rPr>
      </w:pPr>
      <w:r w:rsidRPr="002903B6">
        <w:rPr>
          <w:b/>
          <w:bCs/>
          <w:lang w:val="en-US"/>
        </w:rPr>
        <w:t>Figure 2.3</w:t>
      </w:r>
      <w:r w:rsidR="002903B6" w:rsidRPr="002903B6">
        <w:rPr>
          <w:b/>
          <w:bCs/>
          <w:lang w:val="en-US"/>
        </w:rPr>
        <w:t xml:space="preserve"> (</w:t>
      </w:r>
      <w:r w:rsidR="002903B6" w:rsidRPr="002903B6">
        <w:rPr>
          <w:rFonts w:eastAsiaTheme="minorHAnsi"/>
          <w:b/>
          <w:bCs/>
          <w:lang w:val="en-GB" w:eastAsia="en-US"/>
        </w:rPr>
        <w:t>Execution time of functions</w:t>
      </w:r>
      <w:r w:rsidR="002903B6" w:rsidRPr="002903B6">
        <w:rPr>
          <w:b/>
          <w:bCs/>
          <w:lang w:val="en-US"/>
        </w:rPr>
        <w:t>)</w:t>
      </w:r>
    </w:p>
    <w:p w14:paraId="6A2D34E0" w14:textId="77777777" w:rsidR="0060787E" w:rsidRDefault="0060787E" w:rsidP="004F6BF1">
      <w:pPr>
        <w:spacing w:line="360" w:lineRule="auto"/>
        <w:rPr>
          <w:b/>
          <w:bCs/>
          <w:lang w:val="en-US"/>
        </w:rPr>
      </w:pPr>
    </w:p>
    <w:p w14:paraId="63525EDF" w14:textId="77777777" w:rsidR="00FA102A" w:rsidRDefault="008B0BA0" w:rsidP="008B0BA0">
      <w:pPr>
        <w:spacing w:line="360" w:lineRule="auto"/>
        <w:jc w:val="both"/>
        <w:rPr>
          <w:lang w:val="en-US"/>
        </w:rPr>
      </w:pPr>
      <w:r>
        <w:rPr>
          <w:lang w:val="en-US"/>
        </w:rPr>
        <w:lastRenderedPageBreak/>
        <w:t>For NP-hard problems where there is always an approximate solution, time complexity analysis are also used to find solutions which are polynomial time. Study</w:t>
      </w:r>
      <w:r>
        <w:rPr>
          <w:lang w:val="en-US"/>
        </w:rPr>
        <w:fldChar w:fldCharType="begin" w:fldLock="1"/>
      </w:r>
      <w:r w:rsidR="00FA102A">
        <w:rPr>
          <w:lang w:val="en-US"/>
        </w:rPr>
        <w:instrText>ADDIN CSL_CITATION {"citationItems":[{"id":"ITEM-1","itemData":{"DOI":"10.1007/s11633-007-0281-3","ISSN":"14768186","abstract":"Computational time complexity analyzes of evolutionary algorithms (EAs) have been performed since the mid-nineties. The first results were related to very simple algorithms, such as the (1+1)-EA, on toy problems. These efforts produced a deeper understanding of how EAs perform on different kinds of fitness landscapes and general mathematical tools that may be extended to the analysis of more complicated EAs on more realistic problems. In fact, in recent years, it has been possible to analyze the (1+1)-EA on combinatorial optimization problems with practical applications and more realistic population-based EAs on structured toy problems. This paper presents a survey of the results obtained in the last decade along these two research lines. The most common mathematical techniques are introduced, the basic ideas behind them are discussed and their elective applications are highlighted. Solred problems that were still open are enumerated as are those still awaiting for a solution. New questions and problems arisen in the meantime are also considered. © 2007 Institute of Automation, Chinese Academy of Sciences.","author":[{"dropping-particle":"","family":"Oliveto","given":"Pietro S.","non-dropping-particle":"","parse-names":false,"suffix":""},{"dropping-particle":"","family":"He","given":"Jun","non-dropping-particle":"","parse-names":false,"suffix":""},{"dropping-particle":"","family":"Yao","given":"Xin","non-dropping-particle":"","parse-names":false,"suffix":""}],"container-title":"International Journal of Automation and Computing","id":"ITEM-1","issue":"3","issued":{"date-parts":[["2007"]]},"page":"281-293","title":"Time complexity of evolutionary algorithms for combinatorial optimization: A decade of results","type":"article-journal","volume":"4"},"uris":["http://www.mendeley.com/documents/?uuid=53d23885-0d86-4c3f-ba4a-4b6624a9d4a8"]}],"mendeley":{"formattedCitation":"(Oliveto et al., 2007)","plainTextFormattedCitation":"(Oliveto et al., 2007)","previouslyFormattedCitation":"(Oliveto et al., 2007)"},"properties":{"noteIndex":0},"schema":"https://github.com/citation-style-language/schema/raw/master/csl-citation.json"}</w:instrText>
      </w:r>
      <w:r>
        <w:rPr>
          <w:lang w:val="en-US"/>
        </w:rPr>
        <w:fldChar w:fldCharType="separate"/>
      </w:r>
      <w:r w:rsidRPr="008B0BA0">
        <w:rPr>
          <w:noProof/>
          <w:lang w:val="en-US"/>
        </w:rPr>
        <w:t>(</w:t>
      </w:r>
      <w:proofErr w:type="spellStart"/>
      <w:r w:rsidRPr="008B0BA0">
        <w:rPr>
          <w:noProof/>
          <w:lang w:val="en-US"/>
        </w:rPr>
        <w:t>Oliveto</w:t>
      </w:r>
      <w:proofErr w:type="spellEnd"/>
      <w:r w:rsidRPr="008B0BA0">
        <w:rPr>
          <w:noProof/>
          <w:lang w:val="en-US"/>
        </w:rPr>
        <w:t xml:space="preserve"> et al., 2007)</w:t>
      </w:r>
      <w:r>
        <w:rPr>
          <w:lang w:val="en-US"/>
        </w:rPr>
        <w:fldChar w:fldCharType="end"/>
      </w:r>
      <w:r>
        <w:rPr>
          <w:lang w:val="en-US"/>
        </w:rPr>
        <w:t xml:space="preserve"> on evolutionary algorithms shows promising results for such hard computational problems.</w:t>
      </w:r>
    </w:p>
    <w:p w14:paraId="6A0E879F" w14:textId="77777777" w:rsidR="007D7DD7" w:rsidRDefault="007D7DD7" w:rsidP="008B0BA0">
      <w:pPr>
        <w:spacing w:line="360" w:lineRule="auto"/>
        <w:jc w:val="both"/>
        <w:rPr>
          <w:lang w:val="en-US"/>
        </w:rPr>
      </w:pPr>
    </w:p>
    <w:p w14:paraId="4A75CD35" w14:textId="651EF101" w:rsidR="00FA102A" w:rsidRDefault="00FA102A" w:rsidP="008B0BA0">
      <w:pPr>
        <w:spacing w:line="360" w:lineRule="auto"/>
        <w:jc w:val="both"/>
        <w:rPr>
          <w:lang w:val="en-US"/>
        </w:rPr>
      </w:pPr>
      <w:r>
        <w:rPr>
          <w:lang w:val="en-US"/>
        </w:rPr>
        <w:t xml:space="preserve">When we study algorithm’s time complexity, we can’t stay away from Moore’s law. This is because any code execution has to happen on a hardware which generally evolves around Moore’s law. </w:t>
      </w:r>
      <w:r>
        <w:rPr>
          <w:lang w:val="en-US"/>
        </w:rPr>
        <w:fldChar w:fldCharType="begin" w:fldLock="1"/>
      </w:r>
      <w:r w:rsidR="006B5232">
        <w:rPr>
          <w:lang w:val="en-US"/>
        </w:rPr>
        <w:instrText>ADDIN CSL_CITATION {"citationItems":[{"id":"ITEM-1","itemData":{"DOI":"10.1007/978-0-387-09766-4_81","author":[{"dropping-particle":"","family":"Padua","given":"David","non-dropping-particle":"","parse-names":false,"suffix":""},{"dropping-particle":"","family":"Ghoting","given":"Amol","non-dropping-particle":"","parse-names":false,"suffix":""},{"dropping-particle":"","family":"Gunnels","given":"John A.","non-dropping-particle":"","parse-names":false,"suffix":""},{"dropping-particle":"","family":"Squillante","given":"Mark S.","non-dropping-particle":"","parse-names":false,"suffix":""},{"dropping-particle":"","family":"Meseguer","given":"José","non-dropping-particle":"","parse-names":false,"suffix":""},{"dropping-particle":"","family":"Cownie","given":"James H.","non-dropping-particle":"","parse-names":false,"suffix":""},{"dropping-particle":"","family":"Roweth","given":"Duncan","non-dropping-particle":"","parse-names":false,"suffix":""},{"dropping-particle":"V.","family":"Adve","given":"Sarita","non-dropping-particle":"","parse-names":false,"suffix":""},{"dropping-particle":"","family":"Boehm","given":"Hans J.","non-dropping-particle":"","parse-names":false,"suffix":""},{"dropping-particle":"","family":"McKee","given":"Sally A.","non-dropping-particle":"","parse-names":false,"suffix":""},{"dropping-particle":"","family":"Wisniewski","given":"Robert W.","non-dropping-particle":"","parse-names":false,"suffix":""},{"dropping-particle":"","family":"Karypis","given":"George","non-dropping-particle":"","parse-names":false,"suffix":""},{"dropping-particle":"","family":"Malony","given":"Allen D.","non-dropping-particle":"","parse-names":false,"suffix":""},{"dropping-particle":"","family":"Gottlieb","given":"Steven","non-dropping-particle":"","parse-names":false,"suffix":""},{"dropping-particle":"","family":"Riesen","given":"Rolf","non-dropping-particle":"","parse-names":false,"suffix":""},{"dropping-particle":"","family":"Maccabe","given":"Arthur B.","non-dropping-particle":"","parse-names":false,"suffix":""},{"dropping-particle":"","family":"Bilardi","given":"Gianfranco","non-dropping-particle":"","parse-names":false,"suffix":""},{"dropping-particle":"","family":"Pietracaprina","given":"Andrea","non-dropping-particle":"","parse-names":false,"suffix":""},{"dropping-particle":"","family":"Kejariwal","given":"Arun","non-dropping-particle":"","parse-names":false,"suffix":""},{"dropping-particle":"","family":"Nicolau","given":"Alexandru","non-dropping-particle":"","parse-names":false,"suffix":""},{"dropping-particle":"","family":"Lengauer","given":"Christian","non-dropping-particle":"","parse-names":false,"suffix":""},{"dropping-particle":"","family":"Gustafson","given":"John L.","non-dropping-particle":"","parse-names":false,"suffix":""},{"dropping-particle":"","family":"Gropp","given":"William","non-dropping-particle":"","parse-names":false,"suffix":""},{"dropping-particle":"","family":"Prost","given":"Jean-Pierre","non-dropping-particle":"","parse-names":false,"suffix":""},{"dropping-particle":"","family":"Padua","given":"David","non-dropping-particle":"","parse-names":false,"suffix":""},{"dropping-particle":"","family":"Lowney","given":"Geoff","non-dropping-particle":"","parse-names":false,"suffix":""},{"dropping-particle":"","family":"Amestoy","given":"Patrick","non-dropping-particle":"","parse-names":false,"suffix":""},{"dropping-particle":"","family":"Buttari","given":"Alfredo","non-dropping-particle":"","parse-names":false,"suffix":""},{"dropping-particle":"","family":"Duff","given":"Iain","non-dropping-particle":"","parse-names":false,"suffix":""},{"dropping-particle":"","family":"Guermouche","given":"Abdou","non-dropping-particle":"","parse-names":false,"suffix":""},{"dropping-particle":"","family":"L’Excellent","given":"Jean-Yves","non-dropping-particle":"","parse-names":false,"suffix":""},{"dropping-particle":"","family":"Uçar","given":"Bora","non-dropping-particle":"","parse-names":false,"suffix":""},{"dropping-particle":"","family":"Halstead","given":"Robert H.","non-dropping-particle":"","parse-names":false,"suffix":""},{"dropping-particle":"","family":"Nemirovsky","given":"Mario","non-dropping-particle":"","parse-names":false,"suffix":""},{"dropping-particle":"","family":"Amestoy","given":"Patrick","non-dropping-particle":"","parse-names":false,"suffix":""},{"dropping-particle":"","family":"Buttari","given":"Alfredo","non-dropping-particle":"","parse-names":false,"suffix":""},{"dropping-particle":"","family":"Duff","given":"Iain","non-dropping-particle":"","parse-names":false,"suffix":""},{"dropping-particle":"","family":"Guermouche","given":"Abdou","non-dropping-particle":"","parse-names":false,"suffix":""},{"dropping-particle":"","family":"L’Excellent","given":"Jean-Yves","non-dropping-particle":"","parse-names":false,"suffix":""},{"dropping-particle":"","family":"Uçar","given":"Bora","non-dropping-particle":"","parse-names":false,"suffix":""},{"dropping-particle":"","family":"Pakin","given":"Scott","non-dropping-particle":"","parse-names":false,"suffix":""}],"container-title":"Encyclopedia of Parallel Computing","id":"ITEM-1","issued":{"date-parts":[["2011"]]},"page":"1177-1184","publisher":"Springer US","publisher-place":"Boston, MA","title":"Moore’s Law","type":"chapter"},"uris":["http://www.mendeley.com/documents/?uuid=008d2dbf-1819-3e4b-aa8b-f9a48b3d3d8b"]}],"mendeley":{"formattedCitation":"(Padua et al., 2011)","plainTextFormattedCitation":"(Padua et al., 2011)","previouslyFormattedCitation":"(Padua et al., 2011)"},"properties":{"noteIndex":0},"schema":"https://github.com/citation-style-language/schema/raw/master/csl-citation.json"}</w:instrText>
      </w:r>
      <w:r>
        <w:rPr>
          <w:lang w:val="en-US"/>
        </w:rPr>
        <w:fldChar w:fldCharType="separate"/>
      </w:r>
      <w:r w:rsidRPr="00FA102A">
        <w:rPr>
          <w:noProof/>
          <w:lang w:val="en-US"/>
        </w:rPr>
        <w:t>(Padua et al., 2011)</w:t>
      </w:r>
      <w:r>
        <w:rPr>
          <w:lang w:val="en-US"/>
        </w:rPr>
        <w:fldChar w:fldCharType="end"/>
      </w:r>
      <w:r>
        <w:rPr>
          <w:lang w:val="en-US"/>
        </w:rPr>
        <w:t xml:space="preserve"> states that every 2 years, the number of transistors on </w:t>
      </w:r>
      <w:r w:rsidR="00E739AE">
        <w:rPr>
          <w:lang w:val="en-US"/>
        </w:rPr>
        <w:t>c</w:t>
      </w:r>
      <w:r>
        <w:rPr>
          <w:lang w:val="en-US"/>
        </w:rPr>
        <w:t>hips will double and the chip’s size will almost go half of it’s present size. Now the number of more transistors means more information flow and also adds for information processing capabilities. In fact most of the machine learning theory progressed into well defined facts is also heavily dependent upon this evolution into processing power.</w:t>
      </w:r>
      <w:r w:rsidR="006B5232">
        <w:rPr>
          <w:lang w:val="en-US"/>
        </w:rPr>
        <w:t xml:space="preserve"> With more processing power, it gave an increased possibility of even be able to develop and run complex algorithms. An incomprehensible idea that complexity means more power is greatly false, as this leads to  collection of fat software which is designed to present all possible features to everyone, even though most of them might not be required in daily usage of their customers. Moreover this study</w:t>
      </w:r>
      <w:r w:rsidR="00835139">
        <w:rPr>
          <w:lang w:val="en-US"/>
        </w:rPr>
        <w:t xml:space="preserve"> </w:t>
      </w:r>
      <w:r w:rsidR="006B5232">
        <w:rPr>
          <w:lang w:val="en-US"/>
        </w:rPr>
        <w:fldChar w:fldCharType="begin" w:fldLock="1"/>
      </w:r>
      <w:r w:rsidR="00FC520E">
        <w:rPr>
          <w:lang w:val="en-US"/>
        </w:rPr>
        <w:instrText>ADDIN CSL_CITATION {"citationItems":[{"id":"ITEM-1","itemData":{"ISSN":"00189162","author":[{"dropping-particle":"","family":"Wirth","given":"Niklaus","non-dropping-particle":"","parse-names":false,"suffix":""}],"container-title":"Cybersquare","id":"ITEM-1","issued":{"date-parts":[["1995"]]},"title":"Wirth (1995) IEEE Computer.pdf","type":"article","volume":"February"},"uris":["http://www.mendeley.com/documents/?uuid=629ffb2d-6660-4e7e-b9b2-dd0474dedc89"]}],"mendeley":{"formattedCitation":"(Wirth, 1995)","plainTextFormattedCitation":"(Wirth, 1995)","previouslyFormattedCitation":"(Wirth, 1995)"},"properties":{"noteIndex":0},"schema":"https://github.com/citation-style-language/schema/raw/master/csl-citation.json"}</w:instrText>
      </w:r>
      <w:r w:rsidR="006B5232">
        <w:rPr>
          <w:lang w:val="en-US"/>
        </w:rPr>
        <w:fldChar w:fldCharType="separate"/>
      </w:r>
      <w:r w:rsidR="006B5232" w:rsidRPr="006B5232">
        <w:rPr>
          <w:noProof/>
          <w:lang w:val="en-US"/>
        </w:rPr>
        <w:t>(Wirth, 1995)</w:t>
      </w:r>
      <w:r w:rsidR="006B5232">
        <w:rPr>
          <w:lang w:val="en-US"/>
        </w:rPr>
        <w:fldChar w:fldCharType="end"/>
      </w:r>
      <w:r w:rsidR="00835139">
        <w:rPr>
          <w:lang w:val="en-US"/>
        </w:rPr>
        <w:t xml:space="preserve"> discussed loads of idea behind having lean software and how more power should be used responsibly.</w:t>
      </w:r>
      <w:r w:rsidR="006664D3">
        <w:rPr>
          <w:lang w:val="en-US"/>
        </w:rPr>
        <w:t xml:space="preserve"> It also discusses about factors like time pressure etc. causing writing of these big monolith softwires and how it doesn’t allow time for careful planning but they are out of scope for this study.</w:t>
      </w:r>
    </w:p>
    <w:p w14:paraId="244E3A0E" w14:textId="77777777" w:rsidR="007D7DD7" w:rsidRDefault="007D7DD7" w:rsidP="008B0BA0">
      <w:pPr>
        <w:spacing w:line="360" w:lineRule="auto"/>
        <w:jc w:val="both"/>
        <w:rPr>
          <w:lang w:val="en-US"/>
        </w:rPr>
      </w:pPr>
    </w:p>
    <w:p w14:paraId="6815EFB8" w14:textId="77777777" w:rsidR="00FC520E" w:rsidRDefault="00FC520E" w:rsidP="008B0BA0">
      <w:pPr>
        <w:spacing w:line="360" w:lineRule="auto"/>
        <w:jc w:val="both"/>
        <w:rPr>
          <w:lang w:val="en-US"/>
        </w:rPr>
      </w:pPr>
      <w:r>
        <w:rPr>
          <w:lang w:val="en-US"/>
        </w:rPr>
        <w:t xml:space="preserve">Loads of improvement in the domain of NP problems i.e. Search problems got measured their complexities using Big O notations and advancements on these are also measured using the same idea. </w:t>
      </w:r>
      <w:r>
        <w:rPr>
          <w:lang w:val="en-US"/>
        </w:rPr>
        <w:fldChar w:fldCharType="begin" w:fldLock="1"/>
      </w:r>
      <w:r w:rsidR="00291B0D">
        <w:rPr>
          <w:lang w:val="en-US"/>
        </w:rPr>
        <w:instrText>ADDIN CSL_CITATION {"citationItems":[{"id":"ITEM-1","itemData":{"DOI":"10.1073/pnas.1416954111","ISSN":"10916490","abstract":"Algorithms, perhaps together with Moore's law, compose the engine of the information technology revolution, whereas complexity-the antithesis of algorithms-is one of the deepest realms of mathematical investigation. After introducing the basic concepts of algorithms and complexity, and the fundamental complexity classes P (polynomial time) and NP (nondeterministic polynomial time, or search problems), we discuss briefly the P vs. NP problem. We then focus on certain classes between P and NP which capture important phenomena in the social and life sciences, namely the Nash equlibrium and other equilibria in economics and game theory, and certain processes in population genetics and evolution. Finally, an algorithm known as multiplicative weights update (MWU) provides an algorithmic interpretation of the evolution of allele frequencies in a population under sex and weak selection. All three of these equivalences are rife with domain-specific implications: The concept of Nash equilibrium may be less universal- and therefore less compelling-than has been presumed; selection on gene interactions may entail the maintenance of genetic variation for longer periods than selection on single alleles predicts; whereas MWU can be shown to maximize, for each gene, a convex combination of the gene's cumulative fitness in the population and the entropy of the allele distribution, an insight that may be pertinent to the maintenance of variation in evolution.","author":[{"dropping-particle":"","family":"Papadimitriou","given":"Christos","non-dropping-particle":"","parse-names":false,"suffix":""}],"container-title":"Proceedings of the National Academy of Sciences of the United States of America","id":"ITEM-1","issue":"45","issued":{"date-parts":[["2014","11","11"]]},"page":"15881-15887","publisher":"National Academy of Sciences","title":"Algorithms, complexity, and the sciences","type":"article-journal","volume":"111"},"uris":["http://www.mendeley.com/documents/?uuid=2c096bba-8651-38e2-a28c-1a567ad9c88f"]}],"mendeley":{"formattedCitation":"(Papadimitriou, 2014)","plainTextFormattedCitation":"(Papadimitriou, 2014)","previouslyFormattedCitation":"(Papadimitriou, 2014)"},"properties":{"noteIndex":0},"schema":"https://github.com/citation-style-language/schema/raw/master/csl-citation.json"}</w:instrText>
      </w:r>
      <w:r>
        <w:rPr>
          <w:lang w:val="en-US"/>
        </w:rPr>
        <w:fldChar w:fldCharType="separate"/>
      </w:r>
      <w:r w:rsidRPr="00FC520E">
        <w:rPr>
          <w:noProof/>
          <w:lang w:val="en-US"/>
        </w:rPr>
        <w:t>(Papadimitriou, 2014)</w:t>
      </w:r>
      <w:r>
        <w:rPr>
          <w:lang w:val="en-US"/>
        </w:rPr>
        <w:fldChar w:fldCharType="end"/>
      </w:r>
      <w:r>
        <w:rPr>
          <w:lang w:val="en-US"/>
        </w:rPr>
        <w:t xml:space="preserve"> discussed these ideas in detail. It also discusses the potential effect of quantum computing on theory of computation.</w:t>
      </w:r>
    </w:p>
    <w:p w14:paraId="2C9A4E5F" w14:textId="77777777" w:rsidR="007D7DD7" w:rsidRDefault="007D7DD7" w:rsidP="008B0BA0">
      <w:pPr>
        <w:spacing w:line="360" w:lineRule="auto"/>
        <w:jc w:val="both"/>
        <w:rPr>
          <w:lang w:val="en-US"/>
        </w:rPr>
      </w:pPr>
    </w:p>
    <w:p w14:paraId="36BD54E6" w14:textId="77777777" w:rsidR="00291B0D" w:rsidRDefault="00291B0D" w:rsidP="008B0BA0">
      <w:pPr>
        <w:spacing w:line="360" w:lineRule="auto"/>
        <w:jc w:val="both"/>
        <w:rPr>
          <w:lang w:val="en-US"/>
        </w:rPr>
      </w:pPr>
      <w:r>
        <w:rPr>
          <w:lang w:val="en-US"/>
        </w:rPr>
        <w:t xml:space="preserve">Another study </w:t>
      </w:r>
      <w:r>
        <w:rPr>
          <w:lang w:val="en-US"/>
        </w:rPr>
        <w:fldChar w:fldCharType="begin" w:fldLock="1"/>
      </w:r>
      <w:r w:rsidR="006C746A">
        <w:rPr>
          <w:lang w:val="en-US"/>
        </w:rPr>
        <w:instrText>ADDIN CSL_CITATION {"citationItems":[{"id":"ITEM-1","itemData":{"DOI":"10.1155/2019/1303241","ISSN":"10990526","abstract":"This work proposes a complexity metric which maps internal connections of the system and its relationship with the environment through the application of sensitivity analysis. The proposed methodology presents (i) system complexity metric, (ii) system sensitivity metric, and (iii) two models as case studies. Based on the system dynamics, the complexity metric maps the internal connections through the states of the system and the metric of sensitivity evaluates the contribution of each parameter to the output variability. The models are simulated in order to quantify the complexity and the sensitivity and to analyze the behavior of the systems leading to the assumption that the system complexity is closely linked to the most sensitive parameters. As findings from results, it may be observed that systems may exhibit high performance as a result of optimized configurations given by their natural complexity.","author":[{"dropping-particle":"","family":"Gomes","given":"Viviane M.","non-dropping-particle":"","parse-names":false,"suffix":""},{"dropping-particle":"","family":"Paiva","given":"Joao R.B.","non-dropping-particle":"","parse-names":false,"suffix":""},{"dropping-particle":"","family":"Reis","given":"Marcio R.C.","non-dropping-particle":"","parse-names":false,"suffix":""},{"dropping-particle":"","family":"Wainer","given":"Gabriel A.","non-dropping-particle":"","parse-names":false,"suffix":""},{"dropping-particle":"","family":"Calixto","given":"Wesley P.","non-dropping-particle":"","parse-names":false,"suffix":""}],"container-title":"Complexity","id":"ITEM-1","issued":{"date-parts":[["2019"]]},"publisher":"Hindawi Limited","title":"Mechanism for Measuring System Complexity Applying Sensitivity Analysis","type":"article-journal","volume":"2019"},"uris":["http://www.mendeley.com/documents/?uuid=6d7e571b-2e9f-3273-9f53-607991502274"]}],"mendeley":{"formattedCitation":"(Gomes et al., 2019)","plainTextFormattedCitation":"(Gomes et al., 2019)","previouslyFormattedCitation":"(Gomes et al., 2019)"},"properties":{"noteIndex":0},"schema":"https://github.com/citation-style-language/schema/raw/master/csl-citation.json"}</w:instrText>
      </w:r>
      <w:r>
        <w:rPr>
          <w:lang w:val="en-US"/>
        </w:rPr>
        <w:fldChar w:fldCharType="separate"/>
      </w:r>
      <w:r w:rsidRPr="00291B0D">
        <w:rPr>
          <w:noProof/>
          <w:lang w:val="en-US"/>
        </w:rPr>
        <w:t>(Gomes et al., 2019)</w:t>
      </w:r>
      <w:r>
        <w:rPr>
          <w:lang w:val="en-US"/>
        </w:rPr>
        <w:fldChar w:fldCharType="end"/>
      </w:r>
      <w:r>
        <w:rPr>
          <w:lang w:val="en-US"/>
        </w:rPr>
        <w:t xml:space="preserve"> takes a deep dive into the relation between system’s parameters and it’s complexities. It tries to reach to a fact that identifying parameters based on their sensitivity analysis can help changing system’s complexity.</w:t>
      </w:r>
      <w:r w:rsidR="006C746A">
        <w:rPr>
          <w:lang w:val="en-US"/>
        </w:rPr>
        <w:t xml:space="preserve"> Since the study of time complexity can also be considered as a mathematical investigation, exploiting certain theorems can also help to formulate an algorithm to have an improved logarithmic complexity, as proposed in this study </w:t>
      </w:r>
      <w:r w:rsidR="006C746A">
        <w:rPr>
          <w:lang w:val="en-US"/>
        </w:rPr>
        <w:fldChar w:fldCharType="begin" w:fldLock="1"/>
      </w:r>
      <w:r w:rsidR="00C67366">
        <w:rPr>
          <w:lang w:val="en-US"/>
        </w:rPr>
        <w:instrText>ADDIN CSL_CITATION {"citationItems":[{"id":"ITEM-1","itemData":{"DOI":"10.1016/j.camwa.2011.07.001","ISSN":"08981221","abstract":"Productsum property states that an ordered pair (sn, pn) is unique for any ordered set a1,a2,..., an where ai,n</w:instrText>
      </w:r>
      <w:r w:rsidR="00C67366">
        <w:rPr>
          <w:rFonts w:ascii="Cambria Math" w:hAnsi="Cambria Math" w:cs="Cambria Math"/>
          <w:lang w:val="en-US"/>
        </w:rPr>
        <w:instrText>∈</w:instrText>
      </w:r>
      <w:r w:rsidR="00C67366">
        <w:rPr>
          <w:lang w:val="en-US"/>
        </w:rPr>
        <w:instrText>N, and sn and pn are the sum and product of the elements of the set, respectively. This fact has been exploited to develop an O(log(M)) time complexity algorithm for pattern searching in a large dataset, where M is the number of records in the dataset. Two potential applications (from databases and computational biology) of this property have been demonstrated to show the effectiveness and working of the proposed algorithm. The space complexity of the algorithm rises to the quadratic order. © 2011 Elsevier Ltd. All rights reserved.","author":[{"dropping-particle":"","family":"Aamir","given":"Khalid Mahmood","non-dropping-particle":"","parse-names":false,"suffix":""},{"dropping-particle":"","family":"Abbas","given":"Mujahid","non-dropping-particle":"","parse-names":false,"suffix":""},{"dropping-particle":"","family":"Radenović","given":"Stojan","non-dropping-particle":"","parse-names":false,"suffix":""}],"container-title":"Computers and Mathematics with Applications","id":"ITEM-1","issue":"5","issued":{"date-parts":[["2011","9","1"]]},"page":"2162-2168","publisher":"Pergamon","title":"A logarithmic time complexity algorithm for pattern searching using productsum property","type":"article-journal","volume":"62"},"uris":["http://www.mendeley.com/documents/?uuid=d10ae86e-45f0-3f55-83c4-b4129916ae10"]}],"mendeley":{"formattedCitation":"(Aamir et al., 2011)","plainTextFormattedCitation":"(Aamir et al., 2011)","previouslyFormattedCitation":"(Aamir et al., 2011)"},"properties":{"noteIndex":0},"schema":"https://github.com/citation-style-language/schema/raw/master/csl-citation.json"}</w:instrText>
      </w:r>
      <w:r w:rsidR="006C746A">
        <w:rPr>
          <w:lang w:val="en-US"/>
        </w:rPr>
        <w:fldChar w:fldCharType="separate"/>
      </w:r>
      <w:r w:rsidR="006C746A" w:rsidRPr="006C746A">
        <w:rPr>
          <w:noProof/>
          <w:lang w:val="en-US"/>
        </w:rPr>
        <w:t>(Aamir et al., 2011)</w:t>
      </w:r>
      <w:r w:rsidR="006C746A">
        <w:rPr>
          <w:lang w:val="en-US"/>
        </w:rPr>
        <w:fldChar w:fldCharType="end"/>
      </w:r>
      <w:r w:rsidR="006C746A">
        <w:rPr>
          <w:lang w:val="en-US"/>
        </w:rPr>
        <w:t>.</w:t>
      </w:r>
    </w:p>
    <w:p w14:paraId="186ED2D9" w14:textId="77777777" w:rsidR="007D7DD7" w:rsidRDefault="007D7DD7" w:rsidP="008B0BA0">
      <w:pPr>
        <w:spacing w:line="360" w:lineRule="auto"/>
        <w:jc w:val="both"/>
        <w:rPr>
          <w:lang w:val="en-US"/>
        </w:rPr>
      </w:pPr>
    </w:p>
    <w:p w14:paraId="6E9B99C2" w14:textId="77777777" w:rsidR="00C67366" w:rsidRDefault="00C67366" w:rsidP="008B0BA0">
      <w:pPr>
        <w:spacing w:line="360" w:lineRule="auto"/>
        <w:jc w:val="both"/>
        <w:rPr>
          <w:lang w:val="en-US"/>
        </w:rPr>
      </w:pPr>
      <w:r>
        <w:rPr>
          <w:lang w:val="en-US"/>
        </w:rPr>
        <w:t xml:space="preserve">One classic example of having a measurement system of complexities in any field is recorded in history where scientists had difficulties in associating electricity and magnetism. This study </w:t>
      </w:r>
      <w:r>
        <w:rPr>
          <w:lang w:val="en-US"/>
        </w:rPr>
        <w:lastRenderedPageBreak/>
        <w:fldChar w:fldCharType="begin" w:fldLock="1"/>
      </w:r>
      <w:r w:rsidR="009D5AE1">
        <w:rPr>
          <w:lang w:val="en-US"/>
        </w:rPr>
        <w:instrText>ADDIN CSL_CITATION {"citationItems":[{"id":"ITEM-1","itemData":{"DOI":"10.1109/MCS.2001.939938","ISSN":"1066033X","author":[{"dropping-particle":"","family":"Lloyd","given":"Seth","non-dropping-particle":"","parse-names":false,"suffix":""}],"container-title":"IEEE Control Systems","id":"ITEM-1","issue":"4","issued":{"date-parts":[["2001"]]},"page":"7-8","title":"Measures of Complexity: A Nonexhaustive List","type":"article-journal","volume":"21"},"uris":["http://www.mendeley.com/documents/?uuid=46e5b1f2-2b36-4b85-98f8-07537d7ab9ad"]}],"mendeley":{"formattedCitation":"(Lloyd, 2001)","plainTextFormattedCitation":"(Lloyd, 2001)","previouslyFormattedCitation":"(Lloyd, 2001)"},"properties":{"noteIndex":0},"schema":"https://github.com/citation-style-language/schema/raw/master/csl-citation.json"}</w:instrText>
      </w:r>
      <w:r>
        <w:rPr>
          <w:lang w:val="en-US"/>
        </w:rPr>
        <w:fldChar w:fldCharType="separate"/>
      </w:r>
      <w:r w:rsidRPr="00C67366">
        <w:rPr>
          <w:noProof/>
          <w:lang w:val="en-US"/>
        </w:rPr>
        <w:t>(Lloyd, 2001)</w:t>
      </w:r>
      <w:r>
        <w:rPr>
          <w:lang w:val="en-US"/>
        </w:rPr>
        <w:fldChar w:fldCharType="end"/>
      </w:r>
      <w:r>
        <w:rPr>
          <w:lang w:val="en-US"/>
        </w:rPr>
        <w:t xml:space="preserve"> mentions this example and gives a non-exhaustive list of questions that needs to be asked for measuring complexities of different fields.</w:t>
      </w:r>
      <w:r w:rsidR="00DB5EFC">
        <w:rPr>
          <w:lang w:val="en-US"/>
        </w:rPr>
        <w:t xml:space="preserve"> Few questions like ‘How difficult is it to describe or create or difficulty in describing structure’ can also help in designing a simple algorithm.</w:t>
      </w:r>
    </w:p>
    <w:p w14:paraId="626699E4" w14:textId="77777777" w:rsidR="007D7DD7" w:rsidRDefault="007D7DD7" w:rsidP="008B0BA0">
      <w:pPr>
        <w:spacing w:line="360" w:lineRule="auto"/>
        <w:jc w:val="both"/>
        <w:rPr>
          <w:lang w:val="en-US"/>
        </w:rPr>
      </w:pPr>
    </w:p>
    <w:p w14:paraId="152AA7C2" w14:textId="77777777" w:rsidR="009D5AE1" w:rsidRDefault="009D5AE1" w:rsidP="008B0BA0">
      <w:pPr>
        <w:spacing w:line="360" w:lineRule="auto"/>
        <w:jc w:val="both"/>
        <w:rPr>
          <w:lang w:val="en-US"/>
        </w:rPr>
      </w:pPr>
      <w:r>
        <w:rPr>
          <w:lang w:val="en-US"/>
        </w:rPr>
        <w:t xml:space="preserve">Although it’s very difficult to design an architecture for diverse fields but this paper </w:t>
      </w:r>
      <w:r>
        <w:rPr>
          <w:lang w:val="en-US"/>
        </w:rPr>
        <w:fldChar w:fldCharType="begin" w:fldLock="1"/>
      </w:r>
      <w:r w:rsidR="00DE4EBB">
        <w:rPr>
          <w:lang w:val="en-US"/>
        </w:rPr>
        <w:instrText>ADDIN CSL_CITATION {"citationItems":[{"id":"ITEM-1","itemData":{"DOI":"10.1007/978-1-4899-0718-9_31","abstract":"A number of proposals have been advanced in recent years for the development of “general systems theory” which, abstracting from properties peculiar to physical, biological, or social systems, would be applicable to all of them. We might well feel that, while the goal is laudable, systems of such diverse kinds could hardly be expected to have any nontrivial properties in common. Metaphor and analogy can be helpful, or they can be misleading. All depends on whether the similarities the metaphor captures are significant or superficial.","author":[{"dropping-particle":"","family":"Klir","given":"George J.","non-dropping-particle":"","parse-names":false,"suffix":""},{"dropping-particle":"","family":"Simon","given":"Herbert A.","non-dropping-particle":"","parse-names":false,"suffix":""}],"container-title":"Facets of Systems Science","id":"ITEM-1","issued":{"date-parts":[["1991"]]},"page":"457-476","publisher":"Springer US","title":"The Architecture of Complexity","type":"chapter"},"uris":["http://www.mendeley.com/documents/?uuid=9b1d18df-c716-308c-b43a-c68243ecf28b"]}],"mendeley":{"formattedCitation":"(Klir and Simon, 1991)","plainTextFormattedCitation":"(Klir and Simon, 1991)","previouslyFormattedCitation":"(Klir and Simon, 1991)"},"properties":{"noteIndex":0},"schema":"https://github.com/citation-style-language/schema/raw/master/csl-citation.json"}</w:instrText>
      </w:r>
      <w:r>
        <w:rPr>
          <w:lang w:val="en-US"/>
        </w:rPr>
        <w:fldChar w:fldCharType="separate"/>
      </w:r>
      <w:r w:rsidRPr="009D5AE1">
        <w:rPr>
          <w:noProof/>
          <w:lang w:val="en-US"/>
        </w:rPr>
        <w:t>(Klir and Simon, 1991)</w:t>
      </w:r>
      <w:r>
        <w:rPr>
          <w:lang w:val="en-US"/>
        </w:rPr>
        <w:fldChar w:fldCharType="end"/>
      </w:r>
      <w:r>
        <w:rPr>
          <w:lang w:val="en-US"/>
        </w:rPr>
        <w:t xml:space="preserve"> discusses this idea in detail. </w:t>
      </w:r>
      <w:r w:rsidR="00DE4EBB">
        <w:rPr>
          <w:lang w:val="en-US"/>
        </w:rPr>
        <w:t xml:space="preserve">Another study </w:t>
      </w:r>
      <w:r w:rsidR="00DE4EBB">
        <w:rPr>
          <w:lang w:val="en-US"/>
        </w:rPr>
        <w:fldChar w:fldCharType="begin" w:fldLock="1"/>
      </w:r>
      <w:r w:rsidR="00736B78">
        <w:rPr>
          <w:lang w:val="en-US"/>
        </w:rPr>
        <w:instrText>ADDIN CSL_CITATION {"citationItems":[{"id":"ITEM-1","itemData":{"DOI":"10.1145/780542.780640","abstract":"We show the following new lower bounds in two concrete complexity models:(1) In the two-party communication complexity model, we show that the tribes function on n inputs[6] has two-sided error randomized complexity Ω(n), while its nondeterminstic complexity and co-nondeterministic complexity are both Θ(√n). This separation between randomized and nondeterministic complexity is the best possible and it settles an open problem in Kushilevitz and Nisan[17], which was also posed by Beame and Lawry[5].(2) In the Boolean decision tree model, we show that the recursive majority-of-three function on 3h inputs has randomized complexity Ω((7/3)h). The deterministic complexity of this function is Θ(3h), and the nondeterministic complexity is Θ(2h). Our lower bound on the randomized complexity is a substantial improvement over any lower bound for this problem that can be obtained via the techniques of Saks and Wigderson [23], Heiman and Wigderson[14], and Heiman, Newman, and Wigderson[13]. Recursive majority is an important function for which a class of natural algorithms known as directional algorithms does not achieve the best randomized decision tree upper bound.These lower bounds are obtained using generalizations of information complexity, which quantifies the minimum amount of information that will have to be revealed about the inputs by every correct algorithm in a given model of computation.","author":[{"dropping-particle":"","family":"Jayram","given":"T. S.","non-dropping-particle":"","parse-names":false,"suffix":""},{"dropping-particle":"","family":"Kumar","given":"Ravi","non-dropping-particle":"","parse-names":false,"suffix":""},{"dropping-particle":"","family":"Sivakumar","given":"D.","non-dropping-particle":"","parse-names":false,"suffix":""}],"container-title":"Proceedings of the thirty-fifth ACM symposium on Theory of computing  - STOC '03","id":"ITEM-1","issued":{"date-parts":[["2003"]]},"page":"673","publisher":"Association for Computing Machinery (ACM)","publisher-place":"New York, New York, USA","title":"Two applications of information complexity","type":"paper-conference"},"uris":["http://www.mendeley.com/documents/?uuid=de0cc369-daa1-3916-83f5-8a409f6fa04b"]}],"mendeley":{"formattedCitation":"(Jayram et al., 2003)","plainTextFormattedCitation":"(Jayram et al., 2003)","previouslyFormattedCitation":"(Jayram et al., 2003)"},"properties":{"noteIndex":0},"schema":"https://github.com/citation-style-language/schema/raw/master/csl-citation.json"}</w:instrText>
      </w:r>
      <w:r w:rsidR="00DE4EBB">
        <w:rPr>
          <w:lang w:val="en-US"/>
        </w:rPr>
        <w:fldChar w:fldCharType="separate"/>
      </w:r>
      <w:r w:rsidR="00DE4EBB" w:rsidRPr="00DE4EBB">
        <w:rPr>
          <w:noProof/>
          <w:lang w:val="en-US"/>
        </w:rPr>
        <w:t>(Jayram et al., 2003)</w:t>
      </w:r>
      <w:r w:rsidR="00DE4EBB">
        <w:rPr>
          <w:lang w:val="en-US"/>
        </w:rPr>
        <w:fldChar w:fldCharType="end"/>
      </w:r>
      <w:r w:rsidR="00DE4EBB">
        <w:rPr>
          <w:lang w:val="en-US"/>
        </w:rPr>
        <w:t xml:space="preserve"> discusses about revealing minimum number of inputs to design a correct algorithm. This can also be termed as less amount of information complexity and reduce overall burden of returning complex outputs.</w:t>
      </w:r>
    </w:p>
    <w:p w14:paraId="20726E7B" w14:textId="77777777" w:rsidR="009064FC" w:rsidRDefault="00736B78" w:rsidP="008B0BA0">
      <w:pPr>
        <w:spacing w:line="360" w:lineRule="auto"/>
        <w:jc w:val="both"/>
        <w:rPr>
          <w:lang w:val="en-US"/>
        </w:rPr>
      </w:pPr>
      <w:r>
        <w:rPr>
          <w:lang w:val="en-US"/>
        </w:rPr>
        <w:t xml:space="preserve">Similar to the idea of measuring complexities of algorithm, other techniques like measuring entropy of a system are also used for tasks like time series prediction and compression techniques. Even though these kind of data are expected to have some level of noise, ideas like ETC(Effort to compress) </w:t>
      </w:r>
      <w:r>
        <w:rPr>
          <w:lang w:val="en-US"/>
        </w:rPr>
        <w:fldChar w:fldCharType="begin" w:fldLock="1"/>
      </w:r>
      <w:r w:rsidR="00AA77F6">
        <w:rPr>
          <w:lang w:val="en-US"/>
        </w:rPr>
        <w:instrText>ADDIN CSL_CITATION {"citationItems":[{"id":"ITEM-1","itemData":{"DOI":"10.1140/epjst/e2013-01888-9","ISSN":"19516355","abstract":"Complexity measures are used in a number of applications including extraction of information from data such as ecological time series, detection of non-random structure in biomedical signals, testing of random number generators, language recognition and authorship attribution etc. Different complexity measures proposed in the literature like Shannon entropy, Relative entropy, Lempel-Ziv, Kolmogrov and Algorithmic complexity are mostly ineffective in analyzing short sequences that are further corrupted with noise. To address this problem, we propose a new complexity measure ETC and define it as the \"Effort To Compress\" the input sequence by a lossless compression algorithm. Here, we employ the lossless compression algorithm known as Non-Sequential Recursive Pair Substitution (NSRPS) and define ETC as the number of iterations needed for NSRPS to transform the input sequence to a constant sequence. We demonstrate the utility of ETC in two applications. ETC is shown to have better correlation with Lyapunov exponent than Shannon entropy even with relatively short and noisy time series. The measure also has a greater rate of success in automatic identification and classification of short noisy sequences, compared to entropy and a popular measure based on Lempel-Ziv compression (implemented by Gzip). © 2013 EDP Sciences and Springer.","author":[{"dropping-particle":"","family":"Nagaraj","given":"Nithin","non-dropping-particle":"","parse-names":false,"suffix":""},{"dropping-particle":"","family":"Balasubramanian","given":"Karthi","non-dropping-particle":"","parse-names":false,"suffix":""},{"dropping-particle":"","family":"Dey","given":"Sutirth","non-dropping-particle":"","parse-names":false,"suffix":""}],"container-title":"European Physical Journal: Special Topics","id":"ITEM-1","issue":"3-4","issued":{"date-parts":[["2013"]]},"page":"847-860","title":"A new complexity measure for time series analysis and classification","type":"article-journal","volume":"222"},"uris":["http://www.mendeley.com/documents/?uuid=3d5142cd-8f5c-4ccd-b20b-3c30562c97dd"]}],"mendeley":{"formattedCitation":"(Nagaraj et al., 2013)","plainTextFormattedCitation":"(Nagaraj et al., 2013)","previouslyFormattedCitation":"(Nagaraj et al., 2013)"},"properties":{"noteIndex":0},"schema":"https://github.com/citation-style-language/schema/raw/master/csl-citation.json"}</w:instrText>
      </w:r>
      <w:r>
        <w:rPr>
          <w:lang w:val="en-US"/>
        </w:rPr>
        <w:fldChar w:fldCharType="separate"/>
      </w:r>
      <w:r w:rsidRPr="00736B78">
        <w:rPr>
          <w:noProof/>
          <w:lang w:val="en-US"/>
        </w:rPr>
        <w:t>(Nagaraj et al., 2013)</w:t>
      </w:r>
      <w:r>
        <w:rPr>
          <w:lang w:val="en-US"/>
        </w:rPr>
        <w:fldChar w:fldCharType="end"/>
      </w:r>
      <w:r>
        <w:rPr>
          <w:lang w:val="en-US"/>
        </w:rPr>
        <w:t xml:space="preserve"> are in progress to improve these drawbacks.</w:t>
      </w:r>
      <w:r w:rsidR="00AA77F6">
        <w:rPr>
          <w:lang w:val="en-US"/>
        </w:rPr>
        <w:t xml:space="preserve"> These lossless compression techniques are in use for many similar studies but has limitations over the fact that they don’t add much when compared to other entropy related ideas. To overcome such limitations another idea </w:t>
      </w:r>
      <w:r w:rsidR="00BC756C">
        <w:rPr>
          <w:lang w:val="en-US"/>
        </w:rPr>
        <w:t>like</w:t>
      </w:r>
      <w:r w:rsidR="00AA77F6">
        <w:rPr>
          <w:lang w:val="en-US"/>
        </w:rPr>
        <w:t xml:space="preserve"> using finite approximations </w:t>
      </w:r>
      <w:r w:rsidR="00AA77F6">
        <w:rPr>
          <w:lang w:val="en-US"/>
        </w:rPr>
        <w:fldChar w:fldCharType="begin" w:fldLock="1"/>
      </w:r>
      <w:r w:rsidR="00FB3637">
        <w:rPr>
          <w:lang w:val="en-US"/>
        </w:rPr>
        <w:instrText>ADDIN CSL_CITATION {"citationItems":[{"id":"ITEM-1","itemData":{"DOI":"10.1155/2017/7208216","ISSN":"10990526","abstract":"Given the widespread use of lossless compression algorithms to approximate algorithmic (Kolmogorov-Chaitin) complexity and that, usually, generic lossless compression algorithms fall short at characterizing features other than statistical ones not different from entropy evaluations, here we explore an alternative and complementary approach. We study formal properties of a Levin-inspired measure m calculated from the output distribution of small Turing machines. We introduce and justify finite approximations mk that have been used in some applications as an alternative to lossless compression algorithms for approximating algorithmic (Kolmogorov-Chaitin) complexity. We provide proofs of the relevant properties of both m and mk and compare them to Levin's Universal Distribution. We provide error estimations of mk with respect to m. Finally, we present an application to integer sequences from the On-Line Encyclopedia of Integer Sequences, which suggests that our AP-based measures may characterize nonstatistical patterns, and we report interesting correlations with textual, function, and program description lengths of the said sequences.","author":[{"dropping-particle":"","family":"Soler-Toscano","given":"Fernando","non-dropping-particle":"","parse-names":false,"suffix":""},{"dropping-particle":"","family":"Zenil","given":"Hector","non-dropping-particle":"","parse-names":false,"suffix":""}],"container-title":"Complexity","id":"ITEM-1","issued":{"date-parts":[["2017"]]},"publisher":"Hindawi Limited","title":"A Computable Measure of Algorithmic Probability by Finite Approximations with an Application to Integer Sequences","type":"article-journal","volume":"2017"},"uris":["http://www.mendeley.com/documents/?uuid=a738daf0-a9da-3143-be2c-c92407011f32"]}],"mendeley":{"formattedCitation":"(Soler-Toscano and Zenil, 2017)","plainTextFormattedCitation":"(Soler-Toscano and Zenil, 2017)","previouslyFormattedCitation":"(Soler-Toscano and Zenil, 2017)"},"properties":{"noteIndex":0},"schema":"https://github.com/citation-style-language/schema/raw/master/csl-citation.json"}</w:instrText>
      </w:r>
      <w:r w:rsidR="00AA77F6">
        <w:rPr>
          <w:lang w:val="en-US"/>
        </w:rPr>
        <w:fldChar w:fldCharType="separate"/>
      </w:r>
      <w:r w:rsidR="00AA77F6" w:rsidRPr="00AA77F6">
        <w:rPr>
          <w:noProof/>
          <w:lang w:val="en-US"/>
        </w:rPr>
        <w:t>(Soler-Toscano and Zenil, 2017)</w:t>
      </w:r>
      <w:r w:rsidR="00AA77F6">
        <w:rPr>
          <w:lang w:val="en-US"/>
        </w:rPr>
        <w:fldChar w:fldCharType="end"/>
      </w:r>
      <w:r w:rsidR="00BC756C">
        <w:rPr>
          <w:lang w:val="en-US"/>
        </w:rPr>
        <w:t xml:space="preserve"> is discussed in this paper.</w:t>
      </w:r>
    </w:p>
    <w:p w14:paraId="61053694" w14:textId="77777777" w:rsidR="007D7DD7" w:rsidRDefault="007D7DD7" w:rsidP="008B0BA0">
      <w:pPr>
        <w:spacing w:line="360" w:lineRule="auto"/>
        <w:jc w:val="both"/>
        <w:rPr>
          <w:lang w:val="en-US"/>
        </w:rPr>
      </w:pPr>
    </w:p>
    <w:p w14:paraId="200BBA10" w14:textId="77777777" w:rsidR="00FB3637" w:rsidRDefault="00FB3637" w:rsidP="008B0BA0">
      <w:pPr>
        <w:spacing w:line="360" w:lineRule="auto"/>
        <w:jc w:val="both"/>
        <w:rPr>
          <w:lang w:val="en-US"/>
        </w:rPr>
      </w:pPr>
      <w:r>
        <w:rPr>
          <w:lang w:val="en-US"/>
        </w:rPr>
        <w:t xml:space="preserve">Another study </w:t>
      </w:r>
      <w:r>
        <w:rPr>
          <w:lang w:val="en-US"/>
        </w:rPr>
        <w:fldChar w:fldCharType="begin" w:fldLock="1"/>
      </w:r>
      <w:r w:rsidR="00581593">
        <w:rPr>
          <w:lang w:val="en-US"/>
        </w:rPr>
        <w:instrText>ADDIN CSL_CITATION {"citationItems":[{"id":"ITEM-1","itemData":{"DOI":"10.3758/s13428-015-0574-3","ISSN":"15543528","PMID":"25761393","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author":[{"dropping-particle":"","family":"Gauvrit","given":"Nicolas","non-dropping-particle":"","parse-names":false,"suffix":""},{"dropping-particle":"","family":"Singmann","given":"Henrik","non-dropping-particle":"","parse-names":false,"suffix":""},{"dropping-particle":"","family":"Soler-Toscano","given":"Fernando","non-dropping-particle":"","parse-names":false,"suffix":""},{"dropping-particle":"","family":"Zenil","given":"Hector","non-dropping-particle":"","parse-names":false,"suffix":""}],"container-title":"Behavior Research Methods","id":"ITEM-1","issue":"1","issued":{"date-parts":[["2016","3","1"]]},"page":"314-329","publisher":"Springer New York LLC","title":"Algorithmic complexity for psychology: a user-friendly implementation of the coding theorem method","type":"article-journal","volume":"48"},"uris":["http://www.mendeley.com/documents/?uuid=9575bdb3-2a5e-3f85-bb9f-42bb9b4da0a2"]}],"mendeley":{"formattedCitation":"(Gauvrit et al., 2016)","plainTextFormattedCitation":"(Gauvrit et al., 2016)","previouslyFormattedCitation":"(Gauvrit et al., 2016)"},"properties":{"noteIndex":0},"schema":"https://github.com/citation-style-language/schema/raw/master/csl-citation.json"}</w:instrText>
      </w:r>
      <w:r>
        <w:rPr>
          <w:lang w:val="en-US"/>
        </w:rPr>
        <w:fldChar w:fldCharType="separate"/>
      </w:r>
      <w:r w:rsidRPr="00FB3637">
        <w:rPr>
          <w:noProof/>
          <w:lang w:val="en-US"/>
        </w:rPr>
        <w:t>(Gauvrit et al., 2016)</w:t>
      </w:r>
      <w:r>
        <w:rPr>
          <w:lang w:val="en-US"/>
        </w:rPr>
        <w:fldChar w:fldCharType="end"/>
      </w:r>
      <w:r w:rsidR="006A7D49">
        <w:rPr>
          <w:lang w:val="en-US"/>
        </w:rPr>
        <w:t xml:space="preserve"> discusses about an idea of finding mean complexity of an algorithm, in case finding the complexity</w:t>
      </w:r>
      <w:r w:rsidR="00A3665F">
        <w:rPr>
          <w:lang w:val="en-US"/>
        </w:rPr>
        <w:t xml:space="preserve"> is completely random. For example this study discusses how the idea of measuring algorithm’s complexity gave rise to an idea of randomness.</w:t>
      </w:r>
      <w:r w:rsidR="006A7D49">
        <w:rPr>
          <w:lang w:val="en-US"/>
        </w:rPr>
        <w:t xml:space="preserve"> </w:t>
      </w:r>
      <w:r w:rsidR="00A3665F">
        <w:rPr>
          <w:lang w:val="en-US"/>
        </w:rPr>
        <w:t xml:space="preserve">Another example given in this paper is that a string is complex, is also a measure of </w:t>
      </w:r>
      <w:r w:rsidR="00B57F5E">
        <w:rPr>
          <w:lang w:val="en-US"/>
        </w:rPr>
        <w:t>its</w:t>
      </w:r>
      <w:r w:rsidR="00A3665F">
        <w:rPr>
          <w:lang w:val="en-US"/>
        </w:rPr>
        <w:t xml:space="preserve"> randomness.</w:t>
      </w:r>
      <w:r w:rsidR="00B57F5E">
        <w:rPr>
          <w:lang w:val="en-US"/>
        </w:rPr>
        <w:t xml:space="preserve"> It also proposed a R package(ACSS) which might help psychologists understanding subjective randomness differs from algorithm’s randomness.</w:t>
      </w:r>
    </w:p>
    <w:p w14:paraId="7CEDB9AC" w14:textId="77777777" w:rsidR="00B57F5E" w:rsidRPr="008B0BA0" w:rsidRDefault="00B57F5E" w:rsidP="008B0BA0">
      <w:pPr>
        <w:spacing w:line="360" w:lineRule="auto"/>
        <w:jc w:val="both"/>
        <w:rPr>
          <w:lang w:val="en-US"/>
        </w:rPr>
      </w:pPr>
    </w:p>
    <w:p w14:paraId="46F8EEB9" w14:textId="77777777" w:rsidR="0060787E" w:rsidRDefault="0060787E" w:rsidP="004F6BF1">
      <w:pPr>
        <w:spacing w:line="360" w:lineRule="auto"/>
        <w:rPr>
          <w:b/>
          <w:bCs/>
          <w:lang w:val="en-US"/>
        </w:rPr>
      </w:pPr>
    </w:p>
    <w:p w14:paraId="56EB1722" w14:textId="77777777" w:rsidR="00FD3385" w:rsidRDefault="00D72776" w:rsidP="004F6BF1">
      <w:pPr>
        <w:spacing w:line="360" w:lineRule="auto"/>
        <w:rPr>
          <w:b/>
          <w:bCs/>
          <w:lang w:val="en-US"/>
        </w:rPr>
      </w:pPr>
      <w:r>
        <w:rPr>
          <w:b/>
          <w:bCs/>
          <w:lang w:val="en-US"/>
        </w:rPr>
        <w:t>2.3</w:t>
      </w:r>
      <w:r w:rsidR="00CE52D3">
        <w:rPr>
          <w:b/>
          <w:bCs/>
          <w:lang w:val="en-US"/>
        </w:rPr>
        <w:t xml:space="preserve">    </w:t>
      </w:r>
      <w:r w:rsidR="00794DF6">
        <w:rPr>
          <w:b/>
          <w:bCs/>
          <w:lang w:val="en-US"/>
        </w:rPr>
        <w:t>Code datasets</w:t>
      </w:r>
    </w:p>
    <w:p w14:paraId="13E34AB9" w14:textId="77777777" w:rsidR="00EF19E0" w:rsidRDefault="00581593" w:rsidP="00581593">
      <w:pPr>
        <w:spacing w:line="360" w:lineRule="auto"/>
        <w:jc w:val="both"/>
        <w:rPr>
          <w:lang w:val="en-US"/>
        </w:rPr>
      </w:pPr>
      <w:r>
        <w:rPr>
          <w:lang w:val="en-US"/>
        </w:rPr>
        <w:t xml:space="preserve">There are many code repositories available which has good amount of code datasets and are open source as well. </w:t>
      </w:r>
      <w:r>
        <w:rPr>
          <w:lang w:val="en-US"/>
        </w:rPr>
        <w:fldChar w:fldCharType="begin" w:fldLock="1"/>
      </w:r>
      <w:r>
        <w:rPr>
          <w:lang w:val="en-US"/>
        </w:rPr>
        <w:instrText>ADDIN CSL_CITATION {"citationItems":[{"id":"ITEM-1","itemData":{"URL":"https://www.sciencedirect.com/topics/computer-science/source-code-repository","accessed":{"date-parts":[["2020","12","6"]]},"author":[{"dropping-particle":"","family":"SlattonK. Clint","given":"Brian L. Evans","non-dropping-particle":"","parse-names":false,"suffix":""}],"id":"ITEM-1","issued":{"date-parts":[["2005"]]},"title":"Source Code Repository - an overview | ScienceDirect Topics","type":"webpage"},"uris":["http://www.mendeley.com/documents/?uuid=35b402d5-6cd9-39b9-9285-38892489affc"]}],"mendeley":{"formattedCitation":"(SlattonK. Clint, 2005)","plainTextFormattedCitation":"(SlattonK. Clint, 2005)","previouslyFormattedCitation":"(SlattonK. Clint, 2005)"},"properties":{"noteIndex":0},"schema":"https://github.com/citation-style-language/schema/raw/master/csl-citation.json"}</w:instrText>
      </w:r>
      <w:r>
        <w:rPr>
          <w:lang w:val="en-US"/>
        </w:rPr>
        <w:fldChar w:fldCharType="separate"/>
      </w:r>
      <w:r w:rsidRPr="00581593">
        <w:rPr>
          <w:noProof/>
          <w:lang w:val="en-US"/>
        </w:rPr>
        <w:t>(SlattonK. Clint, 2005)</w:t>
      </w:r>
      <w:r>
        <w:rPr>
          <w:lang w:val="en-US"/>
        </w:rPr>
        <w:fldChar w:fldCharType="end"/>
      </w:r>
      <w:r>
        <w:rPr>
          <w:lang w:val="en-US"/>
        </w:rPr>
        <w:t xml:space="preserve"> contains a list of software code archives from multiple disciplines of software programming.</w:t>
      </w:r>
      <w:r w:rsidR="00007727">
        <w:rPr>
          <w:lang w:val="en-US"/>
        </w:rPr>
        <w:t xml:space="preserve"> </w:t>
      </w:r>
      <w:r>
        <w:rPr>
          <w:lang w:val="en-US"/>
        </w:rPr>
        <w:t xml:space="preserve">Current study focusses on </w:t>
      </w:r>
      <w:proofErr w:type="spellStart"/>
      <w:r>
        <w:rPr>
          <w:lang w:val="en-US"/>
        </w:rPr>
        <w:t>CoRCoD</w:t>
      </w:r>
      <w:proofErr w:type="spellEnd"/>
      <w:r>
        <w:rPr>
          <w:lang w:val="en-US"/>
        </w:rPr>
        <w:t xml:space="preserve"> dataset</w:t>
      </w:r>
      <w:r>
        <w:rPr>
          <w:lang w:val="en-US"/>
        </w:rPr>
        <w:fldChar w:fldCharType="begin" w:fldLock="1"/>
      </w:r>
      <w:r w:rsidR="006E68D1">
        <w:rPr>
          <w:lang w:val="en-US"/>
        </w:rPr>
        <w:instrText>ADDIN CSL_CITATION {"citationItems":[{"id":"ITEM-1","itemData":{"URL":"https://github.com/midas-research/corcod-dataset","accessed":{"date-parts":[["2020","9","27"]]},"author":[{"dropping-particle":"","family":"Sikka","given":"Jagriti Kushal Arya","non-dropping-particle":"","parse-names":false,"suffix":""}],"container-title":"MIDAS Research Laboratory, IIIT-Delhi","id":"ITEM-1","issued":{"date-parts":[["2019"]]},"title":"GitHub - midas-research/corcod-dataset: CoRCoD: Code Runtime Complexity Dataset","type":"webpage"},"uris":["http://www.mendeley.com/documents/?uuid=a17c433b-73ee-3edd-b1bb-db507fb3e1fd"]}],"mendeley":{"formattedCitation":"(Sikka, 2019)","plainTextFormattedCitation":"(Sikka, 2019)","previouslyFormattedCitation":"(Sikka, 2019)"},"properties":{"noteIndex":0},"schema":"https://github.com/citation-style-language/schema/raw/master/csl-citation.json"}</w:instrText>
      </w:r>
      <w:r>
        <w:rPr>
          <w:lang w:val="en-US"/>
        </w:rPr>
        <w:fldChar w:fldCharType="separate"/>
      </w:r>
      <w:r w:rsidRPr="00581593">
        <w:rPr>
          <w:noProof/>
          <w:lang w:val="en-US"/>
        </w:rPr>
        <w:t>(Sikka, 2019)</w:t>
      </w:r>
      <w:r>
        <w:rPr>
          <w:lang w:val="en-US"/>
        </w:rPr>
        <w:fldChar w:fldCharType="end"/>
      </w:r>
      <w:r>
        <w:rPr>
          <w:lang w:val="en-US"/>
        </w:rPr>
        <w:t xml:space="preserve">, which is the base dataset for the research done in this paper </w:t>
      </w:r>
      <w:r>
        <w:rPr>
          <w:lang w:val="en-US"/>
        </w:rPr>
        <w:fldChar w:fldCharType="begin" w:fldLock="1"/>
      </w:r>
      <w:r>
        <w:rPr>
          <w:lang w:val="en-US"/>
        </w:rP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rPr>
          <w:lang w:val="en-US"/>
        </w:rPr>
        <w:fldChar w:fldCharType="separate"/>
      </w:r>
      <w:r w:rsidRPr="00581593">
        <w:rPr>
          <w:noProof/>
          <w:lang w:val="en-US"/>
        </w:rPr>
        <w:t>(Sikka et al., 2020)</w:t>
      </w:r>
      <w:r>
        <w:rPr>
          <w:lang w:val="en-US"/>
        </w:rPr>
        <w:fldChar w:fldCharType="end"/>
      </w:r>
      <w:r>
        <w:rPr>
          <w:lang w:val="en-US"/>
        </w:rPr>
        <w:t>. This data contains java code for 932 programs, which are equally balanced for 5 different time complexity functions.</w:t>
      </w:r>
      <w:r w:rsidR="00EF19E0">
        <w:rPr>
          <w:lang w:val="en-US"/>
        </w:rPr>
        <w:t xml:space="preserve"> This research focused on this formatted dataset.</w:t>
      </w:r>
    </w:p>
    <w:p w14:paraId="11B646BE" w14:textId="77777777" w:rsidR="007D7DD7" w:rsidRDefault="007D7DD7" w:rsidP="00581593">
      <w:pPr>
        <w:spacing w:line="360" w:lineRule="auto"/>
        <w:jc w:val="both"/>
        <w:rPr>
          <w:lang w:val="en-US"/>
        </w:rPr>
      </w:pPr>
    </w:p>
    <w:p w14:paraId="18C4AEF5" w14:textId="77777777" w:rsidR="00C40E64" w:rsidRDefault="00EF19E0" w:rsidP="00581593">
      <w:pPr>
        <w:spacing w:line="360" w:lineRule="auto"/>
        <w:jc w:val="both"/>
        <w:rPr>
          <w:lang w:val="en-US"/>
        </w:rPr>
      </w:pPr>
      <w:r>
        <w:rPr>
          <w:lang w:val="en-US"/>
        </w:rPr>
        <w:lastRenderedPageBreak/>
        <w:t>There are</w:t>
      </w:r>
      <w:r w:rsidR="00C40E64">
        <w:rPr>
          <w:lang w:val="en-US"/>
        </w:rPr>
        <w:t xml:space="preserve"> </w:t>
      </w:r>
      <w:r>
        <w:rPr>
          <w:lang w:val="en-US"/>
        </w:rPr>
        <w:t xml:space="preserve">few more similar datasets </w:t>
      </w:r>
      <w:r w:rsidR="006E68D1">
        <w:rPr>
          <w:lang w:val="en-US"/>
        </w:rPr>
        <w:fldChar w:fldCharType="begin" w:fldLock="1"/>
      </w:r>
      <w:r w:rsidR="001359AB">
        <w:rPr>
          <w:lang w:val="en-US"/>
        </w:rPr>
        <w:instrText>ADDIN CSL_CITATION {"citationItems":[{"id":"ITEM-1","itemData":{"DOI":"10.1145/2623330.2623377","ISBN":"9781450329569","abstract":"The automatic evaluation of computer programs is a nascent area of research with a potential for large-scale impact. Extant program assessment systems score mostly based on the number of test-cases passed, providing no insight into the competency of the programmer. In this paper, we present a system to grade computer programs automatically. In addition to grading a program on its programming practices and complexity, the key kernel of the system is a machine-learning based algorithm which determines closeness of the logic of the given program to a correct program. This algorithm uses a set of highly-informative features, derived from the abstract representations of a given program, that capture the program's functionality. These features are then used to learn a model to grade the programs, which are built against evaluations done by experts. We show that the regression models provide much better grading than the ubiquitous test-case-pass based grading and rivals the grading accuracy of other open-response problems such as essay grading . We also show that our novel features add significant value over and above basic keyword/expression count features. In addition to this, we propose a novel way of posing computer-program grading as a one-class modeling problem and report encouraging preliminary results. We show the value of the system through a case study in a real-world industrial deployment. To the best of the authors' knowledge, this is the first time a system using machine learning has been developed and used for grading programs. The work is timely with regard to the recent boom in Massively Online Open Courseware (MOOCs), which promises to produce a significant amount of hand-graded digitized data. © 2014 ACM.","author":[{"dropping-particle":"","family":"Srikant","given":"Shashank","non-dropping-particle":"","parse-names":false,"suffix":""},{"dropping-particle":"","family":"Aggarwal","given":"Varun","non-dropping-particle":"","parse-names":false,"suffix":""}],"container-title":"Proceedings of the ACM SIGKDD International Conference on Knowledge Discovery and Data Mining","id":"ITEM-1","issued":{"date-parts":[["2014"]]},"page":"1887-1896","publisher":"Association for Computing Machinery","publisher-place":"New York, New York, USA","title":"A system to grade computer programming skills using machine learning","type":"paper-conference"},"uris":["http://www.mendeley.com/documents/?uuid=2524f413-dd1d-3716-8ee9-05301f27b2d9"]}],"mendeley":{"formattedCitation":"(Srikant and Aggarwal, 2014)","plainTextFormattedCitation":"(Srikant and Aggarwal, 2014)","previouslyFormattedCitation":"(Srikant and Aggarwal, 2014)"},"properties":{"noteIndex":0},"schema":"https://github.com/citation-style-language/schema/raw/master/csl-citation.json"}</w:instrText>
      </w:r>
      <w:r w:rsidR="006E68D1">
        <w:rPr>
          <w:lang w:val="en-US"/>
        </w:rPr>
        <w:fldChar w:fldCharType="separate"/>
      </w:r>
      <w:r w:rsidR="006E68D1" w:rsidRPr="006E68D1">
        <w:rPr>
          <w:noProof/>
          <w:lang w:val="en-US"/>
        </w:rPr>
        <w:t>(Srikant and Aggarwal, 2014)</w:t>
      </w:r>
      <w:r w:rsidR="006E68D1">
        <w:rPr>
          <w:lang w:val="en-US"/>
        </w:rPr>
        <w:fldChar w:fldCharType="end"/>
      </w:r>
      <w:r w:rsidR="006E68D1">
        <w:rPr>
          <w:lang w:val="en-US"/>
        </w:rPr>
        <w:t xml:space="preserve"> used for research in similar domain but they are not publicly available dataset.</w:t>
      </w:r>
      <w:r w:rsidR="00C40E64">
        <w:rPr>
          <w:lang w:val="en-US"/>
        </w:rPr>
        <w:t xml:space="preserve"> Some publicly available datasets, which could potentially be cleaned and </w:t>
      </w:r>
      <w:r w:rsidR="00C22B43">
        <w:rPr>
          <w:lang w:val="en-US"/>
        </w:rPr>
        <w:t xml:space="preserve">adapted for modelling machine learning models and predict it’s </w:t>
      </w:r>
      <w:r w:rsidR="002E3980">
        <w:rPr>
          <w:lang w:val="en-US"/>
        </w:rPr>
        <w:t xml:space="preserve">time </w:t>
      </w:r>
      <w:r w:rsidR="00C22B43">
        <w:rPr>
          <w:lang w:val="en-US"/>
        </w:rPr>
        <w:t>complexity class. Usefulness of few of them are discussed below.</w:t>
      </w:r>
    </w:p>
    <w:p w14:paraId="4C78AEDE" w14:textId="77777777" w:rsidR="00C22B43" w:rsidRDefault="00C22B43" w:rsidP="00581593">
      <w:pPr>
        <w:spacing w:line="360" w:lineRule="auto"/>
        <w:jc w:val="both"/>
        <w:rPr>
          <w:lang w:val="en-US"/>
        </w:rPr>
      </w:pPr>
    </w:p>
    <w:p w14:paraId="4CD94786" w14:textId="77777777" w:rsidR="00C40E64" w:rsidRDefault="00C40E64" w:rsidP="00581593">
      <w:pPr>
        <w:spacing w:line="360" w:lineRule="auto"/>
        <w:jc w:val="both"/>
        <w:rPr>
          <w:b/>
          <w:bCs/>
          <w:lang w:val="en-US"/>
        </w:rPr>
      </w:pPr>
      <w:r w:rsidRPr="00C40E64">
        <w:rPr>
          <w:b/>
          <w:bCs/>
          <w:lang w:val="en-US"/>
        </w:rPr>
        <w:t>2.3.1    GitHub Archive</w:t>
      </w:r>
    </w:p>
    <w:p w14:paraId="4699C775" w14:textId="77777777" w:rsidR="00C22B43" w:rsidRDefault="001359AB" w:rsidP="00C22B43">
      <w:pPr>
        <w:spacing w:line="360" w:lineRule="auto"/>
        <w:jc w:val="both"/>
        <w:rPr>
          <w:lang w:val="en-US"/>
        </w:rPr>
      </w:pPr>
      <w:r>
        <w:rPr>
          <w:lang w:val="en-US"/>
        </w:rPr>
        <w:t>GitHub alone has about 10 million repositories</w:t>
      </w:r>
      <w:r>
        <w:rPr>
          <w:lang w:val="en-US"/>
        </w:rPr>
        <w:fldChar w:fldCharType="begin" w:fldLock="1"/>
      </w:r>
      <w:r w:rsidR="00831855">
        <w:rPr>
          <w:lang w:val="en-US"/>
        </w:rPr>
        <w:instrText>ADDIN CSL_CITATION {"citationItems":[{"id":"ITEM-1","itemData":{"DOI":"10.1155/2017/7208216","ISSN":"10990526","abstract":"Given the widespread use of lossless compression algorithms to approximate algorithmic (Kolmogorov-Chaitin) complexity and that, usually, generic lossless compression algorithms fall short at characterizing features other than statistical ones not different from entropy evaluations, here we explore an alternative and complementary approach. We study formal properties of a Levin-inspired measure m calculated from the output distribution of small Turing machines. We introduce and justify finite approximations mk that have been used in some applications as an alternative to lossless compression algorithms for approximating algorithmic (Kolmogorov-Chaitin) complexity. We provide proofs of the relevant properties of both m and mk and compare them to Levin's Universal Distribution. We provide error estimations of mk with respect to m. Finally, we present an application to integer sequences from the On-Line Encyclopedia of Integer Sequences, which suggests that our AP-based measures may characterize nonstatistical patterns, and we report interesting correlations with textual, function, and program description lengths of the said sequences.","author":[{"dropping-particle":"","family":"Soler-Toscano","given":"Fernando","non-dropping-particle":"","parse-names":false,"suffix":""},{"dropping-particle":"","family":"Zenil","given":"Hector","non-dropping-particle":"","parse-names":false,"suffix":""}],"container-title":"Complexity","id":"ITEM-1","issued":{"date-parts":[["2017"]]},"publisher":"Hindawi Limited","title":"A Computable Measure of Algorithmic Probability by Finite Approximations with an Application to Integer Sequences","type":"article-journal","volume":"2017"},"uris":["http://www.mendeley.com/documents/?uuid=a738daf0-a9da-3143-be2c-c92407011f32"]}],"mendeley":{"formattedCitation":"(Soler-Toscano and Zenil, 2017)","plainTextFormattedCitation":"(Soler-Toscano and Zenil, 2017)","previouslyFormattedCitation":"(Soler-Toscano and Zenil, 2017)"},"properties":{"noteIndex":0},"schema":"https://github.com/citation-style-language/schema/raw/master/csl-citation.json"}</w:instrText>
      </w:r>
      <w:r>
        <w:rPr>
          <w:lang w:val="en-US"/>
        </w:rPr>
        <w:fldChar w:fldCharType="separate"/>
      </w:r>
      <w:r w:rsidRPr="001359AB">
        <w:rPr>
          <w:noProof/>
          <w:lang w:val="en-US"/>
        </w:rPr>
        <w:t>(Soler-Toscano and Zenil, 2017)</w:t>
      </w:r>
      <w:r>
        <w:rPr>
          <w:lang w:val="en-US"/>
        </w:rPr>
        <w:fldChar w:fldCharType="end"/>
      </w:r>
      <w:r>
        <w:rPr>
          <w:lang w:val="en-US"/>
        </w:rPr>
        <w:t>, which hosts almost all the famous open source code shared by the community. It provides a rich source of data to analyze and prepare for any kind of machine learning study. Importing data for preprocessing can be directly taken from here with appropriate consideration over the quality of code or data.</w:t>
      </w:r>
      <w:r w:rsidR="00831855">
        <w:rPr>
          <w:lang w:val="en-US"/>
        </w:rPr>
        <w:t xml:space="preserve"> This study</w:t>
      </w:r>
      <w:r w:rsidR="00831855">
        <w:rPr>
          <w:lang w:val="en-US"/>
        </w:rPr>
        <w:fldChar w:fldCharType="begin" w:fldLock="1"/>
      </w:r>
      <w:r w:rsidR="005208F9">
        <w:rPr>
          <w:lang w:val="en-US"/>
        </w:rPr>
        <w:instrText>ADDIN CSL_CITATION {"citationItems":[{"id":"ITEM-1","itemData":{"DOI":"10.1145/2901739.2901776","ISBN":"9781450341868","abstract":"GitHub, one of the most popular social coding platforms, is the platform of reference when mining Open Source repositories to learn from past experiences. In the last years, a number of research papers have been published reporting findings based on data mined from GitHub. As the community continues to deepen in its understanding of software engineering thanks to the analysis performed on this platform, we believe it is worthwhile to reflect how research papers have addressed the task of mining GitHub repositories over the last years. In this regard, we present a meta-analysis of 93 research papers which addresses three main dimensions of those papers: i) the empirical methods employed, ii) the datasets they used and iii) the limitations reported. Results of our meta-analysis show some concerns regarding the dataset collection process and size, the low level of replicability, poor sampling techniques, lack of longitudinal studies and scarce variety of methodologies.","author":[{"dropping-particle":"","family":"Cosentino","given":"Valerio","non-dropping-particle":"","parse-names":false,"suffix":""},{"dropping-particle":"","family":"Luis","given":"Javier","non-dropping-particle":"","parse-names":false,"suffix":""},{"dropping-particle":"","family":"Izquierdo","given":"Cánovas","non-dropping-particle":"","parse-names":false,"suffix":""},{"dropping-particle":"","family":"Cabot","given":"Jordi","non-dropping-particle":"","parse-names":false,"suffix":""}],"container-title":"Proceedings - 13th Working Conference on Mining Software Repositories, MSR 2016","id":"ITEM-1","issued":{"date-parts":[["2016"]]},"page":"137-141","title":"Findings from GitHub: Methods, datasets and limitations","type":"article-journal"},"uris":["http://www.mendeley.com/documents/?uuid=1663d095-10a0-43f3-94f9-b7f1de548dc3"]}],"mendeley":{"formattedCitation":"(Cosentino et al., 2016)","plainTextFormattedCitation":"(Cosentino et al., 2016)","previouslyFormattedCitation":"(Cosentino et al., 2016)"},"properties":{"noteIndex":0},"schema":"https://github.com/citation-style-language/schema/raw/master/csl-citation.json"}</w:instrText>
      </w:r>
      <w:r w:rsidR="00831855">
        <w:rPr>
          <w:lang w:val="en-US"/>
        </w:rPr>
        <w:fldChar w:fldCharType="separate"/>
      </w:r>
      <w:r w:rsidR="00831855" w:rsidRPr="00831855">
        <w:rPr>
          <w:noProof/>
          <w:lang w:val="en-US"/>
        </w:rPr>
        <w:t>(</w:t>
      </w:r>
      <w:proofErr w:type="spellStart"/>
      <w:r w:rsidR="00831855" w:rsidRPr="00831855">
        <w:rPr>
          <w:noProof/>
          <w:lang w:val="en-US"/>
        </w:rPr>
        <w:t>Cosentino</w:t>
      </w:r>
      <w:proofErr w:type="spellEnd"/>
      <w:r w:rsidR="00831855" w:rsidRPr="00831855">
        <w:rPr>
          <w:noProof/>
          <w:lang w:val="en-US"/>
        </w:rPr>
        <w:t xml:space="preserve"> et al., 2016)</w:t>
      </w:r>
      <w:r w:rsidR="00831855">
        <w:rPr>
          <w:lang w:val="en-US"/>
        </w:rPr>
        <w:fldChar w:fldCharType="end"/>
      </w:r>
      <w:r w:rsidR="00831855">
        <w:rPr>
          <w:lang w:val="en-US"/>
        </w:rPr>
        <w:t xml:space="preserve"> also discussed about the advantages/disadvantage of blindly picking up data for such resources. Overall it can provide a great source of data for studies like building up a model for predicting different aspects of code i.e. time complexity etc.</w:t>
      </w:r>
    </w:p>
    <w:p w14:paraId="14859CF0" w14:textId="77777777" w:rsidR="00E31EF3" w:rsidRDefault="00E31EF3" w:rsidP="00C22B43">
      <w:pPr>
        <w:spacing w:line="360" w:lineRule="auto"/>
        <w:jc w:val="both"/>
        <w:rPr>
          <w:lang w:val="en-US"/>
        </w:rPr>
      </w:pPr>
    </w:p>
    <w:p w14:paraId="64E256F6" w14:textId="77777777" w:rsidR="00E31EF3" w:rsidRDefault="00E31EF3" w:rsidP="00C22B43">
      <w:pPr>
        <w:spacing w:line="360" w:lineRule="auto"/>
        <w:jc w:val="both"/>
        <w:rPr>
          <w:b/>
          <w:bCs/>
          <w:lang w:val="en-US"/>
        </w:rPr>
      </w:pPr>
      <w:r w:rsidRPr="00E31EF3">
        <w:rPr>
          <w:b/>
          <w:bCs/>
          <w:lang w:val="en-US"/>
        </w:rPr>
        <w:t>2.3.2    Scraping coding competition</w:t>
      </w:r>
      <w:r w:rsidR="00A42476">
        <w:rPr>
          <w:b/>
          <w:bCs/>
          <w:lang w:val="en-US"/>
        </w:rPr>
        <w:t xml:space="preserve"> websites</w:t>
      </w:r>
    </w:p>
    <w:p w14:paraId="5A2F08E9" w14:textId="77777777" w:rsidR="00E31EF3" w:rsidRPr="00E31EF3" w:rsidRDefault="00EE49F0" w:rsidP="00C22B43">
      <w:pPr>
        <w:spacing w:line="360" w:lineRule="auto"/>
        <w:jc w:val="both"/>
        <w:rPr>
          <w:lang w:val="en-US"/>
        </w:rPr>
      </w:pPr>
      <w:r>
        <w:rPr>
          <w:lang w:val="en-US"/>
        </w:rPr>
        <w:t>Many online coding competitions provide API’s to exchange data based on request. Many of them also can be scraped through their online portals.</w:t>
      </w:r>
      <w:r w:rsidR="00A42476">
        <w:rPr>
          <w:lang w:val="en-US"/>
        </w:rPr>
        <w:t xml:space="preserve"> Examples of some of these online competitions are </w:t>
      </w:r>
      <w:r w:rsidR="00BC595A">
        <w:rPr>
          <w:lang w:val="en-US"/>
        </w:rPr>
        <w:t>CODECHEF</w:t>
      </w:r>
      <w:r w:rsidR="00A42476">
        <w:rPr>
          <w:lang w:val="en-US"/>
        </w:rPr>
        <w:t xml:space="preserve">, </w:t>
      </w:r>
      <w:r w:rsidR="00BC595A">
        <w:rPr>
          <w:lang w:val="en-US"/>
        </w:rPr>
        <w:t>TOPCODER</w:t>
      </w:r>
      <w:r w:rsidR="00A42476">
        <w:rPr>
          <w:lang w:val="en-US"/>
        </w:rPr>
        <w:t xml:space="preserve"> etc.</w:t>
      </w:r>
    </w:p>
    <w:p w14:paraId="5975C1E9" w14:textId="77777777" w:rsidR="00C40E64" w:rsidRDefault="00C40E64" w:rsidP="00581593">
      <w:pPr>
        <w:spacing w:line="360" w:lineRule="auto"/>
        <w:jc w:val="both"/>
        <w:rPr>
          <w:lang w:val="en-US"/>
        </w:rPr>
      </w:pPr>
    </w:p>
    <w:p w14:paraId="159CFDBC" w14:textId="77777777" w:rsidR="005208F9" w:rsidRPr="005208F9" w:rsidRDefault="005208F9" w:rsidP="00581593">
      <w:pPr>
        <w:spacing w:line="360" w:lineRule="auto"/>
        <w:jc w:val="both"/>
        <w:rPr>
          <w:b/>
          <w:bCs/>
          <w:lang w:val="en-US"/>
        </w:rPr>
      </w:pPr>
      <w:r w:rsidRPr="005208F9">
        <w:rPr>
          <w:b/>
          <w:bCs/>
          <w:lang w:val="en-US"/>
        </w:rPr>
        <w:t>2.3.3    Challenges</w:t>
      </w:r>
    </w:p>
    <w:p w14:paraId="42BED2F7" w14:textId="77777777" w:rsidR="005208F9" w:rsidRDefault="005208F9" w:rsidP="00581593">
      <w:pPr>
        <w:spacing w:line="360" w:lineRule="auto"/>
        <w:jc w:val="both"/>
        <w:rPr>
          <w:lang w:val="en-US"/>
        </w:rPr>
      </w:pPr>
      <w:r>
        <w:rPr>
          <w:lang w:val="en-US"/>
        </w:rPr>
        <w:t xml:space="preserve">Main challenge in accumulating such data where code is given to you can be a very daunting task. There is every possibility of the code being scraped has some error, which would need manual check to make sure they can be used. Another issue, also seen in in </w:t>
      </w:r>
      <w:r>
        <w:rPr>
          <w:lang w:val="en-US"/>
        </w:rPr>
        <w:fldChar w:fldCharType="begin" w:fldLock="1"/>
      </w:r>
      <w:r w:rsidR="0083433B">
        <w:rPr>
          <w:lang w:val="en-US"/>
        </w:rP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rPr>
          <w:lang w:val="en-US"/>
        </w:rPr>
        <w:fldChar w:fldCharType="separate"/>
      </w:r>
      <w:r w:rsidRPr="005208F9">
        <w:rPr>
          <w:noProof/>
          <w:lang w:val="en-US"/>
        </w:rPr>
        <w:t>(Sikka et al., 2020)</w:t>
      </w:r>
      <w:r>
        <w:rPr>
          <w:lang w:val="en-US"/>
        </w:rPr>
        <w:fldChar w:fldCharType="end"/>
      </w:r>
      <w:r>
        <w:rPr>
          <w:lang w:val="en-US"/>
        </w:rPr>
        <w:t xml:space="preserve"> is that there is no available data which maps these codes to its respective time complexity. Hence any research in this domain is very limited, which can be improved further with good quality datasets.</w:t>
      </w:r>
    </w:p>
    <w:p w14:paraId="2DB01404" w14:textId="77777777" w:rsidR="00707075" w:rsidRPr="00581593" w:rsidRDefault="00707075" w:rsidP="00581593">
      <w:pPr>
        <w:spacing w:line="360" w:lineRule="auto"/>
        <w:jc w:val="both"/>
        <w:rPr>
          <w:lang w:val="en-US"/>
        </w:rPr>
      </w:pPr>
    </w:p>
    <w:p w14:paraId="56FC9F77" w14:textId="77777777" w:rsidR="00FD3385" w:rsidRDefault="00FD3385" w:rsidP="004F6BF1">
      <w:pPr>
        <w:spacing w:line="360" w:lineRule="auto"/>
        <w:rPr>
          <w:b/>
          <w:bCs/>
          <w:lang w:val="en-US"/>
        </w:rPr>
      </w:pPr>
      <w:r>
        <w:rPr>
          <w:b/>
          <w:bCs/>
          <w:lang w:val="en-US"/>
        </w:rPr>
        <w:t>2.</w:t>
      </w:r>
      <w:r w:rsidR="00281C7B">
        <w:rPr>
          <w:b/>
          <w:bCs/>
          <w:lang w:val="en-US"/>
        </w:rPr>
        <w:t>4</w:t>
      </w:r>
      <w:r>
        <w:rPr>
          <w:b/>
          <w:bCs/>
          <w:lang w:val="en-US"/>
        </w:rPr>
        <w:t xml:space="preserve">    </w:t>
      </w:r>
      <w:r w:rsidR="001433DB">
        <w:rPr>
          <w:b/>
          <w:bCs/>
          <w:lang w:val="en-US"/>
        </w:rPr>
        <w:t>E</w:t>
      </w:r>
      <w:r>
        <w:rPr>
          <w:b/>
          <w:bCs/>
          <w:lang w:val="en-US"/>
        </w:rPr>
        <w:t>mbeddings</w:t>
      </w:r>
    </w:p>
    <w:p w14:paraId="347E730B" w14:textId="77777777" w:rsidR="001433DB" w:rsidRDefault="0052276E" w:rsidP="001433DB">
      <w:pPr>
        <w:spacing w:line="360" w:lineRule="auto"/>
        <w:jc w:val="both"/>
        <w:rPr>
          <w:lang w:val="en-US"/>
        </w:rPr>
      </w:pPr>
      <w:r>
        <w:rPr>
          <w:lang w:val="en-US"/>
        </w:rPr>
        <w:t xml:space="preserve">An embedding maps objects to its respective vectors varying in real numbers </w:t>
      </w:r>
      <w:r>
        <w:rPr>
          <w:lang w:val="en-US"/>
        </w:rPr>
        <w:fldChar w:fldCharType="begin" w:fldLock="1"/>
      </w:r>
      <w:r w:rsidR="003841C7">
        <w:rPr>
          <w:lang w:val="en-US"/>
        </w:rPr>
        <w:instrText>ADDIN CSL_CITATION {"citationItems":[{"id":"ITEM-1","itemData":{"abstract":"Natural language processing has improved tremendously after the success of word embedding techniques such as word2vec. Recently, the same idea has been applied on source code with encouraging results. In this survey, we aim to collect and discuss the usage of word embedding techniques on programs and source code. The articles in this survey have been collected by asking authors of related work and with an extensive search on Google Scholar. Each article is categorized into five categories: 1. embedding of tokens 2. embedding of functions or methods 3. embedding of sequences or sets of method calls 4. embedding of binary code 5. other embeddings. We also provide links to experimental data and show some remarkable visualization of code embeddings. In summary, word embedding has been successfully applied on different granularities of source code. With access to countless open-source repositories, we see a great potential of applying other data-driven natural language processing techniques on source code in the future.","author":[{"dropping-particle":"","family":"Chen","given":"Zimin","non-dropping-particle":"","parse-names":false,"suffix":""},{"dropping-particle":"","family":"Monperrus","given":"Martin","non-dropping-particle":"","parse-names":false,"suffix":""}],"id":"ITEM-1","issued":{"date-parts":[["2019"]]},"page":"1-8","title":"A Literature Study of Embeddings on Source Code","type":"article-journal"},"uris":["http://www.mendeley.com/documents/?uuid=030b1370-7f11-4563-bb27-47fbbd01df70"]}],"mendeley":{"formattedCitation":"(Chen and Monperrus, 2019)","plainTextFormattedCitation":"(Chen and Monperrus, 2019)","previouslyFormattedCitation":"(Chen and Monperrus, 2019)"},"properties":{"noteIndex":0},"schema":"https://github.com/citation-style-language/schema/raw/master/csl-citation.json"}</w:instrText>
      </w:r>
      <w:r>
        <w:rPr>
          <w:lang w:val="en-US"/>
        </w:rPr>
        <w:fldChar w:fldCharType="separate"/>
      </w:r>
      <w:r w:rsidRPr="0052276E">
        <w:rPr>
          <w:noProof/>
          <w:lang w:val="en-US"/>
        </w:rPr>
        <w:t>(Chen and Monperrus, 2019)</w:t>
      </w:r>
      <w:r>
        <w:rPr>
          <w:lang w:val="en-US"/>
        </w:rPr>
        <w:fldChar w:fldCharType="end"/>
      </w:r>
      <w:r>
        <w:rPr>
          <w:lang w:val="en-US"/>
        </w:rPr>
        <w:t xml:space="preserve">. </w:t>
      </w:r>
      <w:r w:rsidR="00B36301">
        <w:rPr>
          <w:lang w:val="en-US"/>
        </w:rPr>
        <w:t>This vector can be multi-dimensional having 100’s or 1000’s of dimensions which then used different ideas of dimensionality reduction to build up a desired model. Transformation of these sequence of texts to vector space makes it possible to use neural network architecture</w:t>
      </w:r>
      <w:r w:rsidR="00E02614">
        <w:rPr>
          <w:lang w:val="en-US"/>
        </w:rPr>
        <w:t>’s along with state of the art machine learning models and provide</w:t>
      </w:r>
      <w:r w:rsidR="00B36301">
        <w:rPr>
          <w:lang w:val="en-US"/>
        </w:rPr>
        <w:t xml:space="preserve"> </w:t>
      </w:r>
      <w:r w:rsidR="00B36301">
        <w:rPr>
          <w:lang w:val="en-US"/>
        </w:rPr>
        <w:lastRenderedPageBreak/>
        <w:t>meaningful inference</w:t>
      </w:r>
      <w:r w:rsidR="00FD14F1">
        <w:rPr>
          <w:lang w:val="en-US"/>
        </w:rPr>
        <w:t xml:space="preserve"> of the data</w:t>
      </w:r>
      <w:r w:rsidR="00B36301">
        <w:rPr>
          <w:lang w:val="en-US"/>
        </w:rPr>
        <w:t>.</w:t>
      </w:r>
      <w:r w:rsidR="00FD14F1">
        <w:rPr>
          <w:lang w:val="en-US"/>
        </w:rPr>
        <w:t xml:space="preserve"> Models like Word2vec gave a big breakthrough for NLP research. Building on similar idea, software code can also be transformed into a multi-dimensional vector space.</w:t>
      </w:r>
      <w:r w:rsidR="003841C7">
        <w:rPr>
          <w:lang w:val="en-US"/>
        </w:rPr>
        <w:t xml:space="preserve"> In a broader sense, code can also be considered as a sequence of words, grouped together with valid semantics/syntax</w:t>
      </w:r>
      <w:r w:rsidR="003841C7">
        <w:rPr>
          <w:lang w:val="en-US"/>
        </w:rPr>
        <w:fldChar w:fldCharType="begin" w:fldLock="1"/>
      </w:r>
      <w:r w:rsidR="000D278B">
        <w:rPr>
          <w:lang w:val="en-US"/>
        </w:rPr>
        <w:instrText>ADDIN CSL_CITATION {"citationItems":[{"id":"ITEM-1","itemData":{"DOI":"10.1109/ICSE.2012.6227135","ISBN":"9781467310673","ISSN":"02705257","abstract":"Natural languages like English are rich, complex, and powerful. The highly creative and graceful use of languages like English and Tamil, by masters like Shakespeare and Avvaiyar, can certainly delight and inspire. But in practice, given cognitive constraints and the exigencies of daily life, most human utterances are far simpler and much more repetitive and predictable. In fact, these utterances can be very usefully modeled using modern statistical methods. This fact has led to the phenomenal success of statistical approaches to speech recognition, natural language translation, question-answering, and text mining and comprehension. We begin with the conjecture that most software is also natural, in the sense that it is created by humans at work, with all the attendant constraints and limitations - and thus, like natural language, it is also likely to be repetitive and predictable. We then proceed to ask whether a) code can be usefully modeled by statistical language models and b) such models can be leveraged to support software engineers. Using the widely adopted n-gram model, we provide empirical evidence supportive of a positive answer to both these questions. We show that code is also very repetitive, and in fact even more so than natural languages. As an example use of the model, we have developed a simple code completion engine for Java that, despite its simplicity, already improves Eclipse's built-in completion capability. We conclude the paper by laying out a vision for future research in this area. © 2012 IEEE.","author":[{"dropping-particle":"","family":"Hindle","given":"Abram","non-dropping-particle":"","parse-names":false,"suffix":""},{"dropping-particle":"","family":"Barr","given":"Earl T.","non-dropping-particle":"","parse-names":false,"suffix":""},{"dropping-particle":"","family":"Su","given":"Zhendong","non-dropping-particle":"","parse-names":false,"suffix":""},{"dropping-particle":"","family":"Gabel","given":"Mark","non-dropping-particle":"","parse-names":false,"suffix":""},{"dropping-particle":"","family":"Devanbu","given":"Premkumar","non-dropping-particle":"","parse-names":false,"suffix":""}],"container-title":"Proceedings - International Conference on Software Engineering","id":"ITEM-1","issued":{"date-parts":[["2012"]]},"page":"837-847","title":"On the naturalness of software","type":"paper-conference"},"uris":["http://www.mendeley.com/documents/?uuid=ed2acf75-0e54-34c9-8466-fc539447332b"]}],"mendeley":{"formattedCitation":"(Hindle et al., 2012)","plainTextFormattedCitation":"(Hindle et al., 2012)","previouslyFormattedCitation":"(Hindle et al., 2012)"},"properties":{"noteIndex":0},"schema":"https://github.com/citation-style-language/schema/raw/master/csl-citation.json"}</w:instrText>
      </w:r>
      <w:r w:rsidR="003841C7">
        <w:rPr>
          <w:lang w:val="en-US"/>
        </w:rPr>
        <w:fldChar w:fldCharType="separate"/>
      </w:r>
      <w:r w:rsidR="003841C7" w:rsidRPr="003841C7">
        <w:rPr>
          <w:noProof/>
          <w:lang w:val="en-US"/>
        </w:rPr>
        <w:t>(</w:t>
      </w:r>
      <w:proofErr w:type="spellStart"/>
      <w:r w:rsidR="003841C7" w:rsidRPr="003841C7">
        <w:rPr>
          <w:noProof/>
          <w:lang w:val="en-US"/>
        </w:rPr>
        <w:t>Hindle</w:t>
      </w:r>
      <w:proofErr w:type="spellEnd"/>
      <w:r w:rsidR="003841C7" w:rsidRPr="003841C7">
        <w:rPr>
          <w:noProof/>
          <w:lang w:val="en-US"/>
        </w:rPr>
        <w:t xml:space="preserve"> et al., 2012)</w:t>
      </w:r>
      <w:r w:rsidR="003841C7">
        <w:rPr>
          <w:lang w:val="en-US"/>
        </w:rPr>
        <w:fldChar w:fldCharType="end"/>
      </w:r>
      <w:r w:rsidR="003841C7">
        <w:rPr>
          <w:lang w:val="en-US"/>
        </w:rPr>
        <w:t>.</w:t>
      </w:r>
    </w:p>
    <w:p w14:paraId="72104C87" w14:textId="77777777" w:rsidR="00F5171C" w:rsidRPr="001433DB" w:rsidRDefault="00F5171C" w:rsidP="001433DB">
      <w:pPr>
        <w:spacing w:line="360" w:lineRule="auto"/>
        <w:jc w:val="both"/>
        <w:rPr>
          <w:lang w:val="en-US"/>
        </w:rPr>
      </w:pPr>
    </w:p>
    <w:p w14:paraId="7654C795" w14:textId="77777777" w:rsidR="00DA1AC9" w:rsidRDefault="00DA1AC9" w:rsidP="004F6BF1">
      <w:pPr>
        <w:spacing w:line="360" w:lineRule="auto"/>
        <w:rPr>
          <w:b/>
          <w:bCs/>
          <w:lang w:val="en-US"/>
        </w:rPr>
      </w:pPr>
      <w:r>
        <w:rPr>
          <w:b/>
          <w:bCs/>
          <w:lang w:val="en-US"/>
        </w:rPr>
        <w:t>2.</w:t>
      </w:r>
      <w:r w:rsidR="00281C7B">
        <w:rPr>
          <w:b/>
          <w:bCs/>
          <w:lang w:val="en-US"/>
        </w:rPr>
        <w:t>4</w:t>
      </w:r>
      <w:r>
        <w:rPr>
          <w:b/>
          <w:bCs/>
          <w:lang w:val="en-US"/>
        </w:rPr>
        <w:t xml:space="preserve">.1    </w:t>
      </w:r>
      <w:r w:rsidR="00BA1312">
        <w:rPr>
          <w:b/>
          <w:bCs/>
          <w:lang w:val="en-US"/>
        </w:rPr>
        <w:t>Word embeddings</w:t>
      </w:r>
    </w:p>
    <w:p w14:paraId="2D7998BD" w14:textId="77777777" w:rsidR="0083433B" w:rsidRDefault="00BA1312" w:rsidP="00DA1AC9">
      <w:pPr>
        <w:spacing w:line="360" w:lineRule="auto"/>
        <w:jc w:val="both"/>
        <w:rPr>
          <w:lang w:val="en-US"/>
        </w:rPr>
      </w:pPr>
      <w:r>
        <w:rPr>
          <w:lang w:val="en-US"/>
        </w:rPr>
        <w:t>It can be described as the set of modelling and learning techniques adopted in the field of NLP(Natural Language Processing). A corpus of data is chosen for learning, in which each word or phrase is mapped to its respective vector representation.</w:t>
      </w:r>
      <w:r w:rsidR="0083433B">
        <w:rPr>
          <w:lang w:val="en-US"/>
        </w:rPr>
        <w:t xml:space="preserve"> We use these vector representations to use for learning a machine learning model. It also makes it easy to adapt learning based on evolving meaning of words</w:t>
      </w:r>
      <w:r w:rsidR="0083433B">
        <w:rPr>
          <w:lang w:val="en-US"/>
        </w:rPr>
        <w:fldChar w:fldCharType="begin" w:fldLock="1"/>
      </w:r>
      <w:r w:rsidR="009037C0">
        <w:rPr>
          <w:lang w:val="en-US"/>
        </w:rPr>
        <w:instrText>ADDIN CSL_CITATION {"citationItems":[{"id":"ITEM-1","itemData":{"DOI":"10.1145/3159652.3159703","ISBN":"9781450355810","abstract":"Word evolution refers to the changing meanings and associations of words throughout time, as a byproduct of human language evolution. By studying word evolution, we can infer social trends and language constructs over different periods of human history. However, traditional techniques such as word representation learning do not adequately capture the evolving language structure and vocabulary. In this paper, we develop a dynamic statistical model to learn time-aware word vector representation. We propose a model that simultaneously learns time-aware embeddings and solves the resulting \"alignment problem\". This model is trained on a crawled NYTimes dataset. Additionally, we develop multiple intuitive evaluation strategies of temporal word embeddings. Our qualitative and quantitative tests indicate that our method not only reliably captures this evolution over time, but also consistently outperforms state-of-the-art temporal embedding approaches on both semantic accuracy and alignment quality.","author":[{"dropping-particle":"","family":"Yao","given":"Zijun","non-dropping-particle":"","parse-names":false,"suffix":""},{"dropping-particle":"","family":"Sun","given":"Yifan","non-dropping-particle":"","parse-names":false,"suffix":""},{"dropping-particle":"","family":"Ding","given":"Weicong","non-dropping-particle":"","parse-names":false,"suffix":""},{"dropping-particle":"","family":"Rao","given":"Nikhil","non-dropping-particle":"","parse-names":false,"suffix":""},{"dropping-particle":"","family":"Xiong","given":"Hui","non-dropping-particle":"","parse-names":false,"suffix":""}],"container-title":"WSDM 2018 - Proceedings of the 11th ACM International Conference on Web Search and Data Mining","id":"ITEM-1","issued":{"date-parts":[["2018"]]},"page":"673-681","title":"Dynamic word embeddings for evolving semantic discovery","type":"article-journal","volume":"2018-Febua"},"uris":["http://www.mendeley.com/documents/?uuid=03b2bd94-3a70-4e23-87a5-6057ee80872d"]}],"mendeley":{"formattedCitation":"(Yao et al., 2018)","plainTextFormattedCitation":"(Yao et al., 2018)","previouslyFormattedCitation":"(Yao et al., 2018)"},"properties":{"noteIndex":0},"schema":"https://github.com/citation-style-language/schema/raw/master/csl-citation.json"}</w:instrText>
      </w:r>
      <w:r w:rsidR="0083433B">
        <w:rPr>
          <w:lang w:val="en-US"/>
        </w:rPr>
        <w:fldChar w:fldCharType="separate"/>
      </w:r>
      <w:r w:rsidR="0083433B" w:rsidRPr="0083433B">
        <w:rPr>
          <w:noProof/>
          <w:lang w:val="en-US"/>
        </w:rPr>
        <w:t>(Yao et al., 2018)</w:t>
      </w:r>
      <w:r w:rsidR="0083433B">
        <w:rPr>
          <w:lang w:val="en-US"/>
        </w:rPr>
        <w:fldChar w:fldCharType="end"/>
      </w:r>
      <w:r w:rsidR="0083433B">
        <w:rPr>
          <w:lang w:val="en-US"/>
        </w:rPr>
        <w:t>. Figure 2.4 captures one such evolution in meaning. For example apple with time(around 2016) gets closer to other software companies like google etc.</w:t>
      </w:r>
    </w:p>
    <w:p w14:paraId="2CE55D02" w14:textId="77777777" w:rsidR="0083433B" w:rsidRPr="00DA1AC9" w:rsidRDefault="0083433B" w:rsidP="00DA1AC9">
      <w:pPr>
        <w:spacing w:line="360" w:lineRule="auto"/>
        <w:jc w:val="both"/>
        <w:rPr>
          <w:lang w:val="en-US"/>
        </w:rPr>
      </w:pPr>
      <w:r>
        <w:rPr>
          <w:noProof/>
          <w:lang w:val="en-US"/>
        </w:rPr>
        <w:drawing>
          <wp:inline distT="0" distB="0" distL="0" distR="0" wp14:anchorId="0A18E8D6" wp14:editId="78A910D0">
            <wp:extent cx="5755770" cy="2505922"/>
            <wp:effectExtent l="0" t="0" r="0" b="0"/>
            <wp:docPr id="4" name="Picture 4" descr="A picture containing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rad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10589" cy="2529789"/>
                    </a:xfrm>
                    <a:prstGeom prst="rect">
                      <a:avLst/>
                    </a:prstGeom>
                  </pic:spPr>
                </pic:pic>
              </a:graphicData>
            </a:graphic>
          </wp:inline>
        </w:drawing>
      </w:r>
    </w:p>
    <w:p w14:paraId="762DE11A" w14:textId="6228461F" w:rsidR="0083433B" w:rsidRPr="00B273C7" w:rsidRDefault="0083433B" w:rsidP="00B273C7">
      <w:pPr>
        <w:spacing w:line="360" w:lineRule="auto"/>
        <w:jc w:val="center"/>
        <w:rPr>
          <w:b/>
          <w:bCs/>
          <w:lang w:val="en-US"/>
        </w:rPr>
      </w:pPr>
      <w:r w:rsidRPr="00B273C7">
        <w:rPr>
          <w:b/>
          <w:bCs/>
          <w:lang w:val="en-US"/>
        </w:rPr>
        <w:t>Figure 2.4</w:t>
      </w:r>
      <w:r w:rsidR="00B273C7" w:rsidRPr="00B273C7">
        <w:rPr>
          <w:b/>
          <w:bCs/>
          <w:lang w:val="en-US"/>
        </w:rPr>
        <w:t xml:space="preserve"> (</w:t>
      </w:r>
      <w:r w:rsidR="00B273C7" w:rsidRPr="00B273C7">
        <w:rPr>
          <w:rFonts w:eastAsiaTheme="minorHAnsi"/>
          <w:b/>
          <w:bCs/>
          <w:lang w:val="en-GB" w:eastAsia="en-US"/>
        </w:rPr>
        <w:t>Word embeddings</w:t>
      </w:r>
      <w:r w:rsidR="00B273C7" w:rsidRPr="00B273C7">
        <w:rPr>
          <w:b/>
          <w:bCs/>
          <w:lang w:val="en-US"/>
        </w:rPr>
        <w:t>)</w:t>
      </w:r>
    </w:p>
    <w:p w14:paraId="5921984E" w14:textId="77777777" w:rsidR="0083433B" w:rsidRDefault="0083433B" w:rsidP="004F6BF1">
      <w:pPr>
        <w:spacing w:line="360" w:lineRule="auto"/>
        <w:rPr>
          <w:b/>
          <w:bCs/>
          <w:lang w:val="en-US"/>
        </w:rPr>
      </w:pPr>
    </w:p>
    <w:p w14:paraId="78DCDDE5" w14:textId="77777777" w:rsidR="0083433B" w:rsidRDefault="0083433B" w:rsidP="0083433B">
      <w:pPr>
        <w:spacing w:line="360" w:lineRule="auto"/>
        <w:jc w:val="both"/>
        <w:rPr>
          <w:lang w:val="en-US"/>
        </w:rPr>
      </w:pPr>
      <w:r>
        <w:rPr>
          <w:lang w:val="en-US"/>
        </w:rPr>
        <w:t xml:space="preserve">These vector representations brought a revolutionary change in our capability of </w:t>
      </w:r>
      <w:r w:rsidR="009037C0">
        <w:rPr>
          <w:lang w:val="en-US"/>
        </w:rPr>
        <w:t>improving</w:t>
      </w:r>
      <w:r>
        <w:rPr>
          <w:lang w:val="en-US"/>
        </w:rPr>
        <w:t xml:space="preserve"> in NLP domain.</w:t>
      </w:r>
    </w:p>
    <w:p w14:paraId="4C399A2B" w14:textId="77777777" w:rsidR="009037C0" w:rsidRDefault="009037C0" w:rsidP="0083433B">
      <w:pPr>
        <w:spacing w:line="360" w:lineRule="auto"/>
        <w:jc w:val="both"/>
        <w:rPr>
          <w:lang w:val="en-US"/>
        </w:rPr>
      </w:pPr>
    </w:p>
    <w:p w14:paraId="58DC46C0" w14:textId="77777777" w:rsidR="009037C0" w:rsidRDefault="000922ED" w:rsidP="000922ED">
      <w:pPr>
        <w:spacing w:line="360" w:lineRule="auto"/>
        <w:jc w:val="both"/>
        <w:rPr>
          <w:b/>
          <w:bCs/>
          <w:lang w:val="en-US"/>
        </w:rPr>
      </w:pPr>
      <w:r>
        <w:rPr>
          <w:b/>
          <w:bCs/>
          <w:lang w:val="en-US"/>
        </w:rPr>
        <w:t>2.</w:t>
      </w:r>
      <w:r w:rsidR="00281C7B">
        <w:rPr>
          <w:b/>
          <w:bCs/>
          <w:lang w:val="en-US"/>
        </w:rPr>
        <w:t>4</w:t>
      </w:r>
      <w:r>
        <w:rPr>
          <w:b/>
          <w:bCs/>
          <w:lang w:val="en-US"/>
        </w:rPr>
        <w:t xml:space="preserve">.2    </w:t>
      </w:r>
      <w:r w:rsidRPr="009037C0">
        <w:rPr>
          <w:b/>
          <w:bCs/>
          <w:lang w:val="en-US"/>
        </w:rPr>
        <w:t>Word2vec</w:t>
      </w:r>
      <w:r w:rsidR="009037C0" w:rsidRPr="009037C0">
        <w:rPr>
          <w:b/>
          <w:bCs/>
          <w:lang w:val="en-US"/>
        </w:rPr>
        <w:t xml:space="preserve">    </w:t>
      </w:r>
    </w:p>
    <w:p w14:paraId="15931981" w14:textId="77777777" w:rsidR="00DC4E9F" w:rsidRDefault="009037C0" w:rsidP="0083433B">
      <w:pPr>
        <w:spacing w:line="360" w:lineRule="auto"/>
        <w:jc w:val="both"/>
        <w:rPr>
          <w:lang w:val="en-US"/>
        </w:rPr>
      </w:pPr>
      <w:r>
        <w:rPr>
          <w:lang w:val="en-US"/>
        </w:rPr>
        <w:t xml:space="preserve">This revolutionary paper </w:t>
      </w:r>
      <w:r>
        <w:rPr>
          <w:lang w:val="en-US"/>
        </w:rPr>
        <w:fldChar w:fldCharType="begin" w:fldLock="1"/>
      </w:r>
      <w:r w:rsidR="0052276E">
        <w:rPr>
          <w:lang w:val="en-US"/>
        </w:rPr>
        <w:instrText>ADDIN CSL_CITATION {"citationItems":[{"id":"ITEM-1","itemData":{"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1st International Conference on Learning Representations, ICLR 2013 - Workshop Track Proceedings","id":"ITEM-1","issued":{"date-parts":[["2013","1","16"]]},"publisher":"International Conference on Learning Representations, ICLR","title":"Efficient estimation of word representations in vector space","type":"paper-conference"},"uris":["http://www.mendeley.com/documents/?uuid=fa4152d0-a8d7-3a6e-903b-daeeb3d225a5"]}],"mendeley":{"formattedCitation":"(Mikolov et al., 2013)","plainTextFormattedCitation":"(Mikolov et al., 2013)","previouslyFormattedCitation":"(Mikolov et al., 2013)"},"properties":{"noteIndex":0},"schema":"https://github.com/citation-style-language/schema/raw/master/csl-citation.json"}</w:instrText>
      </w:r>
      <w:r>
        <w:rPr>
          <w:lang w:val="en-US"/>
        </w:rPr>
        <w:fldChar w:fldCharType="separate"/>
      </w:r>
      <w:r w:rsidRPr="009037C0">
        <w:rPr>
          <w:noProof/>
          <w:lang w:val="en-US"/>
        </w:rPr>
        <w:t>(Mikolov et al., 2013)</w:t>
      </w:r>
      <w:r>
        <w:rPr>
          <w:lang w:val="en-US"/>
        </w:rPr>
        <w:fldChar w:fldCharType="end"/>
      </w:r>
      <w:r>
        <w:rPr>
          <w:lang w:val="en-US"/>
        </w:rPr>
        <w:t xml:space="preserve"> paved the way towards great progress </w:t>
      </w:r>
      <w:r w:rsidR="00081E7C">
        <w:rPr>
          <w:lang w:val="en-US"/>
        </w:rPr>
        <w:t>in</w:t>
      </w:r>
      <w:r>
        <w:rPr>
          <w:lang w:val="en-US"/>
        </w:rPr>
        <w:t xml:space="preserve"> learning word vectors from the huge corpora of datasets. These datasets could have billions/trillions of words and used simple skip gram models in combination with </w:t>
      </w:r>
      <w:r w:rsidR="002B22EB">
        <w:rPr>
          <w:lang w:val="en-US"/>
        </w:rPr>
        <w:t>simple machine learning architectures. This gave a great advantage over the performance over low computing cost.</w:t>
      </w:r>
      <w:r w:rsidR="00DC4E9F">
        <w:rPr>
          <w:lang w:val="en-US"/>
        </w:rPr>
        <w:t xml:space="preserve"> This model architecture is so famous that even today almost all researchers use </w:t>
      </w:r>
      <w:r w:rsidR="00DC4E9F">
        <w:rPr>
          <w:lang w:val="en-US"/>
        </w:rPr>
        <w:lastRenderedPageBreak/>
        <w:t xml:space="preserve">them for their respective natural language processing studies. Very same idea has also inspired other domains i.e. code sequences etc. to use code embeddings to better understand code semantics, which lead to extraordinary use cases in software engineering paradigm. We shall look into few similar embedding approaches and its usefulness in code </w:t>
      </w:r>
      <w:r w:rsidR="000707C8">
        <w:rPr>
          <w:lang w:val="en-US"/>
        </w:rPr>
        <w:t>structures</w:t>
      </w:r>
      <w:r w:rsidR="00DC4E9F">
        <w:rPr>
          <w:lang w:val="en-US"/>
        </w:rPr>
        <w:t>.</w:t>
      </w:r>
    </w:p>
    <w:p w14:paraId="474636F7" w14:textId="77777777" w:rsidR="00842EF5" w:rsidRDefault="00842EF5" w:rsidP="0083433B">
      <w:pPr>
        <w:spacing w:line="360" w:lineRule="auto"/>
        <w:jc w:val="both"/>
        <w:rPr>
          <w:lang w:val="en-US"/>
        </w:rPr>
      </w:pPr>
    </w:p>
    <w:p w14:paraId="6BB7780C" w14:textId="77777777" w:rsidR="000922ED" w:rsidRDefault="000922ED" w:rsidP="001433DB">
      <w:pPr>
        <w:spacing w:line="360" w:lineRule="auto"/>
        <w:jc w:val="both"/>
        <w:rPr>
          <w:b/>
          <w:bCs/>
          <w:lang w:val="en-US"/>
        </w:rPr>
      </w:pPr>
      <w:r w:rsidRPr="001433DB">
        <w:rPr>
          <w:b/>
          <w:bCs/>
          <w:lang w:val="en-US"/>
        </w:rPr>
        <w:t>2.</w:t>
      </w:r>
      <w:r w:rsidR="00281C7B">
        <w:rPr>
          <w:b/>
          <w:bCs/>
          <w:lang w:val="en-US"/>
        </w:rPr>
        <w:t>4</w:t>
      </w:r>
      <w:r w:rsidRPr="001433DB">
        <w:rPr>
          <w:b/>
          <w:bCs/>
          <w:lang w:val="en-US"/>
        </w:rPr>
        <w:t xml:space="preserve">.3   </w:t>
      </w:r>
      <w:r w:rsidR="002B0D0C">
        <w:rPr>
          <w:b/>
          <w:bCs/>
          <w:lang w:val="en-US"/>
        </w:rPr>
        <w:t>C</w:t>
      </w:r>
      <w:r w:rsidR="0064154D">
        <w:rPr>
          <w:b/>
          <w:bCs/>
          <w:lang w:val="en-US"/>
        </w:rPr>
        <w:t>ode embedding</w:t>
      </w:r>
    </w:p>
    <w:p w14:paraId="788547C9" w14:textId="77777777" w:rsidR="002B0D0C" w:rsidRDefault="002B0D0C" w:rsidP="001433DB">
      <w:pPr>
        <w:spacing w:line="360" w:lineRule="auto"/>
        <w:jc w:val="both"/>
        <w:rPr>
          <w:lang w:val="en-US"/>
        </w:rPr>
      </w:pPr>
      <w:r>
        <w:rPr>
          <w:lang w:val="en-US"/>
        </w:rPr>
        <w:t>Ideas taken from word2vec can also be applied to generate embeddings for source code. Experiments done already in this field shows encouraging results. Having huge amount of opens source code data presents a great potential for machine learning models. Several deep learning research on entities like images, videos etc. computes a numerical vector, which is also replicated in source code embeddings.</w:t>
      </w:r>
    </w:p>
    <w:p w14:paraId="2C1FEBB9" w14:textId="77777777" w:rsidR="000D278B" w:rsidRDefault="000D278B" w:rsidP="001433DB">
      <w:pPr>
        <w:spacing w:line="360" w:lineRule="auto"/>
        <w:jc w:val="both"/>
        <w:rPr>
          <w:lang w:val="en-US"/>
        </w:rPr>
      </w:pPr>
      <w:r>
        <w:rPr>
          <w:lang w:val="en-US"/>
        </w:rPr>
        <w:t xml:space="preserve">Since these vectors also preserve the semantic space, the similarity between different vectors are generated by using cosine similarity or using </w:t>
      </w:r>
      <w:r w:rsidR="00B80C60">
        <w:rPr>
          <w:lang w:val="en-US"/>
        </w:rPr>
        <w:t>Euclidean</w:t>
      </w:r>
      <w:r>
        <w:rPr>
          <w:lang w:val="en-US"/>
        </w:rPr>
        <w:t xml:space="preserve"> distance</w:t>
      </w:r>
      <w:r>
        <w:rPr>
          <w:lang w:val="en-US"/>
        </w:rPr>
        <w:fldChar w:fldCharType="begin" w:fldLock="1"/>
      </w:r>
      <w:r w:rsidR="00B57854">
        <w:rPr>
          <w:lang w:val="en-US"/>
        </w:rPr>
        <w:instrText>ADDIN CSL_CITATION {"citationItems":[{"id":"ITEM-1","itemData":{"DOI":"10.1007/3-540-49257-7_15","ISBN":"3540654526","ISSN":"16113349","abstract":"We explore the effect of dimensionality on the \"nearest neighbor\" problem. We show that under a broad set of conditions (much broader than independent and identically distributed dimensions), as dimensionality increases, the distance to the nearest data point approaches the distance to the farthest data point. To provide a practical perspective, we present empirical results on both real and synthetic data sets that demonstrate that this effect can occur for as few as 10-15 dimensions. These results should not be interpreted to mean that high-dimensional indexing is never meaningful; we illustrate this point by identifying some high-dimensional workloads for which this effect does not occur. How- ever, our results do emphasize that the methodology used almost universally in the database literature to evaluate high-dimensional indexing techniques is flawed, and should be modified. In particular, most such techniques proposed in the literature are not evaluated versus simple linear scan, and are evaluated over workloads for which nearest neighbor is not meaningful. Often, even the reported experiments, when analyzed carefully, show that linear scan would outperform the techniques being proposed on the workloads studied in high (10-15) dimensionality!.","author":[{"dropping-particle":"","family":"Beyer","given":"Kevin","non-dropping-particle":"","parse-names":false,"suffix":""},{"dropping-particle":"","family":"Goldstein","given":"Jonathan","non-dropping-particle":"","parse-names":false,"suffix":""},{"dropping-particle":"","family":"Ramakrishnan","given":"Raghu","non-dropping-particle":"","parse-names":false,"suffix":""},{"dropping-particle":"","family":"Shaft","given":"Uri","non-dropping-particle":"","parse-names":false,"suffix":""}],"container-title":"Lecture Notes in Computer Science (including subseries Lecture Notes in Artificial Intelligence and Lecture Notes in Bioinformatics)","id":"ITEM-1","issued":{"date-parts":[["1998"]]},"page":"217-235","publisher":"Springer Verlag","title":"When is “nearest neighbor” meaningful?","type":"paper-conference","volume":"1540"},"uris":["http://www.mendeley.com/documents/?uuid=5f4a1799-9a9f-3821-ad5a-98afe4aa2ae0"]}],"mendeley":{"formattedCitation":"(Beyer et al., 1998)","plainTextFormattedCitation":"(Beyer et al., 1998)","previouslyFormattedCitation":"(Beyer et al., 1998)"},"properties":{"noteIndex":0},"schema":"https://github.com/citation-style-language/schema/raw/master/csl-citation.json"}</w:instrText>
      </w:r>
      <w:r>
        <w:rPr>
          <w:lang w:val="en-US"/>
        </w:rPr>
        <w:fldChar w:fldCharType="separate"/>
      </w:r>
      <w:r w:rsidRPr="000D278B">
        <w:rPr>
          <w:noProof/>
          <w:lang w:val="en-US"/>
        </w:rPr>
        <w:t>(Beyer et al., 1998)</w:t>
      </w:r>
      <w:r>
        <w:rPr>
          <w:lang w:val="en-US"/>
        </w:rPr>
        <w:fldChar w:fldCharType="end"/>
      </w:r>
      <w:r>
        <w:rPr>
          <w:lang w:val="en-US"/>
        </w:rPr>
        <w:t xml:space="preserve">. This </w:t>
      </w:r>
      <w:r w:rsidR="00B80C60">
        <w:rPr>
          <w:lang w:val="en-US"/>
        </w:rPr>
        <w:t>paper dives in deep to study finding nearest neighbors in high dimensional space.</w:t>
      </w:r>
    </w:p>
    <w:p w14:paraId="5FA2DBDE" w14:textId="77777777" w:rsidR="00C36C19" w:rsidRDefault="00C36C19" w:rsidP="001433DB">
      <w:pPr>
        <w:spacing w:line="360" w:lineRule="auto"/>
        <w:jc w:val="both"/>
        <w:rPr>
          <w:lang w:val="en-US"/>
        </w:rPr>
      </w:pPr>
    </w:p>
    <w:p w14:paraId="05D9AE51" w14:textId="77777777" w:rsidR="00C36C19" w:rsidRDefault="00C36C19" w:rsidP="001433DB">
      <w:pPr>
        <w:spacing w:line="360" w:lineRule="auto"/>
        <w:jc w:val="both"/>
        <w:rPr>
          <w:b/>
          <w:bCs/>
          <w:lang w:val="en-US"/>
        </w:rPr>
      </w:pPr>
      <w:r w:rsidRPr="00C36C19">
        <w:rPr>
          <w:b/>
          <w:bCs/>
          <w:lang w:val="en-US"/>
        </w:rPr>
        <w:t>2.</w:t>
      </w:r>
      <w:r w:rsidR="00281C7B">
        <w:rPr>
          <w:b/>
          <w:bCs/>
          <w:lang w:val="en-US"/>
        </w:rPr>
        <w:t>4</w:t>
      </w:r>
      <w:r w:rsidRPr="00C36C19">
        <w:rPr>
          <w:b/>
          <w:bCs/>
          <w:lang w:val="en-US"/>
        </w:rPr>
        <w:t>.3.1    Using word2vec with source codes</w:t>
      </w:r>
    </w:p>
    <w:p w14:paraId="0B0104AA" w14:textId="77777777" w:rsidR="00C36C19" w:rsidRDefault="00C36C19" w:rsidP="001433DB">
      <w:pPr>
        <w:spacing w:line="360" w:lineRule="auto"/>
        <w:jc w:val="both"/>
        <w:rPr>
          <w:lang w:val="en-US"/>
        </w:rPr>
      </w:pPr>
      <w:r>
        <w:rPr>
          <w:lang w:val="en-US"/>
        </w:rPr>
        <w:t>As brilliant as it sounds, word2vec is not really limited to natural languages but can also be used with programming languages. Few studies in different programming languages have explored these and they are discussed here in brief.</w:t>
      </w:r>
    </w:p>
    <w:p w14:paraId="411C99D1" w14:textId="77777777" w:rsidR="00B57854" w:rsidRDefault="00B57854" w:rsidP="001433DB">
      <w:pPr>
        <w:spacing w:line="360" w:lineRule="auto"/>
        <w:jc w:val="both"/>
        <w:rPr>
          <w:lang w:val="en-US"/>
        </w:rPr>
      </w:pPr>
    </w:p>
    <w:p w14:paraId="0145B947" w14:textId="77777777" w:rsidR="00B57854" w:rsidRDefault="00B57854" w:rsidP="001433DB">
      <w:pPr>
        <w:spacing w:line="360" w:lineRule="auto"/>
        <w:jc w:val="both"/>
        <w:rPr>
          <w:lang w:val="en-US"/>
        </w:rPr>
      </w:pPr>
      <w:r>
        <w:rPr>
          <w:lang w:val="en-US"/>
        </w:rPr>
        <w:fldChar w:fldCharType="begin" w:fldLock="1"/>
      </w:r>
      <w:r w:rsidR="00414F23">
        <w:rPr>
          <w:lang w:val="en-US"/>
        </w:rPr>
        <w:instrText>ADDIN CSL_CITATION {"citationItems":[{"id":"ITEM-1","itemData":{"abstract":"Thousands of security vulnerabilities are discovered in production software each year, either reported publicly to the Common Vulnerabilities and Exposures database or discovered internally in proprietary code. Vulnerabilities often manifest themselves in subtle ways that are not obvious to code reviewers or the developers themselves. With the wealth of open source code available for analysis, there is an opportunity to learn the patterns of bugs that can lead to security vulnerabilities directly from data. In this paper, we present a data-driven approach to vulnerability detection using machine learning, specifically applied to C and C++ programs. We first compile a large dataset of hundreds of thousands of open-source functions labeled with the outputs of a static analyzer. We then compare methods applied directly to source code with methods applied to artifacts extracted from the build process, finding that source-based models perform better. We also compare the application of deep neural network models with more traditional models such as random forests and find the best performance comes from combining features learned by deep models with tree-based models. Ultimately, our highest performing model achieves an area under the precision-recall curve of 0.49 and an area under the ROC curve of 0.87.","author":[{"dropping-particle":"","family":"Harer","given":"Jacob A.","non-dropping-particle":"","parse-names":false,"suffix":""},{"dropping-particle":"","family":"Kim","given":"Louis Y.","non-dropping-particle":"","parse-names":false,"suffix":""},{"dropping-particle":"","family":"Russell","given":"Rebecca L.","non-dropping-particle":"","parse-names":false,"suffix":""},{"dropping-particle":"","family":"Ozdemir","given":"Onur","non-dropping-particle":"","parse-names":false,"suffix":""},{"dropping-particle":"","family":"Kosta","given":"Leonard R.","non-dropping-particle":"","parse-names":false,"suffix":""},{"dropping-particle":"","family":"Rangamani","given":"Akshay","non-dropping-particle":"","parse-names":false,"suffix":""},{"dropping-particle":"","family":"Hamilton","given":"Lei H.","non-dropping-particle":"","parse-names":false,"suffix":""},{"dropping-particle":"","family":"Centeno","given":"Gabriel I.","non-dropping-particle":"","parse-names":false,"suffix":""},{"dropping-particle":"","family":"Key","given":"Jonathan R.","non-dropping-particle":"","parse-names":false,"suffix":""},{"dropping-particle":"","family":"Ellingwood","given":"Paul M.","non-dropping-particle":"","parse-names":false,"suffix":""},{"dropping-particle":"","family":"Antelman","given":"Erik","non-dropping-particle":"","parse-names":false,"suffix":""},{"dropping-particle":"","family":"Mackay","given":"Alan","non-dropping-particle":"","parse-names":false,"suffix":""},{"dropping-particle":"","family":"McConley","given":"Marc W.","non-dropping-particle":"","parse-names":false,"suffix":""},{"dropping-particle":"","family":"Opper","given":"Jeffrey M.","non-dropping-particle":"","parse-names":false,"suffix":""},{"dropping-particle":"","family":"Chin","given":"Peter","non-dropping-particle":"","parse-names":false,"suffix":""},{"dropping-particle":"","family":"Lazovich","given":"Tomo","non-dropping-particle":"","parse-names":false,"suffix":""}],"container-title":"arXiv","id":"ITEM-1","issued":{"date-parts":[["2018","2","14"]]},"publisher":"arXiv","title":"Automated software vulnerability detection with machine learning","type":"article-journal"},"uris":["http://www.mendeley.com/documents/?uuid=ee206fb8-4025-35a8-84e5-a600c78ff2b1"]}],"mendeley":{"formattedCitation":"(Harer et al., 2018)","plainTextFormattedCitation":"(Harer et al., 2018)","previouslyFormattedCitation":"(Harer et al., 2018)"},"properties":{"noteIndex":0},"schema":"https://github.com/citation-style-language/schema/raw/master/csl-citation.json"}</w:instrText>
      </w:r>
      <w:r>
        <w:rPr>
          <w:lang w:val="en-US"/>
        </w:rPr>
        <w:fldChar w:fldCharType="separate"/>
      </w:r>
      <w:r w:rsidRPr="00B57854">
        <w:rPr>
          <w:noProof/>
          <w:lang w:val="en-US"/>
        </w:rPr>
        <w:t>(Harer et al., 2018)</w:t>
      </w:r>
      <w:r>
        <w:rPr>
          <w:lang w:val="en-US"/>
        </w:rPr>
        <w:fldChar w:fldCharType="end"/>
      </w:r>
      <w:r>
        <w:rPr>
          <w:lang w:val="en-US"/>
        </w:rPr>
        <w:t xml:space="preserve"> uses word2vec for finding security risks and vulnerabilities in the software by generating word embeddings of C/C++ code. E.g. </w:t>
      </w:r>
      <w:r w:rsidR="00797A4B">
        <w:rPr>
          <w:lang w:val="en-US"/>
        </w:rPr>
        <w:t>Let’s consider the code snippet given in figure 2.4, its corresponding word2vec tokens can be visualized in figure 2.6.</w:t>
      </w:r>
    </w:p>
    <w:p w14:paraId="6AE17DCE" w14:textId="77777777" w:rsidR="00B57854" w:rsidRDefault="00B57854" w:rsidP="00797A4B">
      <w:pPr>
        <w:spacing w:line="360" w:lineRule="auto"/>
        <w:jc w:val="both"/>
        <w:rPr>
          <w:lang w:val="en-US"/>
        </w:rPr>
      </w:pPr>
      <w:r>
        <w:rPr>
          <w:noProof/>
          <w:lang w:val="en-US"/>
        </w:rPr>
        <w:drawing>
          <wp:inline distT="0" distB="0" distL="0" distR="0" wp14:anchorId="08F6E8D0" wp14:editId="034E20C0">
            <wp:extent cx="5715000" cy="2679065"/>
            <wp:effectExtent l="0" t="0" r="0" b="63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017105" cy="2820685"/>
                    </a:xfrm>
                    <a:prstGeom prst="rect">
                      <a:avLst/>
                    </a:prstGeom>
                  </pic:spPr>
                </pic:pic>
              </a:graphicData>
            </a:graphic>
          </wp:inline>
        </w:drawing>
      </w:r>
    </w:p>
    <w:p w14:paraId="67A43DB2" w14:textId="53C6ECBF" w:rsidR="00797A4B" w:rsidRPr="00576B00" w:rsidRDefault="00797A4B" w:rsidP="00576B00">
      <w:pPr>
        <w:spacing w:line="360" w:lineRule="auto"/>
        <w:jc w:val="center"/>
        <w:rPr>
          <w:b/>
          <w:bCs/>
          <w:lang w:val="en-US"/>
        </w:rPr>
      </w:pPr>
      <w:r w:rsidRPr="00576B00">
        <w:rPr>
          <w:b/>
          <w:bCs/>
          <w:lang w:val="en-US"/>
        </w:rPr>
        <w:lastRenderedPageBreak/>
        <w:t>Figure 2.5</w:t>
      </w:r>
      <w:r w:rsidR="00576B00" w:rsidRPr="00576B00">
        <w:rPr>
          <w:b/>
          <w:bCs/>
          <w:lang w:val="en-US"/>
        </w:rPr>
        <w:t xml:space="preserve"> (</w:t>
      </w:r>
      <w:r w:rsidR="00576B00" w:rsidRPr="00576B00">
        <w:rPr>
          <w:rFonts w:eastAsiaTheme="minorHAnsi"/>
          <w:b/>
          <w:bCs/>
          <w:lang w:val="en-GB" w:eastAsia="en-US"/>
        </w:rPr>
        <w:t>Code and control flow graphs</w:t>
      </w:r>
      <w:r w:rsidR="00576B00" w:rsidRPr="00576B00">
        <w:rPr>
          <w:b/>
          <w:bCs/>
          <w:lang w:val="en-US"/>
        </w:rPr>
        <w:t>)</w:t>
      </w:r>
    </w:p>
    <w:p w14:paraId="22DFD6C5" w14:textId="77777777" w:rsidR="001433DB" w:rsidRPr="001433DB" w:rsidRDefault="00B57854" w:rsidP="00797A4B">
      <w:pPr>
        <w:spacing w:line="360" w:lineRule="auto"/>
        <w:jc w:val="both"/>
        <w:rPr>
          <w:lang w:val="en-US"/>
        </w:rPr>
      </w:pPr>
      <w:r>
        <w:rPr>
          <w:b/>
          <w:bCs/>
          <w:noProof/>
          <w:lang w:val="en-US"/>
        </w:rPr>
        <w:drawing>
          <wp:inline distT="0" distB="0" distL="0" distR="0" wp14:anchorId="674B072A" wp14:editId="445ED6E9">
            <wp:extent cx="5713639" cy="2159000"/>
            <wp:effectExtent l="0" t="0" r="1905" b="0"/>
            <wp:docPr id="8" name="Picture 8"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10536" cy="2233401"/>
                    </a:xfrm>
                    <a:prstGeom prst="rect">
                      <a:avLst/>
                    </a:prstGeom>
                  </pic:spPr>
                </pic:pic>
              </a:graphicData>
            </a:graphic>
          </wp:inline>
        </w:drawing>
      </w:r>
    </w:p>
    <w:p w14:paraId="003EF5C6" w14:textId="77777777" w:rsidR="00B57854" w:rsidRDefault="00B57854" w:rsidP="004F6BF1">
      <w:pPr>
        <w:spacing w:line="360" w:lineRule="auto"/>
        <w:rPr>
          <w:b/>
          <w:bCs/>
          <w:lang w:val="en-US"/>
        </w:rPr>
      </w:pPr>
    </w:p>
    <w:p w14:paraId="0A6754DF" w14:textId="2F24F09F" w:rsidR="00B57854" w:rsidRPr="00576B00" w:rsidRDefault="00797A4B" w:rsidP="00576B00">
      <w:pPr>
        <w:spacing w:line="360" w:lineRule="auto"/>
        <w:jc w:val="center"/>
        <w:rPr>
          <w:b/>
          <w:bCs/>
          <w:lang w:val="en-US"/>
        </w:rPr>
      </w:pPr>
      <w:r w:rsidRPr="00576B00">
        <w:rPr>
          <w:b/>
          <w:bCs/>
          <w:lang w:val="en-US"/>
        </w:rPr>
        <w:t>Figure 2.6</w:t>
      </w:r>
      <w:r w:rsidR="00576B00" w:rsidRPr="00576B00">
        <w:rPr>
          <w:b/>
          <w:bCs/>
          <w:lang w:val="en-US"/>
        </w:rPr>
        <w:t xml:space="preserve"> (</w:t>
      </w:r>
      <w:r w:rsidR="00576B00" w:rsidRPr="00576B00">
        <w:rPr>
          <w:rFonts w:eastAsiaTheme="minorHAnsi"/>
          <w:b/>
          <w:bCs/>
          <w:lang w:val="en-GB" w:eastAsia="en-US"/>
        </w:rPr>
        <w:t>Word2vec embeddings example</w:t>
      </w:r>
      <w:r w:rsidR="00576B00" w:rsidRPr="00576B00">
        <w:rPr>
          <w:b/>
          <w:bCs/>
          <w:lang w:val="en-US"/>
        </w:rPr>
        <w:t>)</w:t>
      </w:r>
    </w:p>
    <w:p w14:paraId="392F9B5F" w14:textId="77777777" w:rsidR="00B57854" w:rsidRDefault="00414F23" w:rsidP="00414F23">
      <w:pPr>
        <w:spacing w:line="360" w:lineRule="auto"/>
        <w:jc w:val="both"/>
        <w:rPr>
          <w:lang w:val="en-US"/>
        </w:rPr>
      </w:pPr>
      <w:r>
        <w:rPr>
          <w:b/>
          <w:bCs/>
          <w:lang w:val="en-US"/>
        </w:rPr>
        <w:fldChar w:fldCharType="begin" w:fldLock="1"/>
      </w:r>
      <w:r w:rsidR="000F3750">
        <w:rPr>
          <w:b/>
          <w:bCs/>
          <w:lang w:val="en-US"/>
        </w:rPr>
        <w:instrText>ADDIN CSL_CITATION {"citationItems":[{"id":"ITEM-1","itemData":{"DOI":"10.1109/SANER.2019.8668043","ISBN":"9781728105918","abstract":"In the field of automated program repair, the redundancy assumption claims large programs contain the seeds of their own repair. However, most redundancy-based program repair techniques do not reason about the repair ingredients-The code that is reused to craft a patch. We aim to reason about the repair ingredients by using code similarities to prioritize and transform statements in a codebase for patch generation. Our approach, DeepRepair, relies on deep learning to reason about code similarities. Code fragments at well-defined levels of granularity in a codebase can be sorted according to their similarity to suspicious elements (i.e., code elements that contain suspicious statements) and statements can be transformed by mapping out-of-scope identifiers to similar identifiers in scope. We examined these new search strategies for patch generation with respect to effectiveness from the viewpoint of a software maintainer. Our comparative experiments were executed on six open-source Java projects including 374 buggy program revisions and consisted of 19,949 trials spanning 2,616 days of computation time. Deep-Repair's search strategy using code similarities generally found compilable ingredients faster than the baseline, jGenProg, but this improvement neither yielded test-Adequate patches in fewer attempts (on average) nor found significantly more patches (on average) than the baseline. Although the patch counts were not statistically different, there were notable differences between the nature of DeepRepair patches and jGenProg patches. The results show that our learning-based approach finds patches that cannot be found by existing redundancy-based repair techniques.","author":[{"dropping-particle":"","family":"White","given":"Martin","non-dropping-particle":"","parse-names":false,"suffix":""},{"dropping-particle":"","family":"Tufano","given":"Michele","non-dropping-particle":"","parse-names":false,"suffix":""},{"dropping-particle":"","family":"Martinez","given":"Matias","non-dropping-particle":"","parse-names":false,"suffix":""},{"dropping-particle":"","family":"Monperrus","given":"Martin","non-dropping-particle":"","parse-names":false,"suffix":""},{"dropping-particle":"","family":"Poshyvanyk","given":"Denys","non-dropping-particle":"","parse-names":false,"suffix":""}],"container-title":"SANER 2019 - Proceedings of the 2019 IEEE 26th International Conference on Software Analysis, Evolution, and Reengineering","id":"ITEM-1","issued":{"date-parts":[["2019"]]},"page":"479-490","title":"Sorting and Transforming Program Repair Ingredients via Deep Learning Code Similarities","type":"article-journal"},"uris":["http://www.mendeley.com/documents/?uuid=7eee5ff2-0f0f-470e-adea-a90f9959cadf"]}],"mendeley":{"formattedCitation":"(White et al., 2019)","plainTextFormattedCitation":"(White et al., 2019)","previouslyFormattedCitation":"(White et al., 2019)"},"properties":{"noteIndex":0},"schema":"https://github.com/citation-style-language/schema/raw/master/csl-citation.json"}</w:instrText>
      </w:r>
      <w:r>
        <w:rPr>
          <w:b/>
          <w:bCs/>
          <w:lang w:val="en-US"/>
        </w:rPr>
        <w:fldChar w:fldCharType="separate"/>
      </w:r>
      <w:r w:rsidRPr="00414F23">
        <w:rPr>
          <w:bCs/>
          <w:noProof/>
          <w:lang w:val="en-US"/>
        </w:rPr>
        <w:t>(White et al., 2019)</w:t>
      </w:r>
      <w:r>
        <w:rPr>
          <w:b/>
          <w:bCs/>
          <w:lang w:val="en-US"/>
        </w:rPr>
        <w:fldChar w:fldCharType="end"/>
      </w:r>
      <w:r w:rsidR="00D84B74">
        <w:rPr>
          <w:b/>
          <w:bCs/>
          <w:lang w:val="en-US"/>
        </w:rPr>
        <w:t xml:space="preserve"> </w:t>
      </w:r>
      <w:r w:rsidR="00D84B74">
        <w:rPr>
          <w:lang w:val="en-US"/>
        </w:rPr>
        <w:t>used word2vec to generate embeddings for java code and further presents an idea to use it for auto correction within code. It used AST(abstract syntax tree) to check the order of appearance of java tokens and based on its learning suggests auto correction, wherever it finds an anomaly.</w:t>
      </w:r>
    </w:p>
    <w:p w14:paraId="726861BE" w14:textId="77777777" w:rsidR="000F3750" w:rsidRDefault="000F3750" w:rsidP="00414F23">
      <w:pPr>
        <w:spacing w:line="360" w:lineRule="auto"/>
        <w:jc w:val="both"/>
        <w:rPr>
          <w:lang w:val="en-US"/>
        </w:rPr>
      </w:pPr>
    </w:p>
    <w:p w14:paraId="297AA991" w14:textId="77777777" w:rsidR="00A1103F" w:rsidRDefault="000F3750" w:rsidP="00414F23">
      <w:pPr>
        <w:spacing w:line="360" w:lineRule="auto"/>
        <w:jc w:val="both"/>
        <w:rPr>
          <w:lang w:val="en-US"/>
        </w:rPr>
      </w:pPr>
      <w:r>
        <w:rPr>
          <w:lang w:val="en-US"/>
        </w:rPr>
        <w:t xml:space="preserve">For tracking student’s performance on their programming tasks, </w:t>
      </w:r>
      <w:r>
        <w:rPr>
          <w:lang w:val="en-US"/>
        </w:rPr>
        <w:fldChar w:fldCharType="begin" w:fldLock="1"/>
      </w:r>
      <w:r w:rsidR="00A1103F">
        <w:rPr>
          <w:lang w:val="en-US"/>
        </w:rPr>
        <w:instrText>ADDIN CSL_CITATION {"citationItems":[{"id":"ITEM-1","itemData":{"DOI":"10.1145/3303772.3303813","ISBN":"9781450362566","abstract":"In this work, we propose a new methodology to profile individual students of computer science based on their programming design using a technique called embeddings. We investigate different approaches to analyze user source code submissions in the Python language. We compare the performances of different source code vectorization techniques to predict the correctness of a code submission. In addition, we propose a new mechanism to represent students based on their code submissions for a given set of laboratory tasks on a particular course. This way, we can make deeper recommendations for programming solutions and pathways to support student learning and progression in computer programming modules effectively at a Higher Education Institution. Recent work using Deep Learning tends to work better when more and more data is provided. However, in Learning Analytics, the number of students in a course is an unavoidable limit. Thus we cannot simply generate more data as is done in other domains such as FinTech or Social Network Analysis. Our findings indicate there is a need to learn and develop better mechanisms to extract and learn effective data features from students so as to analyze the students' progression and performance effectively.","author":[{"dropping-particle":"","family":"Azcona","given":"David","non-dropping-particle":"","parse-names":false,"suffix":""},{"dropping-particle":"","family":"Hsiao","given":"I. Han","non-dropping-particle":"","parse-names":false,"suffix":""},{"dropping-particle":"","family":"Arora","given":"Piyush","non-dropping-particle":"","parse-names":false,"suffix":""},{"dropping-particle":"","family":"Smeaton","given":"Alan","non-dropping-particle":"","parse-names":false,"suffix":""}],"container-title":"ACM International Conference Proceeding Series","id":"ITEM-1","issued":{"date-parts":[["2019","3","4"]]},"page":"86-95","publisher":"Association for Computing Machinery","publisher-place":"New York, NY, USA","title":"User2Code2vec: Embeddings for profiling students based on distributional representations of source code","type":"paper-conference"},"uris":["http://www.mendeley.com/documents/?uuid=f7d7564e-596f-3f33-9d73-3e9b2d6fbe37"]}],"mendeley":{"formattedCitation":"(Azcona et al., 2019)","plainTextFormattedCitation":"(Azcona et al., 2019)","previouslyFormattedCitation":"(Azcona et al., 2019)"},"properties":{"noteIndex":0},"schema":"https://github.com/citation-style-language/schema/raw/master/csl-citation.json"}</w:instrText>
      </w:r>
      <w:r>
        <w:rPr>
          <w:lang w:val="en-US"/>
        </w:rPr>
        <w:fldChar w:fldCharType="separate"/>
      </w:r>
      <w:r w:rsidRPr="000F3750">
        <w:rPr>
          <w:noProof/>
          <w:lang w:val="en-US"/>
        </w:rPr>
        <w:t>(Azcona et al., 2019)</w:t>
      </w:r>
      <w:r>
        <w:rPr>
          <w:lang w:val="en-US"/>
        </w:rPr>
        <w:fldChar w:fldCharType="end"/>
      </w:r>
      <w:r w:rsidR="00EB31E8">
        <w:rPr>
          <w:lang w:val="en-US"/>
        </w:rPr>
        <w:t xml:space="preserve"> proposes an idea of tokenizing each student’s submission as flat list of tokens and save them into a matric like data structure. In this matrix. Each row corresponds to each student’s submission. This too uses word2vec for tokenization.</w:t>
      </w:r>
      <w:r w:rsidR="00A1103F">
        <w:rPr>
          <w:lang w:val="en-US"/>
        </w:rPr>
        <w:t xml:space="preserve"> Another attempt on auto correction in java language is proposed</w:t>
      </w:r>
      <w:r w:rsidR="00A1103F">
        <w:rPr>
          <w:lang w:val="en-US"/>
        </w:rPr>
        <w:fldChar w:fldCharType="begin" w:fldLock="1"/>
      </w:r>
      <w:r w:rsidR="00CA508F">
        <w:rPr>
          <w:lang w:val="en-US"/>
        </w:rPr>
        <w:instrText>ADDIN CSL_CITATION {"citationItems":[{"id":"ITEM-1","itemData":{"abstract":"Recently, there have been original attempts to use the concept of \"code similarity\" in program repair, suggesting that similarity analysis has an important role in the repair process. However, there is no dedicated work to characterize and quantify the role of similarity in redundancy-based program repair, where the patch is composed from source code taken from somewhere else. This is where our paper makes a major contribution: we perform a deep and systematic analysis of the role of code similarity during the exploration of the repair search space. We define and set up a large-scale experiment based on four code similarity metrics that capture different similarities: character, token, semantic and structure similarity. Overall, we have computed 56 million similarity score over 15 million source code components. We show that with similarity analysis, at least 90% of search space can be ignored to find the correct patch. Code similarity is capable of ranking the correct repair ingredient first in 4 - 33 % of the considered cases.","author":[{"dropping-particle":"","family":"Chen","given":"Zimin","non-dropping-particle":"","parse-names":false,"suffix":""},{"dropping-particle":"","family":"Monperrus","given":"Martin","non-dropping-particle":"","parse-names":false,"suffix":""}],"container-title":"arXiv","id":"ITEM-1","issued":{"date-parts":[["2018","11","14"]]},"publisher":"arXiv","title":"The Remarkable Role of Similarity in Redundancy-based Program Repair","type":"article-journal"},"uris":["http://www.mendeley.com/documents/?uuid=59afc29c-c97f-3e78-b2eb-07e888d10fb1"]}],"mendeley":{"formattedCitation":"(Chen and Monperrus, 2018)","plainTextFormattedCitation":"(Chen and Monperrus, 2018)","previouslyFormattedCitation":"(Chen and Monperrus, 2018)"},"properties":{"noteIndex":0},"schema":"https://github.com/citation-style-language/schema/raw/master/csl-citation.json"}</w:instrText>
      </w:r>
      <w:r w:rsidR="00A1103F">
        <w:rPr>
          <w:lang w:val="en-US"/>
        </w:rPr>
        <w:fldChar w:fldCharType="separate"/>
      </w:r>
      <w:r w:rsidR="00A1103F" w:rsidRPr="00A1103F">
        <w:rPr>
          <w:noProof/>
          <w:lang w:val="en-US"/>
        </w:rPr>
        <w:t>(Chen and Monperrus, 2018)</w:t>
      </w:r>
      <w:r w:rsidR="00A1103F">
        <w:rPr>
          <w:lang w:val="en-US"/>
        </w:rPr>
        <w:fldChar w:fldCharType="end"/>
      </w:r>
      <w:r w:rsidR="00A1103F">
        <w:rPr>
          <w:lang w:val="en-US"/>
        </w:rPr>
        <w:t>, which uses cosine similarity index to find the nearest correct possibility.</w:t>
      </w:r>
    </w:p>
    <w:p w14:paraId="61C7D6BF" w14:textId="77777777" w:rsidR="00B42D5A" w:rsidRDefault="00B42D5A" w:rsidP="00414F23">
      <w:pPr>
        <w:spacing w:line="360" w:lineRule="auto"/>
        <w:jc w:val="both"/>
        <w:rPr>
          <w:lang w:val="en-US"/>
        </w:rPr>
      </w:pPr>
    </w:p>
    <w:p w14:paraId="4A864AA2" w14:textId="77777777" w:rsidR="00B42D5A" w:rsidRDefault="00B42D5A" w:rsidP="00414F23">
      <w:pPr>
        <w:spacing w:line="360" w:lineRule="auto"/>
        <w:jc w:val="both"/>
        <w:rPr>
          <w:b/>
          <w:bCs/>
          <w:lang w:val="en-US"/>
        </w:rPr>
      </w:pPr>
      <w:r w:rsidRPr="007F1720">
        <w:rPr>
          <w:b/>
          <w:bCs/>
          <w:lang w:val="en-US"/>
        </w:rPr>
        <w:t>2.</w:t>
      </w:r>
      <w:r w:rsidR="00281C7B">
        <w:rPr>
          <w:b/>
          <w:bCs/>
          <w:lang w:val="en-US"/>
        </w:rPr>
        <w:t>4</w:t>
      </w:r>
      <w:r w:rsidRPr="007F1720">
        <w:rPr>
          <w:b/>
          <w:bCs/>
          <w:lang w:val="en-US"/>
        </w:rPr>
        <w:t xml:space="preserve">.3.2 </w:t>
      </w:r>
      <w:r w:rsidR="00B070BD">
        <w:rPr>
          <w:b/>
          <w:bCs/>
          <w:lang w:val="en-US"/>
        </w:rPr>
        <w:t xml:space="preserve">    </w:t>
      </w:r>
      <w:r w:rsidR="0032621B">
        <w:rPr>
          <w:b/>
          <w:bCs/>
          <w:lang w:val="en-US"/>
        </w:rPr>
        <w:t xml:space="preserve">Code embeddings using </w:t>
      </w:r>
      <w:r w:rsidR="007E5A02">
        <w:rPr>
          <w:b/>
          <w:bCs/>
          <w:lang w:val="en-US"/>
        </w:rPr>
        <w:t>other models</w:t>
      </w:r>
    </w:p>
    <w:p w14:paraId="1CE9FC40" w14:textId="30FC4F55" w:rsidR="007F1720" w:rsidRDefault="00CA508F" w:rsidP="00414F23">
      <w:pPr>
        <w:spacing w:line="360" w:lineRule="auto"/>
        <w:jc w:val="both"/>
        <w:rPr>
          <w:lang w:val="en-US"/>
        </w:rPr>
      </w:pPr>
      <w:r>
        <w:rPr>
          <w:lang w:val="en-US"/>
        </w:rPr>
        <w:t xml:space="preserve">Unlike an assumption while using word2vec models that programs can be considered as sequence of characters, another approach of using abstract syntax tree (AST) can be used to get better results. Models like CODE2SEQ </w:t>
      </w:r>
      <w:r>
        <w:rPr>
          <w:lang w:val="en-US"/>
        </w:rPr>
        <w:fldChar w:fldCharType="begin" w:fldLock="1"/>
      </w:r>
      <w:r w:rsidR="00122ACB">
        <w:rPr>
          <w:lang w:val="en-US"/>
        </w:rPr>
        <w:instrText>ADDIN CSL_CITATION {"citationItems":[{"id":"ITEM-1","itemData":{"abstract":"The ability to generate natural language sequences from source code snippets has a variety of applications such as code summarization, documentation, and retrieval. Sequence-to-sequence (seq2seq) models, adopted from neural machine translation (NMT), have achieved state-of-the-art performance on these tasks by treating source code as a sequence of tokens. We present CODE2SEQ: an alternative approach that leverages the syntactic structure of programming languages to better encode source code. Our model represents a code snippet as the set of compositional paths in its abstract syntax tree (AST) and uses attention to select the relevant paths while decoding. We demonstrate the effectiveness of our approach for two tasks, two programming languages, and four datasets of up to 16M examples. Our model significantly outperforms previous models that were specifically designed for programming languages, as well as state-of-the-art NMT models. An online demo of our model is available at http://code2seq.org. Our code, data and trained models are available at http://github.com/tech-srl/code2seq.","author":[{"dropping-particle":"","family":"Alon","given":"Uri","non-dropping-particle":"","parse-names":false,"suffix":""},{"dropping-particle":"","family":"Brody","given":"Shaked","non-dropping-particle":"","parse-names":false,"suffix":""},{"dropping-particle":"","family":"Levy","given":"Omer","non-dropping-particle":"","parse-names":false,"suffix":""},{"dropping-particle":"","family":"Yahav","given":"Eran","non-dropping-particle":"","parse-names":false,"suffix":""}],"container-title":"arXiv","id":"ITEM-1","issue":"1","issued":{"date-parts":[["2018"]]},"page":"1-22","title":"CODE2SEQ: Generating sequences from structured representations of code","type":"article-journal"},"uris":["http://www.mendeley.com/documents/?uuid=74963cdb-3f5a-40a6-8c26-37e48c70b125"]}],"mendeley":{"formattedCitation":"(Alon et al., 2018a)","plainTextFormattedCitation":"(Alon et al., 2018a)","previouslyFormattedCitation":"(Alon et al., 2018a)"},"properties":{"noteIndex":0},"schema":"https://github.com/citation-style-language/schema/raw/master/csl-citation.json"}</w:instrText>
      </w:r>
      <w:r>
        <w:rPr>
          <w:lang w:val="en-US"/>
        </w:rPr>
        <w:fldChar w:fldCharType="separate"/>
      </w:r>
      <w:r w:rsidR="00C35781" w:rsidRPr="00C35781">
        <w:rPr>
          <w:noProof/>
          <w:lang w:val="en-US"/>
        </w:rPr>
        <w:t>(Alon et al., 2018a)</w:t>
      </w:r>
      <w:r>
        <w:rPr>
          <w:lang w:val="en-US"/>
        </w:rPr>
        <w:fldChar w:fldCharType="end"/>
      </w:r>
      <w:r>
        <w:rPr>
          <w:lang w:val="en-US"/>
        </w:rPr>
        <w:t xml:space="preserve"> started ways of exploring </w:t>
      </w:r>
      <w:proofErr w:type="spellStart"/>
      <w:r>
        <w:rPr>
          <w:lang w:val="en-US"/>
        </w:rPr>
        <w:t>ast</w:t>
      </w:r>
      <w:proofErr w:type="spellEnd"/>
      <w:r>
        <w:rPr>
          <w:lang w:val="en-US"/>
        </w:rPr>
        <w:t xml:space="preserve"> of a program for auto-completion, documentation etc.</w:t>
      </w:r>
      <w:r w:rsidR="00BC1700">
        <w:rPr>
          <w:lang w:val="en-US"/>
        </w:rPr>
        <w:t xml:space="preserve"> These features are really useful when integrated with an integrated development environment.</w:t>
      </w:r>
      <w:r w:rsidR="00A15430">
        <w:rPr>
          <w:lang w:val="en-US"/>
        </w:rPr>
        <w:t xml:space="preserve"> This study shows an example of how it can be used for predicting method names in different programming languages i.e. java, C# etc.</w:t>
      </w:r>
      <w:r w:rsidR="002665AD">
        <w:rPr>
          <w:lang w:val="en-US"/>
        </w:rPr>
        <w:t xml:space="preserve"> Figure 2.7 shows an example of that , where the first code snippet is in java and another is in C#. Snippet (a) predicts method name as ‘contains’ and (b) predicts name as ‘replace’</w:t>
      </w:r>
    </w:p>
    <w:p w14:paraId="577EDD18" w14:textId="77777777" w:rsidR="002665AD" w:rsidRPr="007F1720" w:rsidRDefault="002665AD" w:rsidP="00414F23">
      <w:pPr>
        <w:spacing w:line="360" w:lineRule="auto"/>
        <w:jc w:val="both"/>
        <w:rPr>
          <w:lang w:val="en-US"/>
        </w:rPr>
      </w:pPr>
      <w:r>
        <w:rPr>
          <w:noProof/>
          <w:lang w:val="en-US"/>
        </w:rPr>
        <w:lastRenderedPageBreak/>
        <w:drawing>
          <wp:inline distT="0" distB="0" distL="0" distR="0" wp14:anchorId="056794C5" wp14:editId="71C30129">
            <wp:extent cx="5756275" cy="26416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9328" cy="2647590"/>
                    </a:xfrm>
                    <a:prstGeom prst="rect">
                      <a:avLst/>
                    </a:prstGeom>
                  </pic:spPr>
                </pic:pic>
              </a:graphicData>
            </a:graphic>
          </wp:inline>
        </w:drawing>
      </w:r>
    </w:p>
    <w:p w14:paraId="38F4C440" w14:textId="4F96ABF3" w:rsidR="00974187" w:rsidRPr="001E1996" w:rsidRDefault="002665AD" w:rsidP="001E1996">
      <w:pPr>
        <w:spacing w:line="360" w:lineRule="auto"/>
        <w:jc w:val="center"/>
        <w:rPr>
          <w:b/>
          <w:bCs/>
          <w:lang w:val="en-US"/>
        </w:rPr>
      </w:pPr>
      <w:r w:rsidRPr="001E1996">
        <w:rPr>
          <w:b/>
          <w:bCs/>
          <w:lang w:val="en-US"/>
        </w:rPr>
        <w:t>Figure 2.7</w:t>
      </w:r>
      <w:r w:rsidR="001E1996" w:rsidRPr="001E1996">
        <w:rPr>
          <w:b/>
          <w:bCs/>
          <w:lang w:val="en-US"/>
        </w:rPr>
        <w:t xml:space="preserve"> (</w:t>
      </w:r>
      <w:r w:rsidR="001E1996" w:rsidRPr="001E1996">
        <w:rPr>
          <w:rFonts w:eastAsiaTheme="minorHAnsi"/>
          <w:b/>
          <w:bCs/>
          <w:lang w:val="en-GB" w:eastAsia="en-US"/>
        </w:rPr>
        <w:t>Code summary and caption</w:t>
      </w:r>
      <w:r w:rsidR="001E1996" w:rsidRPr="001E1996">
        <w:rPr>
          <w:b/>
          <w:bCs/>
          <w:lang w:val="en-US"/>
        </w:rPr>
        <w:t>)</w:t>
      </w:r>
    </w:p>
    <w:p w14:paraId="21199F9F" w14:textId="77777777" w:rsidR="002665AD" w:rsidRDefault="002665AD" w:rsidP="004F6BF1">
      <w:pPr>
        <w:spacing w:line="360" w:lineRule="auto"/>
        <w:rPr>
          <w:b/>
          <w:bCs/>
          <w:lang w:val="en-US"/>
        </w:rPr>
      </w:pPr>
    </w:p>
    <w:p w14:paraId="6F0D5E77" w14:textId="77777777" w:rsidR="00682514" w:rsidRDefault="00682514" w:rsidP="00682514">
      <w:pPr>
        <w:spacing w:line="360" w:lineRule="auto"/>
        <w:jc w:val="both"/>
        <w:rPr>
          <w:lang w:val="en-US"/>
        </w:rPr>
      </w:pPr>
      <w:r>
        <w:rPr>
          <w:lang w:val="en-US"/>
        </w:rPr>
        <w:t>This study uses Abstract Syntax Trees(AST), which can be thought of as a data structure which preserves the grammar of the code and represents them into several leaf and nodes of a tree like data structure. E.g. Even if there is a minute difference in implementation but achieves the same task, then also their respective tree structure will detect the difference in syntax structure. Figure 2.8 shows an example of that.</w:t>
      </w:r>
    </w:p>
    <w:p w14:paraId="6EEDF4E9" w14:textId="77777777" w:rsidR="00682514" w:rsidRPr="00682514" w:rsidRDefault="00682514" w:rsidP="00682514">
      <w:pPr>
        <w:spacing w:line="360" w:lineRule="auto"/>
        <w:jc w:val="both"/>
        <w:rPr>
          <w:lang w:val="en-US"/>
        </w:rPr>
      </w:pPr>
      <w:r>
        <w:rPr>
          <w:noProof/>
          <w:lang w:val="en-US"/>
        </w:rPr>
        <w:drawing>
          <wp:inline distT="0" distB="0" distL="0" distR="0" wp14:anchorId="6110798E" wp14:editId="50141992">
            <wp:extent cx="5756275" cy="3894455"/>
            <wp:effectExtent l="0" t="0" r="0" b="444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6275" cy="3894455"/>
                    </a:xfrm>
                    <a:prstGeom prst="rect">
                      <a:avLst/>
                    </a:prstGeom>
                  </pic:spPr>
                </pic:pic>
              </a:graphicData>
            </a:graphic>
          </wp:inline>
        </w:drawing>
      </w:r>
    </w:p>
    <w:p w14:paraId="39D98E40" w14:textId="5A2EAB25" w:rsidR="00682514" w:rsidRPr="005E4DD6" w:rsidRDefault="00682514" w:rsidP="005E4DD6">
      <w:pPr>
        <w:spacing w:line="360" w:lineRule="auto"/>
        <w:jc w:val="center"/>
        <w:rPr>
          <w:b/>
          <w:bCs/>
          <w:lang w:val="en-US"/>
        </w:rPr>
      </w:pPr>
      <w:r w:rsidRPr="005E4DD6">
        <w:rPr>
          <w:b/>
          <w:bCs/>
          <w:lang w:val="en-US"/>
        </w:rPr>
        <w:t>Figure 2.8</w:t>
      </w:r>
      <w:r w:rsidR="005E4DD6" w:rsidRPr="005E4DD6">
        <w:rPr>
          <w:b/>
          <w:bCs/>
          <w:lang w:val="en-US"/>
        </w:rPr>
        <w:t xml:space="preserve"> (</w:t>
      </w:r>
      <w:r w:rsidR="005E4DD6" w:rsidRPr="005E4DD6">
        <w:rPr>
          <w:rFonts w:eastAsiaTheme="minorHAnsi"/>
          <w:b/>
          <w:bCs/>
          <w:lang w:val="en-GB" w:eastAsia="en-US"/>
        </w:rPr>
        <w:t>Code and AST example</w:t>
      </w:r>
      <w:r w:rsidR="005E4DD6" w:rsidRPr="005E4DD6">
        <w:rPr>
          <w:b/>
          <w:bCs/>
          <w:lang w:val="en-US"/>
        </w:rPr>
        <w:t>)</w:t>
      </w:r>
    </w:p>
    <w:p w14:paraId="6A32ED9C" w14:textId="77777777" w:rsidR="00682514" w:rsidRDefault="00682514" w:rsidP="00682514">
      <w:pPr>
        <w:spacing w:line="360" w:lineRule="auto"/>
        <w:jc w:val="both"/>
        <w:rPr>
          <w:lang w:val="en-US"/>
        </w:rPr>
      </w:pPr>
      <w:r>
        <w:rPr>
          <w:lang w:val="en-US"/>
        </w:rPr>
        <w:lastRenderedPageBreak/>
        <w:t>Above example shows the same implementation of counting an occurrence of a specific character in a string but the (a) uses a do-while loop whereas (b) uses a for statement</w:t>
      </w:r>
      <w:r w:rsidR="008028E0">
        <w:rPr>
          <w:lang w:val="en-US"/>
        </w:rPr>
        <w:t>. Difference in their respective syntax trees can be seen in (c) and (d).</w:t>
      </w:r>
    </w:p>
    <w:p w14:paraId="3ED27B00" w14:textId="77777777" w:rsidR="00A56828" w:rsidRDefault="00A56828" w:rsidP="00682514">
      <w:pPr>
        <w:spacing w:line="360" w:lineRule="auto"/>
        <w:jc w:val="both"/>
        <w:rPr>
          <w:lang w:val="en-US"/>
        </w:rPr>
      </w:pPr>
    </w:p>
    <w:p w14:paraId="2BC5761C" w14:textId="77777777" w:rsidR="00E36550" w:rsidRDefault="00A56828" w:rsidP="00682514">
      <w:pPr>
        <w:spacing w:line="360" w:lineRule="auto"/>
        <w:jc w:val="both"/>
        <w:rPr>
          <w:lang w:val="en-US"/>
        </w:rPr>
      </w:pPr>
      <w:r>
        <w:rPr>
          <w:lang w:val="en-US"/>
        </w:rPr>
        <w:t xml:space="preserve">In their subsequent paper </w:t>
      </w:r>
      <w:r>
        <w:rPr>
          <w:lang w:val="en-US"/>
        </w:rPr>
        <w:fldChar w:fldCharType="begin" w:fldLock="1"/>
      </w:r>
      <w:r>
        <w:rPr>
          <w:lang w:val="en-US"/>
        </w:rPr>
        <w:instrText>ADDIN CSL_CITATION {"citationItems":[{"id":"ITEM-1","itemData":{"DOI":"10.1145/3290353","ISSN":"2475-1421","abstract":"We present a neural model for representing snippets of code as continuous distributed vectors (\"code embeddings\"). The main idea is to represent a code snippet as a single fixed-length $\\textit{code vector}$, which can be used to predict semantic properties of the snippet. This is performed by decomposing code to a collection of paths in its abstract syntax tree, and learning the atomic representation of each path $\\textit{simultaneously}$ with learning how to aggregate a set of them. We demonstrate the effectiveness of our approach by using it to predict a method's name from the vector representation of its body. We evaluate our approach by training a model on a dataset of 14M methods. We show that code vectors trained on this dataset can predict method names from files that were completely unobserved during training. Furthermore, we show that our model learns useful method name vectors that capture semantic similarities, combinations, and analogies. Comparing previous techniques over the same data set, our approach obtains a relative improvement of over 75%, being the first to successfully predict method names based on a large, cross-project, corpus. Our trained model, visualizations and vector similarities are available as an interactive online demo at http://code2vec.org. The code, data, and trained models are available at https://github.com/tech-srl/code2vec.","author":[{"dropping-particle":"","family":"Alon","given":"Uri","non-dropping-particle":"","parse-names":false,"suffix":""},{"dropping-particle":"","family":"Zilberstein","given":"Meital","non-dropping-particle":"","parse-names":false,"suffix":""},{"dropping-particle":"","family":"Levy","given":"Omer","non-dropping-particle":"","parse-names":false,"suffix":""},{"dropping-particle":"","family":"Yahav","given":"Eran","non-dropping-particle":"","parse-names":false,"suffix":""}],"container-title":"Proceedings of the ACM on Programming Languages","id":"ITEM-1","issue":"POPL","issued":{"date-parts":[["2019"]]},"page":"1-29","title":"Code2Vec: Learning Distributed Representations of Code","type":"article-journal","volume":"3"},"uris":["http://www.mendeley.com/documents/?uuid=31a6d96b-4abd-4d20-863c-2c6f5f982ddd"]}],"mendeley":{"formattedCitation":"(Alon et al., 2019)","plainTextFormattedCitation":"(Alon et al., 2019)","previouslyFormattedCitation":"(Alon et al., 2019)"},"properties":{"noteIndex":0},"schema":"https://github.com/citation-style-language/schema/raw/master/csl-citation.json"}</w:instrText>
      </w:r>
      <w:r>
        <w:rPr>
          <w:lang w:val="en-US"/>
        </w:rPr>
        <w:fldChar w:fldCharType="separate"/>
      </w:r>
      <w:r w:rsidRPr="00A56828">
        <w:rPr>
          <w:noProof/>
          <w:lang w:val="en-US"/>
        </w:rPr>
        <w:t>(Alon et al., 2019)</w:t>
      </w:r>
      <w:r>
        <w:rPr>
          <w:lang w:val="en-US"/>
        </w:rPr>
        <w:fldChar w:fldCharType="end"/>
      </w:r>
      <w:r>
        <w:rPr>
          <w:lang w:val="en-US"/>
        </w:rPr>
        <w:t xml:space="preserve"> also proposed a neural model called code2vec, which generates a single fixed length vector for snippets of code. This model is actually is the base of this thesis, which tries to use the same for the </w:t>
      </w:r>
      <w:proofErr w:type="spellStart"/>
      <w:r>
        <w:rPr>
          <w:lang w:val="en-US"/>
        </w:rPr>
        <w:t>CoRCoD</w:t>
      </w:r>
      <w:proofErr w:type="spellEnd"/>
      <w:r>
        <w:rPr>
          <w:lang w:val="en-US"/>
        </w:rPr>
        <w:t xml:space="preserve"> dataset </w:t>
      </w:r>
      <w:r>
        <w:rPr>
          <w:lang w:val="en-US"/>
        </w:rPr>
        <w:fldChar w:fldCharType="begin" w:fldLock="1"/>
      </w:r>
      <w:r>
        <w:rPr>
          <w:lang w:val="en-US"/>
        </w:rPr>
        <w:instrText>ADDIN CSL_CITATION {"citationItems":[{"id":"ITEM-1","itemData":{"URL":"https://github.com/midas-research/corcod-dataset","accessed":{"date-parts":[["2020","9","27"]]},"author":[{"dropping-particle":"","family":"Sikka","given":"Jagriti Kushal Arya","non-dropping-particle":"","parse-names":false,"suffix":""}],"container-title":"MIDAS Research Laboratory, IIIT-Delhi","id":"ITEM-1","issued":{"date-parts":[["2019"]]},"title":"GitHub - midas-research/corcod-dataset: CoRCoD: Code Runtime Complexity Dataset","type":"webpage"},"uris":["http://www.mendeley.com/documents/?uuid=a17c433b-73ee-3edd-b1bb-db507fb3e1fd"]}],"mendeley":{"formattedCitation":"(Sikka, 2019)","plainTextFormattedCitation":"(Sikka, 2019)","previouslyFormattedCitation":"(Sikka, 2019)"},"properties":{"noteIndex":0},"schema":"https://github.com/citation-style-language/schema/raw/master/csl-citation.json"}</w:instrText>
      </w:r>
      <w:r>
        <w:rPr>
          <w:lang w:val="en-US"/>
        </w:rPr>
        <w:fldChar w:fldCharType="separate"/>
      </w:r>
      <w:r w:rsidRPr="00A56828">
        <w:rPr>
          <w:noProof/>
          <w:lang w:val="en-US"/>
        </w:rPr>
        <w:t>(Sikka, 2019)</w:t>
      </w:r>
      <w:r>
        <w:rPr>
          <w:lang w:val="en-US"/>
        </w:rPr>
        <w:fldChar w:fldCharType="end"/>
      </w:r>
      <w:r>
        <w:rPr>
          <w:lang w:val="en-US"/>
        </w:rPr>
        <w:t xml:space="preserve"> instead of using graph2vec</w:t>
      </w:r>
      <w:r>
        <w:rPr>
          <w:lang w:val="en-US"/>
        </w:rPr>
        <w:fldChar w:fldCharType="begin" w:fldLock="1"/>
      </w:r>
      <w:r w:rsidR="00757A15">
        <w:rPr>
          <w:lang w:val="en-US"/>
        </w:rPr>
        <w:instrText>ADDIN CSL_CITATION {"citationItems":[{"id":"ITEM-1","itemData":{"DOI":"10.1145/1235","ISBN":"9781450321389","abstract":"Recent works on representation learning for graph structured data predominantly focus on learning distributed representations of graph substructures such as nodes and subgraphs. However, many graph analytics tasks such as graph classification and clustering require representing entire graphs as fixed length feature vectors. While the aforementioned approaches are naturally unequipped to learn such representations, graph kernels remain as the most effective way of obtaining them. However, these graph kernels use handcrafted features (e.g., shortest paths, graphlets, etc.) and hence are hampered by problems such as poor generalization. To address this limitation, in this work, we propose a neural embedding framework named graph2vec to learn data-driven distributed representations of arbitrary sized graphs. graph2vec's embeddings are learnt in an unsupervised manner and are task agnostic. Hence, they could be used for any downstream task such as graph classification, clustering and even seeding supervised representation learning approaches. Our experiments on several benchmark and large real-world datasets show that graph2vec achieves significant improvements in classification and clustering accuracies over substructure representation learning approaches and are competitive with state-of-the-art graph kernels.","author":[{"dropping-particle":"","family":"Narayanan","given":"Annamalai","non-dropping-particle":"","parse-names":false,"suffix":""},{"dropping-particle":"","family":"Chandramohan","given":"Mahinthan","non-dropping-particle":"","parse-names":false,"suffix":""},{"dropping-particle":"","family":"Venkatesan","given":"Rajasekar","non-dropping-particle":"","parse-names":false,"suffix":""},{"dropping-particle":"","family":"Chen","given":"Lihui","non-dropping-particle":"","parse-names":false,"suffix":""},{"dropping-particle":"","family":"Liu","given":"Yang","non-dropping-particle":"","parse-names":false,"suffix":""},{"dropping-particle":"","family":"Jaiswal","given":"Shantanu","non-dropping-particle":"","parse-names":false,"suffix":""}],"container-title":"28th Modern Artificial Intelligence and Cognitive Science Conference, MAICS 2017","id":"ITEM-1","issued":{"date-parts":[["2017","7","17"]]},"page":"189-190","title":"graph2vec: Learning Distributed Representations of Graphs","type":"article-journal"},"uris":["http://www.mendeley.com/documents/?uuid=b13b9305-52f2-40e0-afaa-23ef962a94c3"]}],"mendeley":{"formattedCitation":"(Narayanan et al., 2017)","plainTextFormattedCitation":"(Narayanan et al., 2017)","previouslyFormattedCitation":"(Narayanan et al., 2017)"},"properties":{"noteIndex":0},"schema":"https://github.com/citation-style-language/schema/raw/master/csl-citation.json"}</w:instrText>
      </w:r>
      <w:r>
        <w:rPr>
          <w:lang w:val="en-US"/>
        </w:rPr>
        <w:fldChar w:fldCharType="separate"/>
      </w:r>
      <w:r w:rsidRPr="00A56828">
        <w:rPr>
          <w:noProof/>
          <w:lang w:val="en-US"/>
        </w:rPr>
        <w:t>(Narayanan et al., 2017)</w:t>
      </w:r>
      <w:r>
        <w:rPr>
          <w:lang w:val="en-US"/>
        </w:rPr>
        <w:fldChar w:fldCharType="end"/>
      </w:r>
      <w:r>
        <w:rPr>
          <w:lang w:val="en-US"/>
        </w:rPr>
        <w:t>.</w:t>
      </w:r>
      <w:r w:rsidR="006B1356">
        <w:rPr>
          <w:lang w:val="en-US"/>
        </w:rPr>
        <w:t xml:space="preserve"> </w:t>
      </w:r>
      <w:r w:rsidR="005C4D16">
        <w:rPr>
          <w:lang w:val="en-US"/>
        </w:rPr>
        <w:t>Code2vec is more apt for such problems because it tried to find the semantic relationship between different parts of the code, which is a very difficult task altogether.</w:t>
      </w:r>
      <w:r w:rsidR="00785FD3">
        <w:rPr>
          <w:lang w:val="en-US"/>
        </w:rPr>
        <w:t xml:space="preserve"> Further this paper </w:t>
      </w:r>
      <w:r w:rsidR="00E36550">
        <w:rPr>
          <w:lang w:val="en-US"/>
        </w:rPr>
        <w:t>uses the same task of predicting the method name and displays different probabilities of few method names it can think of. Figure 2.9 demonstrates this result.</w:t>
      </w:r>
    </w:p>
    <w:p w14:paraId="5150D21C" w14:textId="77777777" w:rsidR="00A56828" w:rsidRPr="00682514" w:rsidRDefault="00E36550" w:rsidP="00682514">
      <w:pPr>
        <w:spacing w:line="360" w:lineRule="auto"/>
        <w:jc w:val="both"/>
        <w:rPr>
          <w:lang w:val="en-US"/>
        </w:rPr>
      </w:pPr>
      <w:r>
        <w:rPr>
          <w:noProof/>
          <w:lang w:val="en-US"/>
        </w:rPr>
        <w:drawing>
          <wp:inline distT="0" distB="0" distL="0" distR="0" wp14:anchorId="2E25DFD7" wp14:editId="7E0900DC">
            <wp:extent cx="5756275" cy="11664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5756275" cy="1166495"/>
                    </a:xfrm>
                    <a:prstGeom prst="rect">
                      <a:avLst/>
                    </a:prstGeom>
                  </pic:spPr>
                </pic:pic>
              </a:graphicData>
            </a:graphic>
          </wp:inline>
        </w:drawing>
      </w:r>
      <w:r>
        <w:rPr>
          <w:lang w:val="en-US"/>
        </w:rPr>
        <w:t xml:space="preserve"> </w:t>
      </w:r>
    </w:p>
    <w:p w14:paraId="24995005" w14:textId="3A79D15D" w:rsidR="00E36550" w:rsidRPr="00DF1819" w:rsidRDefault="00E36550" w:rsidP="00DF1819">
      <w:pPr>
        <w:spacing w:line="360" w:lineRule="auto"/>
        <w:jc w:val="center"/>
        <w:rPr>
          <w:b/>
          <w:bCs/>
          <w:lang w:val="en-US"/>
        </w:rPr>
      </w:pPr>
      <w:r w:rsidRPr="00DF1819">
        <w:rPr>
          <w:b/>
          <w:bCs/>
          <w:lang w:val="en-US"/>
        </w:rPr>
        <w:t>Figure 2.9</w:t>
      </w:r>
      <w:r w:rsidR="00DF1819" w:rsidRPr="00DF1819">
        <w:rPr>
          <w:b/>
          <w:bCs/>
          <w:lang w:val="en-US"/>
        </w:rPr>
        <w:t xml:space="preserve"> (</w:t>
      </w:r>
      <w:r w:rsidR="00DF1819" w:rsidRPr="00DF1819">
        <w:rPr>
          <w:rFonts w:eastAsiaTheme="minorHAnsi"/>
          <w:b/>
          <w:bCs/>
          <w:lang w:val="en-GB" w:eastAsia="en-US"/>
        </w:rPr>
        <w:t>Method name example</w:t>
      </w:r>
      <w:r w:rsidR="00DF1819" w:rsidRPr="00DF1819">
        <w:rPr>
          <w:b/>
          <w:bCs/>
          <w:lang w:val="en-US"/>
        </w:rPr>
        <w:t>)</w:t>
      </w:r>
    </w:p>
    <w:p w14:paraId="289F8D1C" w14:textId="77777777" w:rsidR="00E36550" w:rsidRDefault="00E36550" w:rsidP="004F6BF1">
      <w:pPr>
        <w:spacing w:line="360" w:lineRule="auto"/>
        <w:rPr>
          <w:b/>
          <w:bCs/>
          <w:lang w:val="en-US"/>
        </w:rPr>
      </w:pPr>
    </w:p>
    <w:p w14:paraId="0BF534FB" w14:textId="77777777" w:rsidR="00E36550" w:rsidRDefault="00A824E1" w:rsidP="00A824E1">
      <w:pPr>
        <w:spacing w:line="360" w:lineRule="auto"/>
        <w:jc w:val="both"/>
        <w:rPr>
          <w:lang w:val="en-US"/>
        </w:rPr>
      </w:pPr>
      <w:r>
        <w:rPr>
          <w:lang w:val="en-US"/>
        </w:rPr>
        <w:t>Another advantage of using code2vec is that it learns multiple syntactic paths within the code and forms a single vector fo</w:t>
      </w:r>
      <w:r w:rsidR="00172436">
        <w:rPr>
          <w:lang w:val="en-US"/>
        </w:rPr>
        <w:t>r them.</w:t>
      </w:r>
      <w:r w:rsidR="00757A15">
        <w:rPr>
          <w:lang w:val="en-US"/>
        </w:rPr>
        <w:t xml:space="preserve"> Applications of such embeddings can be utilized in many aspects of software development. For example Doing code review is almost a recurrent task for all software developers, where new methods can have weird names which might not have any relation to the method body. As stated by </w:t>
      </w:r>
      <w:r w:rsidR="00757A15">
        <w:rPr>
          <w:lang w:val="en-US"/>
        </w:rPr>
        <w:fldChar w:fldCharType="begin" w:fldLock="1"/>
      </w:r>
      <w:r w:rsidR="00FA75C9">
        <w:rPr>
          <w:lang w:val="en-US"/>
        </w:rPr>
        <w:instrText>ADDIN CSL_CITATION {"citationItems":[{"id":"ITEM-1","itemData":{"URL":"https://martinfowler.com/books/refactoring.html","accessed":{"date-parts":[["2020","12","10"]]},"author":[{"dropping-particle":"","family":"Martin","given":"Fowler","non-dropping-particle":"","parse-names":false,"suffix":""}],"id":"ITEM-1","issued":{"date-parts":[["2018"]]},"title":"Refactoring","type":"webpage"},"uris":["http://www.mendeley.com/documents/?uuid=6af4d228-47ea-381b-b626-083921308c4e"]}],"mendeley":{"formattedCitation":"(Martin, 2018)","plainTextFormattedCitation":"(Martin, 2018)","previouslyFormattedCitation":"(Martin, 2018)"},"properties":{"noteIndex":0},"schema":"https://github.com/citation-style-language/schema/raw/master/csl-citation.json"}</w:instrText>
      </w:r>
      <w:r w:rsidR="00757A15">
        <w:rPr>
          <w:lang w:val="en-US"/>
        </w:rPr>
        <w:fldChar w:fldCharType="separate"/>
      </w:r>
      <w:r w:rsidR="00757A15" w:rsidRPr="00757A15">
        <w:rPr>
          <w:noProof/>
          <w:lang w:val="en-US"/>
        </w:rPr>
        <w:t>(Martin, 2018)</w:t>
      </w:r>
      <w:r w:rsidR="00757A15">
        <w:rPr>
          <w:lang w:val="en-US"/>
        </w:rPr>
        <w:fldChar w:fldCharType="end"/>
      </w:r>
      <w:r w:rsidR="00757A15">
        <w:rPr>
          <w:lang w:val="en-US"/>
        </w:rPr>
        <w:t xml:space="preserve"> in his book ‘Refactoring’, ‘If you have a good method name, you don’t need to look at its body’. In summary these code embeddings can be used for auto code review.</w:t>
      </w:r>
      <w:r w:rsidR="00F57FEA">
        <w:rPr>
          <w:lang w:val="en-US"/>
        </w:rPr>
        <w:t xml:space="preserve"> Further it can also be used for an easy documentation search</w:t>
      </w:r>
      <w:r w:rsidR="00A352D3">
        <w:rPr>
          <w:lang w:val="en-US"/>
        </w:rPr>
        <w:t>. For example let’s assume a developer searches for a documentation on method ‘m’ but it’s originally written as method ‘n’ for the simple reason that document writer found that more appropriate in any given context. Now instead of not able to find method ‘m’, a similar vector representation can easily find method ‘n’ which matches with what user was searching for.</w:t>
      </w:r>
    </w:p>
    <w:p w14:paraId="58FE3170" w14:textId="77777777" w:rsidR="003F3588" w:rsidRDefault="003F3588" w:rsidP="00A824E1">
      <w:pPr>
        <w:spacing w:line="360" w:lineRule="auto"/>
        <w:jc w:val="both"/>
        <w:rPr>
          <w:lang w:val="en-US"/>
        </w:rPr>
      </w:pPr>
    </w:p>
    <w:p w14:paraId="2ABB6EA1" w14:textId="77777777" w:rsidR="003F3588" w:rsidRDefault="003F3588" w:rsidP="00A824E1">
      <w:pPr>
        <w:spacing w:line="360" w:lineRule="auto"/>
        <w:jc w:val="both"/>
        <w:rPr>
          <w:lang w:val="en-US"/>
        </w:rPr>
      </w:pPr>
      <w:r>
        <w:rPr>
          <w:lang w:val="en-US"/>
        </w:rPr>
        <w:t xml:space="preserve">Another advantage of code2vec is that it is uses concepts of path contexts and attention </w:t>
      </w:r>
      <w:r w:rsidR="00952312">
        <w:rPr>
          <w:lang w:val="en-US"/>
        </w:rPr>
        <w:t>m</w:t>
      </w:r>
      <w:r>
        <w:rPr>
          <w:lang w:val="en-US"/>
        </w:rPr>
        <w:t>echanism</w:t>
      </w:r>
      <w:r w:rsidR="00952312">
        <w:rPr>
          <w:lang w:val="en-US"/>
        </w:rPr>
        <w:t>.</w:t>
      </w:r>
      <w:r w:rsidR="004D24AE">
        <w:rPr>
          <w:lang w:val="en-US"/>
        </w:rPr>
        <w:t xml:space="preserve"> Even if the same example is seen in the training data, embeddings recognizes the subtle differences in the code structure and makes suitable differentiation in name prediction, </w:t>
      </w:r>
      <w:r w:rsidR="004D24AE">
        <w:rPr>
          <w:lang w:val="en-US"/>
        </w:rPr>
        <w:lastRenderedPageBreak/>
        <w:t>as shown in figure 2.10. Figure has very little syntactic difference in (a), (b) and (c) but the difference is noted by the model.</w:t>
      </w:r>
    </w:p>
    <w:p w14:paraId="738FE144" w14:textId="77777777" w:rsidR="004D24AE" w:rsidRPr="00A824E1" w:rsidRDefault="004D24AE" w:rsidP="00A824E1">
      <w:pPr>
        <w:spacing w:line="360" w:lineRule="auto"/>
        <w:jc w:val="both"/>
        <w:rPr>
          <w:lang w:val="en-US"/>
        </w:rPr>
      </w:pPr>
      <w:r>
        <w:rPr>
          <w:noProof/>
          <w:lang w:val="en-US"/>
        </w:rPr>
        <w:drawing>
          <wp:inline distT="0" distB="0" distL="0" distR="0" wp14:anchorId="3A72FC3F" wp14:editId="6843CE55">
            <wp:extent cx="5756275" cy="2251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5756275" cy="2251075"/>
                    </a:xfrm>
                    <a:prstGeom prst="rect">
                      <a:avLst/>
                    </a:prstGeom>
                  </pic:spPr>
                </pic:pic>
              </a:graphicData>
            </a:graphic>
          </wp:inline>
        </w:drawing>
      </w:r>
    </w:p>
    <w:p w14:paraId="71C1D22E" w14:textId="3F00F1D0" w:rsidR="00E36550" w:rsidRPr="0046456F" w:rsidRDefault="00D421FB" w:rsidP="0046456F">
      <w:pPr>
        <w:spacing w:line="360" w:lineRule="auto"/>
        <w:jc w:val="center"/>
        <w:rPr>
          <w:b/>
          <w:bCs/>
          <w:lang w:val="en-US"/>
        </w:rPr>
      </w:pPr>
      <w:r w:rsidRPr="0046456F">
        <w:rPr>
          <w:b/>
          <w:bCs/>
          <w:lang w:val="en-US"/>
        </w:rPr>
        <w:t>Figure 2.10</w:t>
      </w:r>
      <w:r w:rsidR="0046456F" w:rsidRPr="0046456F">
        <w:rPr>
          <w:b/>
          <w:bCs/>
          <w:lang w:val="en-US"/>
        </w:rPr>
        <w:t xml:space="preserve"> (</w:t>
      </w:r>
      <w:r w:rsidR="0046456F" w:rsidRPr="0046456F">
        <w:rPr>
          <w:rFonts w:eastAsiaTheme="minorHAnsi"/>
          <w:b/>
          <w:bCs/>
          <w:lang w:val="en-GB" w:eastAsia="en-US"/>
        </w:rPr>
        <w:t>Similar method distinction</w:t>
      </w:r>
      <w:r w:rsidR="0046456F" w:rsidRPr="0046456F">
        <w:rPr>
          <w:b/>
          <w:bCs/>
          <w:lang w:val="en-US"/>
        </w:rPr>
        <w:t>)</w:t>
      </w:r>
    </w:p>
    <w:p w14:paraId="33A91EE1" w14:textId="77777777" w:rsidR="0064173B" w:rsidRDefault="0064173B" w:rsidP="0064173B">
      <w:pPr>
        <w:spacing w:line="360" w:lineRule="auto"/>
        <w:jc w:val="both"/>
        <w:rPr>
          <w:lang w:val="en-US"/>
        </w:rPr>
      </w:pPr>
      <w:r>
        <w:rPr>
          <w:lang w:val="en-US"/>
        </w:rPr>
        <w:t>Below figure 2.11 shows the attention mechanism and it’s working. The most relevant part of the tree/path-context is given more attention and all of these contexts are within the same vector.</w:t>
      </w:r>
    </w:p>
    <w:p w14:paraId="7A12746D" w14:textId="77777777" w:rsidR="0064173B" w:rsidRDefault="0064173B" w:rsidP="0064173B">
      <w:pPr>
        <w:spacing w:line="360" w:lineRule="auto"/>
        <w:jc w:val="both"/>
        <w:rPr>
          <w:lang w:val="en-US"/>
        </w:rPr>
      </w:pPr>
      <w:r>
        <w:rPr>
          <w:lang w:val="en-US"/>
        </w:rPr>
        <w:t>In this figure the path context in red has maximum attention score, followed by blue and orange.</w:t>
      </w:r>
    </w:p>
    <w:p w14:paraId="31097FDF" w14:textId="77777777" w:rsidR="0064173B" w:rsidRDefault="0064173B" w:rsidP="0064173B">
      <w:pPr>
        <w:spacing w:line="360" w:lineRule="auto"/>
        <w:jc w:val="both"/>
        <w:rPr>
          <w:lang w:val="en-US"/>
        </w:rPr>
      </w:pPr>
      <w:r>
        <w:rPr>
          <w:noProof/>
          <w:lang w:val="en-US"/>
        </w:rPr>
        <w:drawing>
          <wp:inline distT="0" distB="0" distL="0" distR="0" wp14:anchorId="0C4F7DBB" wp14:editId="60972328">
            <wp:extent cx="5756275" cy="2660015"/>
            <wp:effectExtent l="0" t="0" r="0" b="0"/>
            <wp:docPr id="13"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6275" cy="2660015"/>
                    </a:xfrm>
                    <a:prstGeom prst="rect">
                      <a:avLst/>
                    </a:prstGeom>
                  </pic:spPr>
                </pic:pic>
              </a:graphicData>
            </a:graphic>
          </wp:inline>
        </w:drawing>
      </w:r>
    </w:p>
    <w:p w14:paraId="547B54AB" w14:textId="008EEC45" w:rsidR="0064173B" w:rsidRPr="00636626" w:rsidRDefault="0064173B" w:rsidP="00636626">
      <w:pPr>
        <w:spacing w:line="360" w:lineRule="auto"/>
        <w:jc w:val="center"/>
        <w:rPr>
          <w:b/>
          <w:bCs/>
          <w:lang w:val="en-US"/>
        </w:rPr>
      </w:pPr>
      <w:r w:rsidRPr="00636626">
        <w:rPr>
          <w:b/>
          <w:bCs/>
          <w:lang w:val="en-US"/>
        </w:rPr>
        <w:t>Figure 2.11</w:t>
      </w:r>
      <w:r w:rsidR="00636626" w:rsidRPr="00636626">
        <w:rPr>
          <w:b/>
          <w:bCs/>
          <w:lang w:val="en-US"/>
        </w:rPr>
        <w:t xml:space="preserve"> (</w:t>
      </w:r>
      <w:r w:rsidR="00636626" w:rsidRPr="00636626">
        <w:rPr>
          <w:rFonts w:eastAsiaTheme="minorHAnsi"/>
          <w:b/>
          <w:bCs/>
          <w:lang w:val="en-GB" w:eastAsia="en-US"/>
        </w:rPr>
        <w:t>AST with attention mechanism</w:t>
      </w:r>
      <w:r w:rsidR="00636626" w:rsidRPr="00636626">
        <w:rPr>
          <w:b/>
          <w:bCs/>
          <w:lang w:val="en-US"/>
        </w:rPr>
        <w:t>)</w:t>
      </w:r>
    </w:p>
    <w:p w14:paraId="1A6C08FA" w14:textId="77777777" w:rsidR="00C93E86" w:rsidRDefault="00C93E86" w:rsidP="0064173B">
      <w:pPr>
        <w:spacing w:line="360" w:lineRule="auto"/>
        <w:jc w:val="both"/>
        <w:rPr>
          <w:lang w:val="en-US"/>
        </w:rPr>
      </w:pPr>
    </w:p>
    <w:p w14:paraId="3DA12507" w14:textId="77777777" w:rsidR="00FA75C9" w:rsidRDefault="00FA75C9" w:rsidP="0064173B">
      <w:pPr>
        <w:spacing w:line="360" w:lineRule="auto"/>
        <w:jc w:val="both"/>
        <w:rPr>
          <w:lang w:val="en-US"/>
        </w:rPr>
      </w:pPr>
      <w:r>
        <w:rPr>
          <w:lang w:val="en-US"/>
        </w:rPr>
        <w:t xml:space="preserve">This paper </w:t>
      </w:r>
      <w:r>
        <w:rPr>
          <w:lang w:val="en-US"/>
        </w:rPr>
        <w:fldChar w:fldCharType="begin" w:fldLock="1"/>
      </w:r>
      <w:r w:rsidR="006D4835">
        <w:rPr>
          <w:lang w:val="en-US"/>
        </w:rPr>
        <w:instrText>ADDIN CSL_CITATION {"citationItems":[{"id":"ITEM-1","itemData":{"DOI":"10.1145/2786805.2786849","ISBN":"9781450336758","abstract":"Descriptive names are a vital part of readable, and hence maintainable, code. Recent progress on automatically suggesting names for local variables tantalizes with the prospect of replicating that success with method and class names. However, suggesting names for methods and classes is much more difficult. This is because good method and class names need to be functionally descriptive, but suggesting such names requires that the model goes beyond local context. We introduce a neural probabilistic language model for source code that is specifically designed for the method naming problem. Our model learns which names are semantically similar by assigning them to locations, called embeddings, in a high-dimensional continuous space, in such a way that names with similar embeddings tend to be used in similar contexts. These embeddings seem to contain semantic information about tokens, even though they are learned only from statistical co-occurrences of tokens. Furthermore, we introduce a variant of our model that is, to our knowledge, the first that can propose neologisms, names that have not appeared in the training corpus. We obtain state of the art results on the method, class, and even the simpler variable naming tasks. More broadly, the continuous embeddings that are learned by our model have the potential for wide application within software engineering.","author":[{"dropping-particle":"","family":"Allamanis","given":"Miltiadis","non-dropping-particle":"","parse-names":false,"suffix":""},{"dropping-particle":"","family":"Barr","given":"Earl T.","non-dropping-particle":"","parse-names":false,"suffix":""},{"dropping-particle":"","family":"Bird","given":"Christian","non-dropping-particle":"","parse-names":false,"suffix":""},{"dropping-particle":"","family":"Sutton","given":"Charles","non-dropping-particle":"","parse-names":false,"suffix":""}],"container-title":"2015 10th Joint Meeting of the European Software Engineering Conference and the ACM SIGSOFT Symposium on the Foundations of Software Engineering, ESEC/FSE 2015 - Proceedings","id":"ITEM-1","issued":{"date-parts":[["2015","8","30"]]},"page":"38-49","publisher":"Association for Computing Machinery, Inc","publisher-place":"New York, New York, USA","title":"Suggesting accurate method and class names","type":"paper-conference"},"uris":["http://www.mendeley.com/documents/?uuid=1aa94e12-bf3b-3825-81e1-83486f3a1f3f"]}],"mendeley":{"formattedCitation":"(Allamanis et al., 2015)","plainTextFormattedCitation":"(Allamanis et al., 2015)","previouslyFormattedCitation":"(Allamanis et al., 2015)"},"properties":{"noteIndex":0},"schema":"https://github.com/citation-style-language/schema/raw/master/csl-citation.json"}</w:instrText>
      </w:r>
      <w:r>
        <w:rPr>
          <w:lang w:val="en-US"/>
        </w:rPr>
        <w:fldChar w:fldCharType="separate"/>
      </w:r>
      <w:r w:rsidRPr="00FA75C9">
        <w:rPr>
          <w:noProof/>
          <w:lang w:val="en-US"/>
        </w:rPr>
        <w:t>(Allamanis et al., 2015)</w:t>
      </w:r>
      <w:r>
        <w:rPr>
          <w:lang w:val="en-US"/>
        </w:rPr>
        <w:fldChar w:fldCharType="end"/>
      </w:r>
      <w:r>
        <w:rPr>
          <w:lang w:val="en-US"/>
        </w:rPr>
        <w:t xml:space="preserve"> also uses embeddings to suggest descriptive class/method names. It identifies this task as a difficult inference problem, since a </w:t>
      </w:r>
      <w:r w:rsidR="00B03908">
        <w:rPr>
          <w:lang w:val="en-US"/>
        </w:rPr>
        <w:t>proper class name can depend on a very wide context of the application. For example code in figure 2.12 is given a random name ‘</w:t>
      </w:r>
      <w:proofErr w:type="spellStart"/>
      <w:r w:rsidR="00B03908">
        <w:rPr>
          <w:lang w:val="en-US"/>
        </w:rPr>
        <w:t>Camera</w:t>
      </w:r>
      <w:r w:rsidR="007A29B7">
        <w:rPr>
          <w:lang w:val="en-US"/>
        </w:rPr>
        <w:t>DefaultShader</w:t>
      </w:r>
      <w:proofErr w:type="spellEnd"/>
      <w:r w:rsidR="00B03908">
        <w:rPr>
          <w:lang w:val="en-US"/>
        </w:rPr>
        <w:t>’, which has a correctly proposed name(</w:t>
      </w:r>
      <w:proofErr w:type="spellStart"/>
      <w:r w:rsidR="00B03908">
        <w:rPr>
          <w:lang w:val="en-US"/>
        </w:rPr>
        <w:t>createShaders</w:t>
      </w:r>
      <w:proofErr w:type="spellEnd"/>
      <w:r w:rsidR="00B03908">
        <w:rPr>
          <w:lang w:val="en-US"/>
        </w:rPr>
        <w:t>) by the model described in the paper.</w:t>
      </w:r>
    </w:p>
    <w:p w14:paraId="6A165EF3" w14:textId="77777777" w:rsidR="00B03908" w:rsidRDefault="00B03908" w:rsidP="0064173B">
      <w:pPr>
        <w:spacing w:line="360" w:lineRule="auto"/>
        <w:jc w:val="both"/>
        <w:rPr>
          <w:lang w:val="en-US"/>
        </w:rPr>
      </w:pPr>
      <w:r>
        <w:rPr>
          <w:noProof/>
          <w:lang w:val="en-US"/>
        </w:rPr>
        <w:lastRenderedPageBreak/>
        <w:drawing>
          <wp:inline distT="0" distB="0" distL="0" distR="0" wp14:anchorId="212CA686" wp14:editId="48FD3939">
            <wp:extent cx="5756275" cy="2522855"/>
            <wp:effectExtent l="0" t="0" r="0" b="4445"/>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56275" cy="2522855"/>
                    </a:xfrm>
                    <a:prstGeom prst="rect">
                      <a:avLst/>
                    </a:prstGeom>
                  </pic:spPr>
                </pic:pic>
              </a:graphicData>
            </a:graphic>
          </wp:inline>
        </w:drawing>
      </w:r>
    </w:p>
    <w:p w14:paraId="77456F35" w14:textId="34E171A4" w:rsidR="00B03908" w:rsidRPr="002A1341" w:rsidRDefault="00B03908" w:rsidP="002A1341">
      <w:pPr>
        <w:spacing w:line="360" w:lineRule="auto"/>
        <w:jc w:val="center"/>
        <w:rPr>
          <w:b/>
          <w:bCs/>
          <w:lang w:val="en-US"/>
        </w:rPr>
      </w:pPr>
      <w:r w:rsidRPr="002A1341">
        <w:rPr>
          <w:b/>
          <w:bCs/>
          <w:lang w:val="en-US"/>
        </w:rPr>
        <w:t>Figure 2.12</w:t>
      </w:r>
      <w:r w:rsidR="002A1341" w:rsidRPr="002A1341">
        <w:rPr>
          <w:b/>
          <w:bCs/>
          <w:lang w:val="en-US"/>
        </w:rPr>
        <w:t xml:space="preserve"> (</w:t>
      </w:r>
      <w:r w:rsidR="002A1341" w:rsidRPr="002A1341">
        <w:rPr>
          <w:rFonts w:eastAsiaTheme="minorHAnsi"/>
          <w:b/>
          <w:bCs/>
          <w:lang w:val="en-GB" w:eastAsia="en-US"/>
        </w:rPr>
        <w:t>Bad method name example</w:t>
      </w:r>
      <w:r w:rsidR="002A1341" w:rsidRPr="002A1341">
        <w:rPr>
          <w:b/>
          <w:bCs/>
          <w:lang w:val="en-US"/>
        </w:rPr>
        <w:t>)</w:t>
      </w:r>
    </w:p>
    <w:p w14:paraId="3DC849C7" w14:textId="77777777" w:rsidR="00B03908" w:rsidRDefault="00B03908" w:rsidP="004F6BF1">
      <w:pPr>
        <w:spacing w:line="360" w:lineRule="auto"/>
        <w:rPr>
          <w:b/>
          <w:bCs/>
          <w:lang w:val="en-US"/>
        </w:rPr>
      </w:pPr>
    </w:p>
    <w:p w14:paraId="47C32525" w14:textId="77777777" w:rsidR="00B03908" w:rsidRDefault="00B03908" w:rsidP="004F6BF1">
      <w:pPr>
        <w:spacing w:line="360" w:lineRule="auto"/>
        <w:rPr>
          <w:b/>
          <w:bCs/>
          <w:lang w:val="en-US"/>
        </w:rPr>
      </w:pPr>
    </w:p>
    <w:p w14:paraId="2474CBB8" w14:textId="77777777" w:rsidR="006D4835" w:rsidRDefault="006D4835" w:rsidP="006D4835">
      <w:pPr>
        <w:spacing w:line="360" w:lineRule="auto"/>
        <w:jc w:val="both"/>
        <w:rPr>
          <w:lang w:val="en-US"/>
        </w:rPr>
      </w:pPr>
      <w:r>
        <w:rPr>
          <w:lang w:val="en-US"/>
        </w:rPr>
        <w:t xml:space="preserve">Using the fact that similar functions have similarity in their vector mappings, this paper </w:t>
      </w:r>
      <w:r>
        <w:rPr>
          <w:lang w:val="en-US"/>
        </w:rPr>
        <w:fldChar w:fldCharType="begin" w:fldLock="1"/>
      </w:r>
      <w:r w:rsidR="0072376F">
        <w:rPr>
          <w:lang w:val="en-US"/>
        </w:rPr>
        <w:instrText>ADDIN CSL_CITATION {"citationItems":[{"id":"ITEM-1","itemData":{"DOI":"10.1145/3236024.3236059","ISBN":"9781450355735","abstract":"Identifying relationships among program elements is useful for program understanding, debugging, and analysis. One such kind of relationship is synonymy. Function synonyms are functions that play a similar role in code; examples include functions that perform initialization for different device drivers, and functions that implement different symmetric-key encryption schemes. Function synonyms are not necessarily semantically equivalent and can be syntactically dissimilar; consequently, approaches for identifying code clones or functional equivalence cannot be used to identify them. This paper presents Func2vec, a technique that learns an embedding mapping each function to a vector in a continuous vector space such that vectors for function synonyms are in close proximity. We compute the function embedding by training a neural network on sentences generated using random walks over the interprocedural control-flow graph. We show the effectiveness of Func2vec at identifying function synonyms in the Linux kernel. Finally, we apply Func2vec to the problem of mining error-handling specifications in Linux file systems and drivers. We show that the function synonyms identified by Func2vec result in error-handling specifications with high support.","author":[{"dropping-particle":"","family":"DeFreez","given":"Daniel","non-dropping-particle":"","parse-names":false,"suffix":""},{"dropping-particle":"V.","family":"Thakur","given":"Aditya","non-dropping-particle":"","parse-names":false,"suffix":""},{"dropping-particle":"","family":"Rubio-Gonzalez","given":"Cindy","non-dropping-particle":"","parse-names":false,"suffix":""}],"container-title":"ESEC/FSE 2018 - Proceedings of the 2018 26th ACM Joint Meeting on European Software Engineering Conference and Symposium on the Foundations of Software Engineering","id":"ITEM-1","issued":{"date-parts":[["2018","10","26"]]},"page":"423-433","publisher":"Association for Computing Machinery, Inc","publisher-place":"New York, New York, USA","title":"Path-based function embedding and its application to error-handling specification mining","type":"paper-conference","volume":"18"},"uris":["http://www.mendeley.com/documents/?uuid=e91345cc-4b43-37c2-ae1f-34cd6156c571"]}],"mendeley":{"formattedCitation":"(DeFreez et al., 2018)","plainTextFormattedCitation":"(DeFreez et al., 2018)","previouslyFormattedCitation":"(DeFreez et al., 2018)"},"properties":{"noteIndex":0},"schema":"https://github.com/citation-style-language/schema/raw/master/csl-citation.json"}</w:instrText>
      </w:r>
      <w:r>
        <w:rPr>
          <w:lang w:val="en-US"/>
        </w:rPr>
        <w:fldChar w:fldCharType="separate"/>
      </w:r>
      <w:r w:rsidRPr="006D4835">
        <w:rPr>
          <w:noProof/>
          <w:lang w:val="en-US"/>
        </w:rPr>
        <w:t>(DeFreez et al., 2018)</w:t>
      </w:r>
      <w:r>
        <w:rPr>
          <w:lang w:val="en-US"/>
        </w:rPr>
        <w:fldChar w:fldCharType="end"/>
      </w:r>
      <w:r>
        <w:rPr>
          <w:lang w:val="en-US"/>
        </w:rPr>
        <w:t xml:space="preserve"> discusses the concept of synonym functions and how can we utilize them to find similar function is low level code sources. This is a very common problem any developer faces when he/she tries to find similar function in an open source code base. Because of its size, its generally a very tough task to dwell through the source code searching for any similar implementation.</w:t>
      </w:r>
      <w:r w:rsidR="0093595A">
        <w:rPr>
          <w:lang w:val="en-US"/>
        </w:rPr>
        <w:t xml:space="preserve"> A new technique proposed called FUNC2VEC, which forms a cluster of similar methods/functions.</w:t>
      </w:r>
      <w:r w:rsidR="00FB0CAB">
        <w:rPr>
          <w:lang w:val="en-US"/>
        </w:rPr>
        <w:t xml:space="preserve"> Figure 2.13 visualizes that.</w:t>
      </w:r>
    </w:p>
    <w:p w14:paraId="2FB80C10" w14:textId="77777777" w:rsidR="00FB0CAB" w:rsidRPr="006D4835" w:rsidRDefault="00FB0CAB" w:rsidP="006D4835">
      <w:pPr>
        <w:spacing w:line="360" w:lineRule="auto"/>
        <w:jc w:val="both"/>
        <w:rPr>
          <w:lang w:val="en-US"/>
        </w:rPr>
      </w:pPr>
      <w:r>
        <w:rPr>
          <w:noProof/>
          <w:lang w:val="en-US"/>
        </w:rPr>
        <w:drawing>
          <wp:inline distT="0" distB="0" distL="0" distR="0" wp14:anchorId="358911AE" wp14:editId="66780F1C">
            <wp:extent cx="5756275" cy="30391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56275" cy="3039110"/>
                    </a:xfrm>
                    <a:prstGeom prst="rect">
                      <a:avLst/>
                    </a:prstGeom>
                  </pic:spPr>
                </pic:pic>
              </a:graphicData>
            </a:graphic>
          </wp:inline>
        </w:drawing>
      </w:r>
    </w:p>
    <w:p w14:paraId="42B3A0D2" w14:textId="54E39508" w:rsidR="00FB0CAB" w:rsidRPr="00E8059C" w:rsidRDefault="00FB0CAB" w:rsidP="00E8059C">
      <w:pPr>
        <w:spacing w:line="360" w:lineRule="auto"/>
        <w:jc w:val="center"/>
        <w:rPr>
          <w:b/>
          <w:bCs/>
          <w:lang w:val="en-US"/>
        </w:rPr>
      </w:pPr>
      <w:r w:rsidRPr="00E8059C">
        <w:rPr>
          <w:b/>
          <w:bCs/>
          <w:lang w:val="en-US"/>
        </w:rPr>
        <w:t>Figure 2.13</w:t>
      </w:r>
      <w:r w:rsidR="00E8059C" w:rsidRPr="00E8059C">
        <w:rPr>
          <w:b/>
          <w:bCs/>
          <w:lang w:val="en-US"/>
        </w:rPr>
        <w:t xml:space="preserve"> (</w:t>
      </w:r>
      <w:r w:rsidR="00E8059C" w:rsidRPr="00E8059C">
        <w:rPr>
          <w:rFonts w:eastAsiaTheme="minorHAnsi"/>
          <w:b/>
          <w:bCs/>
          <w:lang w:val="en-GB" w:eastAsia="en-US"/>
        </w:rPr>
        <w:t>Func2vec</w:t>
      </w:r>
      <w:r w:rsidR="00E8059C" w:rsidRPr="00E8059C">
        <w:rPr>
          <w:b/>
          <w:bCs/>
          <w:lang w:val="en-US"/>
        </w:rPr>
        <w:t>)</w:t>
      </w:r>
    </w:p>
    <w:p w14:paraId="002D7E6C" w14:textId="77777777" w:rsidR="00FB0CAB" w:rsidRDefault="00FB0CAB" w:rsidP="004F6BF1">
      <w:pPr>
        <w:spacing w:line="360" w:lineRule="auto"/>
        <w:rPr>
          <w:b/>
          <w:bCs/>
          <w:lang w:val="en-US"/>
        </w:rPr>
      </w:pPr>
    </w:p>
    <w:p w14:paraId="6C579873" w14:textId="77777777" w:rsidR="00FB0CAB" w:rsidRDefault="0072376F" w:rsidP="0072376F">
      <w:pPr>
        <w:spacing w:line="360" w:lineRule="auto"/>
        <w:jc w:val="both"/>
        <w:rPr>
          <w:lang w:val="en-US"/>
        </w:rPr>
      </w:pPr>
      <w:r>
        <w:rPr>
          <w:lang w:val="en-US"/>
        </w:rPr>
        <w:lastRenderedPageBreak/>
        <w:t xml:space="preserve">Generally in high dimensional vector space, which usually is an inevitable result of code embeddings, dimensionality reduction techniques like PCA etc. are used. </w:t>
      </w:r>
      <w:r>
        <w:rPr>
          <w:lang w:val="en-US"/>
        </w:rPr>
        <w:fldChar w:fldCharType="begin" w:fldLock="1"/>
      </w:r>
      <w:r w:rsidR="000E079B">
        <w:rPr>
          <w:lang w:val="en-US"/>
        </w:rPr>
        <w:instrText>ADDIN CSL_CITATION {"citationItems":[{"id":"ITEM-1","itemData":{"DOI":"10.3390/sym11020254","ISSN":"20738994","abstract":"Recently, source code mining has received increasing attention due to the rapid increase of open-sourced code repositories and the tremendous values implied in this large dataset, which can help us understand the organization of functions or classes in different software and analyze the impact of these organized patterns on the software behaviors. Hence, learning an effective representation model for the functions of source code, from a modern view, is a crucial problem. Considering the inherent hierarchy of functions, we propose a novel hyperbolic function embedding (HFE) method, which can learn a distributed and hierarchical representation for each function via the Poincaré ball model. To achieve this, a function call graph (FCG) is first constructed to model the call relationship among functions. To verify the underlying geometry of FCG, the Ricci curvature model is used. Finally, an HFE model is built to learn the representations that can capture the latent hierarchy of functions in the hyperbolic space, instead of the Euclidean space, which are usually used in those state-of-the-art methods. Moreover, HFE is more compact in terms of lower dimensionality than the existing graph embedding methods. Thus, HFE is more effective in terms of computation and storage. To experimentally evaluate the performance of HFE, two application scenarios, namely, function classification and link prediction, have been applied. HFE achieves up to 7.6% performance improvement compared to the chosen state-of-the-art methods, namely, Node2vec and Struc2vec.","author":[{"dropping-particle":"","family":"Lu","given":"Mingming","non-dropping-particle":"","parse-names":false,"suffix":""},{"dropping-particle":"","family":"Liu","given":"Yan","non-dropping-particle":"","parse-names":false,"suffix":""},{"dropping-particle":"","family":"Li","given":"Haifeng","non-dropping-particle":"","parse-names":false,"suffix":""},{"dropping-particle":"","family":"Tan","given":"Dingwu","non-dropping-particle":"","parse-names":false,"suffix":""},{"dropping-particle":"","family":"He","given":"Xiaoxian","non-dropping-particle":"","parse-names":false,"suffix":""},{"dropping-particle":"","family":"Bi","given":"Wenjie","non-dropping-particle":"","parse-names":false,"suffix":""},{"dropping-particle":"","family":"Li","given":"Wendbo","non-dropping-particle":"","parse-names":false,"suffix":""}],"container-title":"Symmetry","id":"ITEM-1","issue":"2","issued":{"date-parts":[["2019"]]},"title":"Hyperbolic function embedding: Learning hierarchical representation for functions of source code in hyperbolic space","type":"article-journal","volume":"11"},"uris":["http://www.mendeley.com/documents/?uuid=0b760d07-c510-43dc-b6d9-9bccc3f5282c"]}],"mendeley":{"formattedCitation":"(Lu et al., 2019)","plainTextFormattedCitation":"(Lu et al., 2019)","previouslyFormattedCitation":"(Lu et al., 2019)"},"properties":{"noteIndex":0},"schema":"https://github.com/citation-style-language/schema/raw/master/csl-citation.json"}</w:instrText>
      </w:r>
      <w:r>
        <w:rPr>
          <w:lang w:val="en-US"/>
        </w:rPr>
        <w:fldChar w:fldCharType="separate"/>
      </w:r>
      <w:r w:rsidRPr="0072376F">
        <w:rPr>
          <w:noProof/>
          <w:lang w:val="en-US"/>
        </w:rPr>
        <w:t>(Lu et al., 2019)</w:t>
      </w:r>
      <w:r>
        <w:rPr>
          <w:lang w:val="en-US"/>
        </w:rPr>
        <w:fldChar w:fldCharType="end"/>
      </w:r>
      <w:r>
        <w:rPr>
          <w:lang w:val="en-US"/>
        </w:rPr>
        <w:t xml:space="preserve"> proposes a new embedding method called hyperbolic function embedding(HFE). It uses the function call graphs for modeling the function call relations. Main advantage of this novel technique is that it is more compact and has lower dimensions. </w:t>
      </w:r>
      <w:r w:rsidR="00C75CB6">
        <w:rPr>
          <w:lang w:val="en-US"/>
        </w:rPr>
        <w:t>It generates a function embedding which can be visualized in figure 2.14. (a) demonstrates the function call graphs, (b) shows the weights replaced by Ricci curvature. (c) shows the function embeddings learned using Poincare model and finally (d) shows the actual function embedding. Once the embedding is available it can be used for either state of the art Euclidean space implementations or can be used to train a neural network.</w:t>
      </w:r>
    </w:p>
    <w:p w14:paraId="77805BDA" w14:textId="77777777" w:rsidR="00C75CB6" w:rsidRPr="0072376F" w:rsidRDefault="00C75CB6" w:rsidP="0072376F">
      <w:pPr>
        <w:spacing w:line="360" w:lineRule="auto"/>
        <w:jc w:val="both"/>
        <w:rPr>
          <w:lang w:val="en-US"/>
        </w:rPr>
      </w:pPr>
      <w:r>
        <w:rPr>
          <w:noProof/>
          <w:lang w:val="en-US"/>
        </w:rPr>
        <w:drawing>
          <wp:inline distT="0" distB="0" distL="0" distR="0" wp14:anchorId="26E88947" wp14:editId="41E7360B">
            <wp:extent cx="5755640" cy="4394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3">
                      <a:extLst>
                        <a:ext uri="{28A0092B-C50C-407E-A947-70E740481C1C}">
                          <a14:useLocalDpi xmlns:a14="http://schemas.microsoft.com/office/drawing/2010/main" val="0"/>
                        </a:ext>
                      </a:extLst>
                    </a:blip>
                    <a:stretch>
                      <a:fillRect/>
                    </a:stretch>
                  </pic:blipFill>
                  <pic:spPr>
                    <a:xfrm>
                      <a:off x="0" y="0"/>
                      <a:ext cx="5837459" cy="4456666"/>
                    </a:xfrm>
                    <a:prstGeom prst="rect">
                      <a:avLst/>
                    </a:prstGeom>
                  </pic:spPr>
                </pic:pic>
              </a:graphicData>
            </a:graphic>
          </wp:inline>
        </w:drawing>
      </w:r>
    </w:p>
    <w:p w14:paraId="1250ADF6" w14:textId="716423F0" w:rsidR="00FB0CAB" w:rsidRPr="009F3A57" w:rsidRDefault="00D668F8" w:rsidP="009F3A57">
      <w:pPr>
        <w:spacing w:line="360" w:lineRule="auto"/>
        <w:jc w:val="center"/>
        <w:rPr>
          <w:b/>
          <w:bCs/>
          <w:lang w:val="en-US"/>
        </w:rPr>
      </w:pPr>
      <w:r w:rsidRPr="009F3A57">
        <w:rPr>
          <w:b/>
          <w:bCs/>
          <w:lang w:val="en-US"/>
        </w:rPr>
        <w:t>Figure 2.14</w:t>
      </w:r>
      <w:r w:rsidR="009F3A57" w:rsidRPr="009F3A57">
        <w:rPr>
          <w:b/>
          <w:bCs/>
          <w:lang w:val="en-US"/>
        </w:rPr>
        <w:t xml:space="preserve"> (</w:t>
      </w:r>
      <w:r w:rsidR="009F3A57" w:rsidRPr="009F3A57">
        <w:rPr>
          <w:rFonts w:eastAsiaTheme="minorHAnsi"/>
          <w:b/>
          <w:bCs/>
          <w:lang w:val="en-GB" w:eastAsia="en-US"/>
        </w:rPr>
        <w:t>Hyperbolic function embeddings</w:t>
      </w:r>
      <w:r w:rsidR="009F3A57" w:rsidRPr="009F3A57">
        <w:rPr>
          <w:b/>
          <w:bCs/>
          <w:lang w:val="en-US"/>
        </w:rPr>
        <w:t>)</w:t>
      </w:r>
    </w:p>
    <w:p w14:paraId="3C2E8245" w14:textId="77777777" w:rsidR="00FB0CAB" w:rsidRDefault="00FB0CAB" w:rsidP="004F6BF1">
      <w:pPr>
        <w:spacing w:line="360" w:lineRule="auto"/>
        <w:rPr>
          <w:b/>
          <w:bCs/>
          <w:lang w:val="en-US"/>
        </w:rPr>
      </w:pPr>
    </w:p>
    <w:p w14:paraId="5F486AFB" w14:textId="26C589D2" w:rsidR="00FB0CAB" w:rsidRDefault="000E079B" w:rsidP="004F6BF1">
      <w:pPr>
        <w:spacing w:line="360" w:lineRule="auto"/>
        <w:rPr>
          <w:lang w:val="en-US"/>
        </w:rPr>
      </w:pPr>
      <w:r>
        <w:rPr>
          <w:lang w:val="en-US"/>
        </w:rPr>
        <w:t xml:space="preserve">For python enthusiasts, </w:t>
      </w:r>
      <w:r>
        <w:rPr>
          <w:lang w:val="en-US"/>
        </w:rPr>
        <w:fldChar w:fldCharType="begin" w:fldLock="1"/>
      </w:r>
      <w:r w:rsidR="00DB7A87">
        <w:rPr>
          <w:lang w:val="en-US"/>
        </w:rPr>
        <w:instrText>ADDIN CSL_CITATION {"citationItems":[{"id":"ITEM-1","itemData":{"abstract":"We study the problem of semantic code repair, which can be broadly defined as automatically fixing non-syntactic bugs in source code. The majority of past work in semantic code repair assumed access to unit tests against which candidate repairs could be validated. In contrast, the goal here is to develop a strong statistical model to accurately predict both bug locations and exact fixes without access to information about the intended correct behavior of the program. Achieving such a goal requires a robust contextual repair model, which we train on a large corpus of real-world source code that has been augmented with synthetically injected bugs. Our framework adopts a two-stage approach where first a large set of repair candidates are generated by rule-based processors, and then these candidates are scored by a statistical model using a novel neural network architecture which we refer to as Share, Specialize, and Compete. Specifically, the architecture (1) generates a shared encoding of the source code using an RNN over the abstract syntax tree, (2) scores each candidate repair using specialized network modules, and (3) then normalizes these scores together so they can compete against one another in comparable probability space. We evaluate our model on a real-world test set gathered from GitHub containing four common categories of bugs. Our model is able to predict the exact correct repair 41\\% of the time with a single guess, compared to 13\\% accuracy for an attentional sequence-to-sequence model.","author":[{"dropping-particle":"","family":"Devlin","given":"Jacob","non-dropping-particle":"","parse-names":false,"suffix":""},{"dropping-particle":"","family":"Uesato","given":"Jonathan","non-dropping-particle":"","parse-names":false,"suffix":""},{"dropping-particle":"","family":"Singh","given":"Rishabh","non-dropping-particle":"","parse-names":false,"suffix":""},{"dropping-particle":"","family":"Kohli","given":"Pushmeet","non-dropping-particle":"","parse-names":false,"suffix":""}],"container-title":"arXiv","id":"ITEM-1","issued":{"date-parts":[["2017","10","30"]]},"publisher":"arXiv","title":"Semantic Code Repair using Neuro-Symbolic Transformation Networks","type":"article-journal"},"uris":["http://www.mendeley.com/documents/?uuid=2f1889a0-06e3-3a9a-8cb6-41543299da6b"]}],"mendeley":{"formattedCitation":"(Devlin et al., 2017)","plainTextFormattedCitation":"(Devlin et al., 2017)","previouslyFormattedCitation":"(Devlin et al., 2017)"},"properties":{"noteIndex":0},"schema":"https://github.com/citation-style-language/schema/raw/master/csl-citation.json"}</w:instrText>
      </w:r>
      <w:r>
        <w:rPr>
          <w:lang w:val="en-US"/>
        </w:rPr>
        <w:fldChar w:fldCharType="separate"/>
      </w:r>
      <w:r w:rsidRPr="000E079B">
        <w:rPr>
          <w:noProof/>
          <w:lang w:val="en-US"/>
        </w:rPr>
        <w:t>(Devlin et al., 2017)</w:t>
      </w:r>
      <w:r>
        <w:rPr>
          <w:lang w:val="en-US"/>
        </w:rPr>
        <w:fldChar w:fldCharType="end"/>
      </w:r>
      <w:r>
        <w:rPr>
          <w:lang w:val="en-US"/>
        </w:rPr>
        <w:t xml:space="preserve"> proposed a new architecture for predicting bugs in the code and suggestions to auto-correct it. It is evident, as mentioned in the paper that such data for training is not available and needs some synthetic preparation of data where bugs are manually introduced and then training is done. As a final outcome it proposes a novel neural </w:t>
      </w:r>
      <w:r>
        <w:rPr>
          <w:lang w:val="en-US"/>
        </w:rPr>
        <w:lastRenderedPageBreak/>
        <w:t xml:space="preserve">architecture which is based on SSC model, which stands for share, specialize and compete. One of their working examples can be visualized </w:t>
      </w:r>
      <w:r w:rsidR="00BB15AE">
        <w:rPr>
          <w:lang w:val="en-US"/>
        </w:rPr>
        <w:t>in Figure 2.15</w:t>
      </w:r>
      <w:r>
        <w:rPr>
          <w:lang w:val="en-US"/>
        </w:rPr>
        <w:t>.</w:t>
      </w:r>
    </w:p>
    <w:p w14:paraId="783CF7D2" w14:textId="0344F5A4" w:rsidR="000E079B" w:rsidRDefault="000E079B" w:rsidP="004F6BF1">
      <w:pPr>
        <w:spacing w:line="360" w:lineRule="auto"/>
        <w:rPr>
          <w:b/>
          <w:bCs/>
          <w:lang w:val="en-US"/>
        </w:rPr>
      </w:pPr>
      <w:r>
        <w:rPr>
          <w:b/>
          <w:bCs/>
          <w:noProof/>
          <w:lang w:val="en-US"/>
        </w:rPr>
        <w:drawing>
          <wp:inline distT="0" distB="0" distL="0" distR="0" wp14:anchorId="5E112840" wp14:editId="5341FA70">
            <wp:extent cx="5754370" cy="2277534"/>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862748" cy="2320429"/>
                    </a:xfrm>
                    <a:prstGeom prst="rect">
                      <a:avLst/>
                    </a:prstGeom>
                  </pic:spPr>
                </pic:pic>
              </a:graphicData>
            </a:graphic>
          </wp:inline>
        </w:drawing>
      </w:r>
    </w:p>
    <w:p w14:paraId="07903879" w14:textId="27127B85" w:rsidR="00BB15AE" w:rsidRPr="00BB15AE" w:rsidRDefault="00BB15AE" w:rsidP="00BB15AE">
      <w:pPr>
        <w:spacing w:line="360" w:lineRule="auto"/>
        <w:jc w:val="center"/>
        <w:rPr>
          <w:b/>
          <w:bCs/>
          <w:lang w:val="en-US"/>
        </w:rPr>
      </w:pPr>
      <w:r w:rsidRPr="00BB15AE">
        <w:rPr>
          <w:b/>
          <w:bCs/>
          <w:lang w:val="en-US"/>
        </w:rPr>
        <w:t>Figure 2.15 (Bug Prediction Example)</w:t>
      </w:r>
    </w:p>
    <w:p w14:paraId="55FC2EEB" w14:textId="77777777" w:rsidR="00FB0CAB" w:rsidRDefault="00DB7A87" w:rsidP="00DB7A87">
      <w:pPr>
        <w:spacing w:line="360" w:lineRule="auto"/>
        <w:jc w:val="both"/>
        <w:rPr>
          <w:lang w:val="en-US"/>
        </w:rPr>
      </w:pPr>
      <w:r>
        <w:rPr>
          <w:b/>
          <w:bCs/>
          <w:lang w:val="en-US"/>
        </w:rPr>
        <w:fldChar w:fldCharType="begin" w:fldLock="1"/>
      </w:r>
      <w:r w:rsidR="00391479">
        <w:rPr>
          <w:b/>
          <w:bCs/>
          <w:lang w:val="en-US"/>
        </w:rPr>
        <w:instrText>ADDIN CSL_CITATION {"citationItems":[{"id":"ITEM-1","itemData":{"DOI":"10.1109/SANER.2019.8668039","ISBN":"9781728105918","abstract":"Code clone detection remains a crucial challenge in maintaining software projects. Many classic approaches rely on handcrafted aggregation schemes, while recent work uses supervised or unsupervised learning. In this work, we study several aspects of aggregation schemes for code clone detection based on supervised learning. To this aim, we implement an AST-based Recursive Neural Network. Firstly, our ablation study shows the influence of model choices and hyperparameters. We introduce error scaling as a way to effectively and efficiently address the class imbalance problem arising in code clone detection. Secondly, we study the influence of pretrained embeddings representing nodes in ASTs. We show that simply averaging all node vectors of a given AST yields strong baseline aggregation scheme. Further, learned AST aggregation schemes greatly benefit from pretrained node embeddings. Finally, we show the importance of carefully separating training and test data by clone clusters, to reliably measure generalization of models learned with supervision.","author":[{"dropping-particle":"","family":"Buch","given":"Lutz","non-dropping-particle":"","parse-names":false,"suffix":""},{"dropping-particle":"","family":"Andrzejak","given":"Artur","non-dropping-particle":"","parse-names":false,"suffix":""}],"container-title":"SANER 2019 - Proceedings of the 2019 IEEE 26th International Conference on Software Analysis, Evolution, and Reengineering","id":"ITEM-1","issued":{"date-parts":[["2019","3","15"]]},"page":"95-104","publisher":"Institute of Electrical and Electronics Engineers Inc.","title":"Learning-Based Recursive Aggregation of Abstract Syntax Trees for Code Clone Detection","type":"paper-conference"},"uris":["http://www.mendeley.com/documents/?uuid=b3824f56-d3cd-3894-91ed-cd28589672ac"]}],"mendeley":{"formattedCitation":"(Buch and Andrzejak, 2019)","plainTextFormattedCitation":"(Buch and Andrzejak, 2019)","previouslyFormattedCitation":"(Buch and Andrzejak, 2019)"},"properties":{"noteIndex":0},"schema":"https://github.com/citation-style-language/schema/raw/master/csl-citation.json"}</w:instrText>
      </w:r>
      <w:r>
        <w:rPr>
          <w:b/>
          <w:bCs/>
          <w:lang w:val="en-US"/>
        </w:rPr>
        <w:fldChar w:fldCharType="separate"/>
      </w:r>
      <w:r w:rsidRPr="00DB7A87">
        <w:rPr>
          <w:bCs/>
          <w:noProof/>
          <w:lang w:val="en-US"/>
        </w:rPr>
        <w:t>(Buch and Andrzejak, 2019)</w:t>
      </w:r>
      <w:r>
        <w:rPr>
          <w:b/>
          <w:bCs/>
          <w:lang w:val="en-US"/>
        </w:rPr>
        <w:fldChar w:fldCharType="end"/>
      </w:r>
      <w:r>
        <w:rPr>
          <w:lang w:val="en-US"/>
        </w:rPr>
        <w:t xml:space="preserve"> presents an approach on AST-based RNN for clone detection in code. Since the proposed architecture doesn’t involve any embedding technique, we can think of it as out of scope for this thesis study.</w:t>
      </w:r>
    </w:p>
    <w:p w14:paraId="46A0E27C" w14:textId="77777777" w:rsidR="00391479" w:rsidRDefault="00391479" w:rsidP="00DB7A87">
      <w:pPr>
        <w:spacing w:line="360" w:lineRule="auto"/>
        <w:jc w:val="both"/>
        <w:rPr>
          <w:lang w:val="en-US"/>
        </w:rPr>
      </w:pPr>
    </w:p>
    <w:p w14:paraId="251D8537" w14:textId="77777777" w:rsidR="00391479" w:rsidRDefault="00391479" w:rsidP="00DB7A87">
      <w:pPr>
        <w:spacing w:line="360" w:lineRule="auto"/>
        <w:jc w:val="both"/>
        <w:rPr>
          <w:lang w:val="en-US"/>
        </w:rPr>
      </w:pPr>
      <w:r>
        <w:rPr>
          <w:lang w:val="en-US"/>
        </w:rPr>
        <w:t xml:space="preserve">Another interesting study on finding the best abstraction of code </w:t>
      </w:r>
      <w:r>
        <w:rPr>
          <w:lang w:val="en-US"/>
        </w:rPr>
        <w:fldChar w:fldCharType="begin" w:fldLock="1"/>
      </w:r>
      <w:r w:rsidR="00F95E9F">
        <w:rPr>
          <w:lang w:val="en-US"/>
        </w:rPr>
        <w:instrText>ADDIN CSL_CITATION {"citationItems":[{"id":"ITEM-1","itemData":{"DOI":"10.1145/3236024.3236085","abstract":"With the rise of machine learning, there is a great deal of interest in treating programs as data to be fed to learning algorithms. However, programs do not start off in a form that is immediately amenable to most off-the-shelf learning techniques. Instead, it is necessary to transform the program to a suitable representation before a learning technique can be applied. In this paper, we use abstractions of traces obtained from symbolic execution of a program as a representation for learning word embeddings. We trained a variety of word embeddings under hundreds of parameterizations, and evaluated each learned embedding on a suite of different tasks. In our evaluation, we obtain 93% top-1 accuracy on a benchmark consisting of over 19,000 API-usage analogies extracted from the Linux kernel. In addition, we show that embeddings learned from (mainly) semantic abstractions provide nearly triple the accuracy of those learned from (mainly) syntactic abstractions.","author":[{"dropping-particle":"","family":"Henkel","given":"Jordan","non-dropping-particle":"","parse-names":false,"suffix":""},{"dropping-particle":"","family":"Lahiri","given":"Shuvendu K.","non-dropping-particle":"","parse-names":false,"suffix":""},{"dropping-particle":"","family":"Liblit","given":"Ben","non-dropping-particle":"","parse-names":false,"suffix":""},{"dropping-particle":"","family":"Reps","given":"Thomas","non-dropping-particle":"","parse-names":false,"suffix":""}],"container-title":"ESEC/FSE 2018 - Proceedings of the 2018 26th ACM Joint Meeting on European Software Engineering Conference and Symposium on the Foundations of Software Engineering","id":"ITEM-1","issued":{"date-parts":[["2018","3","18"]]},"page":"163-174","publisher":"Association for Computing Machinery, Inc","title":"Code Vectors: Understanding Programs Through Embedded Abstracted Symbolic Traces","type":"article-journal","volume":"18"},"uris":["http://www.mendeley.com/documents/?uuid=076dcd11-6a56-3f3b-a2c1-d7bcd47091dd"]}],"mendeley":{"formattedCitation":"(Henkel et al., 2018)","plainTextFormattedCitation":"(Henkel et al., 2018)","previouslyFormattedCitation":"(Henkel et al., 2018)"},"properties":{"noteIndex":0},"schema":"https://github.com/citation-style-language/schema/raw/master/csl-citation.json"}</w:instrText>
      </w:r>
      <w:r>
        <w:rPr>
          <w:lang w:val="en-US"/>
        </w:rPr>
        <w:fldChar w:fldCharType="separate"/>
      </w:r>
      <w:r w:rsidRPr="00391479">
        <w:rPr>
          <w:noProof/>
          <w:lang w:val="en-US"/>
        </w:rPr>
        <w:t>(Henkel et al., 2018)</w:t>
      </w:r>
      <w:r>
        <w:rPr>
          <w:lang w:val="en-US"/>
        </w:rPr>
        <w:fldChar w:fldCharType="end"/>
      </w:r>
      <w:r>
        <w:rPr>
          <w:lang w:val="en-US"/>
        </w:rPr>
        <w:t xml:space="preserve">, whether it may be call traces of function calls during a program execution or parsing AST of the program is covered in this study. </w:t>
      </w:r>
      <w:r w:rsidR="00097955">
        <w:rPr>
          <w:lang w:val="en-US"/>
        </w:rPr>
        <w:t xml:space="preserve">It also does the benchmarking of different abstractions of code and suggests suitable encoding for </w:t>
      </w:r>
      <w:r w:rsidR="004B6E6D">
        <w:rPr>
          <w:lang w:val="en-US"/>
        </w:rPr>
        <w:t>learning</w:t>
      </w:r>
      <w:r w:rsidR="00097955">
        <w:rPr>
          <w:lang w:val="en-US"/>
        </w:rPr>
        <w:t xml:space="preserve"> models.</w:t>
      </w:r>
    </w:p>
    <w:p w14:paraId="788C6478" w14:textId="77777777" w:rsidR="00F95E9F" w:rsidRDefault="00F95E9F" w:rsidP="00DB7A87">
      <w:pPr>
        <w:spacing w:line="360" w:lineRule="auto"/>
        <w:jc w:val="both"/>
        <w:rPr>
          <w:lang w:val="en-US"/>
        </w:rPr>
      </w:pPr>
    </w:p>
    <w:p w14:paraId="3CF75976" w14:textId="77777777" w:rsidR="00F95E9F" w:rsidRDefault="00F95E9F" w:rsidP="00DB7A87">
      <w:pPr>
        <w:spacing w:line="360" w:lineRule="auto"/>
        <w:jc w:val="both"/>
        <w:rPr>
          <w:lang w:val="en-US"/>
        </w:rPr>
      </w:pPr>
      <w:r>
        <w:rPr>
          <w:lang w:val="en-US"/>
        </w:rPr>
        <w:fldChar w:fldCharType="begin" w:fldLock="1"/>
      </w:r>
      <w:r w:rsidR="002A40CD">
        <w:rPr>
          <w:lang w:val="en-US"/>
        </w:rPr>
        <w:instrText>ADDIN CSL_CITATION {"citationItems":[{"id":"ITEM-1","itemData":{"DOI":"10.1145/2889160.2892661","ISBN":"9781450341615","ISSN":"02705257","abstract":"Problem. Code migration between languages is challenging partly because different languages require developers to use different software libraries and frameworks. For example, in Java, Java Development Kit library (JDK) is a popular toolkit while .NET is the main framework used in C# software development. Code migration requires not only the mappings between the language constructs (e.g., statements, expressions) but also the mappings among the APIs of the libraries/frameworks used in two languages. For example, in Java, to write to a file, one can use FileWriter.write of FileWriter, and in C#, one can achieve the same function with StreamWriter.Write of StreamWriter. Such mapping is called API mapping.","author":[{"dropping-particle":"","family":"Nguyen","given":"Trong Duc","non-dropping-particle":"","parse-names":false,"suffix":""},{"dropping-particle":"","family":"Nguyen","given":"Anh Tuan","non-dropping-particle":"","parse-names":false,"suffix":""},{"dropping-particle":"","family":"Nguyen","given":"Tien N.","non-dropping-particle":"","parse-names":false,"suffix":""}],"container-title":"Proceedings - International Conference on Software Engineering","id":"ITEM-1","issued":{"date-parts":[["2016","5","14"]]},"page":"756-758","publisher":"IEEE Computer Society","publisher-place":"New York, NY, USA","title":"Mapping API elements for code migration with vector representations","type":"paper-conference"},"uris":["http://www.mendeley.com/documents/?uuid=31b4a10d-62b6-3795-a5a5-9fb4fd27633c"]}],"mendeley":{"formattedCitation":"(Nguyen et al., 2016)","plainTextFormattedCitation":"(Nguyen et al., 2016)","previouslyFormattedCitation":"(Nguyen et al., 2016)"},"properties":{"noteIndex":0},"schema":"https://github.com/citation-style-language/schema/raw/master/csl-citation.json"}</w:instrText>
      </w:r>
      <w:r>
        <w:rPr>
          <w:lang w:val="en-US"/>
        </w:rPr>
        <w:fldChar w:fldCharType="separate"/>
      </w:r>
      <w:r w:rsidRPr="00F95E9F">
        <w:rPr>
          <w:noProof/>
          <w:lang w:val="en-US"/>
        </w:rPr>
        <w:t>(Nguyen et al., 2016)</w:t>
      </w:r>
      <w:r>
        <w:rPr>
          <w:lang w:val="en-US"/>
        </w:rPr>
        <w:fldChar w:fldCharType="end"/>
      </w:r>
      <w:r>
        <w:rPr>
          <w:lang w:val="en-US"/>
        </w:rPr>
        <w:t xml:space="preserve"> discusses an important use case of code embeddings, in which they try API documentations matching for different languages. Such studies can be a very useful tool for developers doing any code migration from one to another language. They have discussed one such example where they migrate the code from java to C#. Their basic idea is to mine the API documentation of both java and C# and use their distributed vector representations to cluster similar API’s to one basket. This is particularly useful in those cases where </w:t>
      </w:r>
      <w:r w:rsidR="008E3755">
        <w:rPr>
          <w:lang w:val="en-US"/>
        </w:rPr>
        <w:t>it’s known that the same feature implementation can only have syntax changes and differently named library usage. One such example of distributed vector representation is shown below in figure 2.15.</w:t>
      </w:r>
      <w:r w:rsidR="009C4052">
        <w:rPr>
          <w:lang w:val="en-US"/>
        </w:rPr>
        <w:t xml:space="preserve"> Simple example of reading a file i.e. ‘</w:t>
      </w:r>
      <w:proofErr w:type="spellStart"/>
      <w:r w:rsidR="009C4052">
        <w:rPr>
          <w:lang w:val="en-US"/>
        </w:rPr>
        <w:t>BufferReader.readline</w:t>
      </w:r>
      <w:proofErr w:type="spellEnd"/>
      <w:r w:rsidR="009C4052">
        <w:rPr>
          <w:lang w:val="en-US"/>
        </w:rPr>
        <w:t>’ in java and ‘</w:t>
      </w:r>
      <w:proofErr w:type="spellStart"/>
      <w:r w:rsidR="009C4052">
        <w:rPr>
          <w:lang w:val="en-US"/>
        </w:rPr>
        <w:t>StreamReader.ReadLine</w:t>
      </w:r>
      <w:proofErr w:type="spellEnd"/>
      <w:r w:rsidR="009C4052">
        <w:rPr>
          <w:lang w:val="en-US"/>
        </w:rPr>
        <w:t>’ in C# can be seen as having similar mapping.</w:t>
      </w:r>
    </w:p>
    <w:p w14:paraId="782FE618" w14:textId="77777777" w:rsidR="00992E89" w:rsidRPr="00DB7A87" w:rsidRDefault="00992E89" w:rsidP="00DB7A87">
      <w:pPr>
        <w:spacing w:line="360" w:lineRule="auto"/>
        <w:jc w:val="both"/>
        <w:rPr>
          <w:lang w:val="en-US"/>
        </w:rPr>
      </w:pPr>
      <w:r>
        <w:rPr>
          <w:noProof/>
          <w:lang w:val="en-US"/>
        </w:rPr>
        <w:lastRenderedPageBreak/>
        <w:drawing>
          <wp:inline distT="0" distB="0" distL="0" distR="0" wp14:anchorId="253176B4" wp14:editId="75A38CF6">
            <wp:extent cx="5756275" cy="3081867"/>
            <wp:effectExtent l="0" t="0" r="0" b="4445"/>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75408" cy="3092111"/>
                    </a:xfrm>
                    <a:prstGeom prst="rect">
                      <a:avLst/>
                    </a:prstGeom>
                  </pic:spPr>
                </pic:pic>
              </a:graphicData>
            </a:graphic>
          </wp:inline>
        </w:drawing>
      </w:r>
    </w:p>
    <w:p w14:paraId="609B2BF1" w14:textId="58185841" w:rsidR="00FB0CAB" w:rsidRPr="00BE7940" w:rsidRDefault="00992E89" w:rsidP="00BE7940">
      <w:pPr>
        <w:spacing w:line="360" w:lineRule="auto"/>
        <w:jc w:val="center"/>
        <w:rPr>
          <w:b/>
          <w:bCs/>
          <w:lang w:val="en-US"/>
        </w:rPr>
      </w:pPr>
      <w:r w:rsidRPr="00BE7940">
        <w:rPr>
          <w:b/>
          <w:bCs/>
          <w:lang w:val="en-US"/>
        </w:rPr>
        <w:t>Figure 2.1</w:t>
      </w:r>
      <w:r w:rsidR="00BE7940" w:rsidRPr="00BE7940">
        <w:rPr>
          <w:b/>
          <w:bCs/>
          <w:lang w:val="en-US"/>
        </w:rPr>
        <w:t>6 (</w:t>
      </w:r>
      <w:proofErr w:type="spellStart"/>
      <w:r w:rsidR="00BE7940" w:rsidRPr="00BE7940">
        <w:rPr>
          <w:rFonts w:eastAsiaTheme="minorHAnsi"/>
          <w:b/>
          <w:bCs/>
          <w:lang w:val="en-GB" w:eastAsia="en-US"/>
        </w:rPr>
        <w:t>DeepAPI</w:t>
      </w:r>
      <w:proofErr w:type="spellEnd"/>
      <w:r w:rsidR="00BE7940" w:rsidRPr="00BE7940">
        <w:rPr>
          <w:b/>
          <w:bCs/>
          <w:lang w:val="en-US"/>
        </w:rPr>
        <w:t>)</w:t>
      </w:r>
    </w:p>
    <w:p w14:paraId="3BF194E4" w14:textId="77777777" w:rsidR="00992E89" w:rsidRDefault="00992E89" w:rsidP="00992E89">
      <w:pPr>
        <w:spacing w:line="360" w:lineRule="auto"/>
        <w:jc w:val="both"/>
        <w:rPr>
          <w:lang w:val="en-US"/>
        </w:rPr>
      </w:pPr>
    </w:p>
    <w:p w14:paraId="3DE9CE96" w14:textId="77777777" w:rsidR="00FB0CAB" w:rsidRPr="00992E89" w:rsidRDefault="00992E89" w:rsidP="00992E89">
      <w:pPr>
        <w:spacing w:line="360" w:lineRule="auto"/>
        <w:jc w:val="both"/>
        <w:rPr>
          <w:lang w:val="en-US"/>
        </w:rPr>
      </w:pPr>
      <w:r>
        <w:rPr>
          <w:lang w:val="en-US"/>
        </w:rPr>
        <w:t>.</w:t>
      </w:r>
    </w:p>
    <w:p w14:paraId="4DA72F93" w14:textId="77777777" w:rsidR="00FB0CAB" w:rsidRDefault="00DD27FA" w:rsidP="00DD27FA">
      <w:pPr>
        <w:spacing w:line="360" w:lineRule="auto"/>
        <w:jc w:val="both"/>
        <w:rPr>
          <w:lang w:val="en-US"/>
        </w:rPr>
      </w:pPr>
      <w:r>
        <w:rPr>
          <w:lang w:val="en-US"/>
        </w:rPr>
        <w:t xml:space="preserve">Many times while developing a feature, developer needs to </w:t>
      </w:r>
      <w:r w:rsidR="00845F20">
        <w:rPr>
          <w:lang w:val="en-US"/>
        </w:rPr>
        <w:t xml:space="preserve">use multiple library methods and API inbuilt into the framework he/she is working with. Most of the times </w:t>
      </w:r>
      <w:proofErr w:type="spellStart"/>
      <w:r w:rsidR="00845F20">
        <w:rPr>
          <w:lang w:val="en-US"/>
        </w:rPr>
        <w:t>its</w:t>
      </w:r>
      <w:proofErr w:type="spellEnd"/>
      <w:r w:rsidR="00845F20">
        <w:rPr>
          <w:lang w:val="en-US"/>
        </w:rPr>
        <w:t xml:space="preserve"> very difficult to search for </w:t>
      </w:r>
      <w:r w:rsidR="002A40CD">
        <w:rPr>
          <w:lang w:val="en-US"/>
        </w:rPr>
        <w:t xml:space="preserve">API needed for a particular use. This is because of variety of reasons i.e. poor documentation, very less description given of its usage etc. </w:t>
      </w:r>
      <w:r w:rsidR="002A40CD">
        <w:rPr>
          <w:lang w:val="en-US"/>
        </w:rPr>
        <w:fldChar w:fldCharType="begin" w:fldLock="1"/>
      </w:r>
      <w:r w:rsidR="00292A00">
        <w:rPr>
          <w:lang w:val="en-US"/>
        </w:rPr>
        <w:instrText>ADDIN CSL_CITATION {"citationItems":[{"id":"ITEM-1","itemData":{"abstract":"Developers often wonder how to implement a certain functionality (e.g., how to parse XML files) using APIs. Obtaining an API usage sequence based on an API-related natural language query is very helpful in this regard. Given a query, existing approaches utilize information retrieval models to search for matching API sequences. These approaches treat queries and APIs as bag-of-words (i.e., keyword matching or word-to-word alignment) and lack a deep understanding of the semantics of the query. We propose DeepAPI, a deep learning based approach to generate API usage sequences for a given natural language query. Instead of a bags-of-words assumption, it learns the sequence of words in a query and the sequence of associated APIs. DeepAPI adapts a neural language model named RNN Encoder-Decoder. It encodes a word sequence (user query) into a fixed-length context vector, and generates an API sequence based on the context vector. We also augment the RNN Encoder-Decoder by considering the importance of individual APIs. We empirically evaluate our approach with more than 7 million annotated code snippets collected from GitHub. The results show that our approach generates largely accurate API sequences and outperforms the related approaches.","author":[{"dropping-particle":"","family":"Gu","given":"Xiaodong","non-dropping-particle":"","parse-names":false,"suffix":""},{"dropping-particle":"","family":"Zhang","given":"Hongyu","non-dropping-particle":"","parse-names":false,"suffix":""},{"dropping-particle":"","family":"Zhang","given":"Dongmei","non-dropping-particle":"","parse-names":false,"suffix":""},{"dropping-particle":"","family":"Kim","given":"Sunghun","non-dropping-particle":"","parse-names":false,"suffix":""}],"container-title":"Proceedings of the ACM SIGSOFT Symposium on the Foundations of Software Engineering","id":"ITEM-1","issued":{"date-parts":[["2016","5","27"]]},"page":"631-642","publisher":"Association for Computing Machinery","title":"Deep API Learning","type":"article-journal","volume":"13-18-November-2016"},"uris":["http://www.mendeley.com/documents/?uuid=d2e74bbb-affd-3204-9578-885ae8253950"]}],"mendeley":{"formattedCitation":"(Gu et al., 2016)","plainTextFormattedCitation":"(Gu et al., 2016)","previouslyFormattedCitation":"(Gu et al., 2016)"},"properties":{"noteIndex":0},"schema":"https://github.com/citation-style-language/schema/raw/master/csl-citation.json"}</w:instrText>
      </w:r>
      <w:r w:rsidR="002A40CD">
        <w:rPr>
          <w:lang w:val="en-US"/>
        </w:rPr>
        <w:fldChar w:fldCharType="separate"/>
      </w:r>
      <w:r w:rsidR="002A40CD" w:rsidRPr="002A40CD">
        <w:rPr>
          <w:noProof/>
          <w:lang w:val="en-US"/>
        </w:rPr>
        <w:t>(Gu et al., 2016)</w:t>
      </w:r>
      <w:r w:rsidR="002A40CD">
        <w:rPr>
          <w:lang w:val="en-US"/>
        </w:rPr>
        <w:fldChar w:fldCharType="end"/>
      </w:r>
      <w:r w:rsidR="002A40CD">
        <w:rPr>
          <w:lang w:val="en-US"/>
        </w:rPr>
        <w:t xml:space="preserve"> proposes a deep learning approach which uses the natural language query and returns the API sequences. These returned sequences can easily be used by the developers for easy understanding and figure out in advance whether its suitable for a particular use.</w:t>
      </w:r>
      <w:r w:rsidR="004D2A24">
        <w:rPr>
          <w:lang w:val="en-US"/>
        </w:rPr>
        <w:t xml:space="preserve"> They have named it as </w:t>
      </w:r>
      <w:proofErr w:type="spellStart"/>
      <w:r w:rsidR="004D2A24">
        <w:rPr>
          <w:lang w:val="en-US"/>
        </w:rPr>
        <w:t>DeepAPI</w:t>
      </w:r>
      <w:proofErr w:type="spellEnd"/>
      <w:r w:rsidR="00076B0E">
        <w:rPr>
          <w:lang w:val="en-US"/>
        </w:rPr>
        <w:t>, architecture of which can be visualize din figure 2.16. It starts with a code corpus like GitHub and parses it to get annotations an API sequences. Parsed data is used for learning and building a model.</w:t>
      </w:r>
      <w:r w:rsidR="00265D3F">
        <w:rPr>
          <w:lang w:val="en-US"/>
        </w:rPr>
        <w:t xml:space="preserve"> An example of extracting data for training can be seen in Figure 2.17.</w:t>
      </w:r>
    </w:p>
    <w:p w14:paraId="21D90780" w14:textId="77777777" w:rsidR="00076B0E" w:rsidRDefault="00076B0E" w:rsidP="00DD27FA">
      <w:pPr>
        <w:spacing w:line="360" w:lineRule="auto"/>
        <w:jc w:val="both"/>
        <w:rPr>
          <w:lang w:val="en-US"/>
        </w:rPr>
      </w:pPr>
      <w:r>
        <w:rPr>
          <w:noProof/>
          <w:lang w:val="en-US"/>
        </w:rPr>
        <w:drawing>
          <wp:inline distT="0" distB="0" distL="0" distR="0" wp14:anchorId="1E63B4B4" wp14:editId="72181044">
            <wp:extent cx="5756275" cy="2271395"/>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56275" cy="2271395"/>
                    </a:xfrm>
                    <a:prstGeom prst="rect">
                      <a:avLst/>
                    </a:prstGeom>
                  </pic:spPr>
                </pic:pic>
              </a:graphicData>
            </a:graphic>
          </wp:inline>
        </w:drawing>
      </w:r>
    </w:p>
    <w:p w14:paraId="1E017EF6" w14:textId="3C51C0D8" w:rsidR="00845F20" w:rsidRPr="00BE7940" w:rsidRDefault="00F94A81" w:rsidP="00BE7940">
      <w:pPr>
        <w:spacing w:line="360" w:lineRule="auto"/>
        <w:jc w:val="center"/>
        <w:rPr>
          <w:b/>
          <w:bCs/>
          <w:lang w:val="en-US"/>
        </w:rPr>
      </w:pPr>
      <w:r w:rsidRPr="00BE7940">
        <w:rPr>
          <w:b/>
          <w:bCs/>
          <w:lang w:val="en-US"/>
        </w:rPr>
        <w:lastRenderedPageBreak/>
        <w:t>Figure 2.1</w:t>
      </w:r>
      <w:r w:rsidR="00BE7940" w:rsidRPr="00BE7940">
        <w:rPr>
          <w:b/>
          <w:bCs/>
          <w:lang w:val="en-US"/>
        </w:rPr>
        <w:t xml:space="preserve">7 </w:t>
      </w:r>
      <w:r w:rsidR="00BE7940" w:rsidRPr="00CF2B2E">
        <w:rPr>
          <w:b/>
          <w:bCs/>
          <w:lang w:val="en-US"/>
        </w:rPr>
        <w:t>(</w:t>
      </w:r>
      <w:proofErr w:type="spellStart"/>
      <w:r w:rsidR="00CF2B2E" w:rsidRPr="00CF2B2E">
        <w:rPr>
          <w:rFonts w:eastAsiaTheme="minorHAnsi"/>
          <w:b/>
          <w:bCs/>
          <w:lang w:val="en-GB" w:eastAsia="en-US"/>
        </w:rPr>
        <w:t>DeepAPI</w:t>
      </w:r>
      <w:proofErr w:type="spellEnd"/>
      <w:r w:rsidR="00CF2B2E" w:rsidRPr="00CF2B2E">
        <w:rPr>
          <w:rFonts w:eastAsiaTheme="minorHAnsi"/>
          <w:b/>
          <w:bCs/>
          <w:lang w:val="en-GB" w:eastAsia="en-US"/>
        </w:rPr>
        <w:t xml:space="preserve"> architecture</w:t>
      </w:r>
      <w:r w:rsidR="00BE7940" w:rsidRPr="00CF2B2E">
        <w:rPr>
          <w:b/>
          <w:bCs/>
          <w:lang w:val="en-US"/>
        </w:rPr>
        <w:t>)</w:t>
      </w:r>
    </w:p>
    <w:p w14:paraId="3A706574" w14:textId="77777777" w:rsidR="00424AB0" w:rsidRDefault="00424AB0" w:rsidP="00DD27FA">
      <w:pPr>
        <w:spacing w:line="360" w:lineRule="auto"/>
        <w:jc w:val="both"/>
        <w:rPr>
          <w:lang w:val="en-US"/>
        </w:rPr>
      </w:pPr>
      <w:r>
        <w:rPr>
          <w:noProof/>
          <w:lang w:val="en-US"/>
        </w:rPr>
        <w:drawing>
          <wp:inline distT="0" distB="0" distL="0" distR="0" wp14:anchorId="2034E75B" wp14:editId="289C6234">
            <wp:extent cx="5756275" cy="3310255"/>
            <wp:effectExtent l="0" t="0" r="0" b="4445"/>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56275" cy="3310255"/>
                    </a:xfrm>
                    <a:prstGeom prst="rect">
                      <a:avLst/>
                    </a:prstGeom>
                  </pic:spPr>
                </pic:pic>
              </a:graphicData>
            </a:graphic>
          </wp:inline>
        </w:drawing>
      </w:r>
    </w:p>
    <w:p w14:paraId="04F0F4ED" w14:textId="11F511C4" w:rsidR="00424AB0" w:rsidRPr="00CF2B2E" w:rsidRDefault="00424AB0" w:rsidP="00CF2B2E">
      <w:pPr>
        <w:spacing w:line="360" w:lineRule="auto"/>
        <w:jc w:val="center"/>
        <w:rPr>
          <w:b/>
          <w:bCs/>
          <w:lang w:val="en-US"/>
        </w:rPr>
      </w:pPr>
      <w:r w:rsidRPr="00CF2B2E">
        <w:rPr>
          <w:b/>
          <w:bCs/>
          <w:lang w:val="en-US"/>
        </w:rPr>
        <w:t>Figure 2.1</w:t>
      </w:r>
      <w:r w:rsidR="00BE7940" w:rsidRPr="00CF2B2E">
        <w:rPr>
          <w:b/>
          <w:bCs/>
          <w:lang w:val="en-US"/>
        </w:rPr>
        <w:t>8</w:t>
      </w:r>
      <w:r w:rsidR="00CF2B2E" w:rsidRPr="00CF2B2E">
        <w:rPr>
          <w:b/>
          <w:bCs/>
          <w:lang w:val="en-US"/>
        </w:rPr>
        <w:t xml:space="preserve"> (</w:t>
      </w:r>
      <w:proofErr w:type="spellStart"/>
      <w:r w:rsidR="00CF2B2E" w:rsidRPr="00CF2B2E">
        <w:rPr>
          <w:b/>
          <w:bCs/>
          <w:lang w:val="en-US"/>
        </w:rPr>
        <w:t>DeepBugs</w:t>
      </w:r>
      <w:proofErr w:type="spellEnd"/>
      <w:r w:rsidR="00CF2B2E" w:rsidRPr="00CF2B2E">
        <w:rPr>
          <w:b/>
          <w:bCs/>
          <w:lang w:val="en-US"/>
        </w:rPr>
        <w:t>)</w:t>
      </w:r>
    </w:p>
    <w:p w14:paraId="2AF0DD26" w14:textId="77777777" w:rsidR="00424AB0" w:rsidRDefault="00292A00" w:rsidP="00DD27FA">
      <w:pPr>
        <w:spacing w:line="360" w:lineRule="auto"/>
        <w:jc w:val="both"/>
        <w:rPr>
          <w:lang w:val="en-US"/>
        </w:rPr>
      </w:pPr>
      <w:r>
        <w:rPr>
          <w:lang w:val="en-US"/>
        </w:rPr>
        <w:t xml:space="preserve"> </w:t>
      </w:r>
      <w:r>
        <w:rPr>
          <w:lang w:val="en-US"/>
        </w:rPr>
        <w:fldChar w:fldCharType="begin" w:fldLock="1"/>
      </w:r>
      <w:r w:rsidR="00FB6E01">
        <w:rPr>
          <w:lang w:val="en-US"/>
        </w:rPr>
        <w:instrText>ADDIN CSL_CITATION {"citationItems":[{"id":"ITEM-1","itemData":{"abstract":"Natural language elements in source code, e.g., the names of variables and functions, convey useful information. However, most existing bug detection tools ignore this information and therefore miss some classes of bugs. The few existing name-based bug detection approaches reason about names on a syntactic level and rely on manually designed and tuned algorithms to detect bugs. This paper presents DeepBugs, a learning approach to name-based bug detection, which reasons about names based on a semantic representation and which automatically learns bug detectors instead of manually writing them. We formulate bug detection as a binary classification problem and train a classifier that distinguishes correct from incorrect code. To address the challenge that effectively learning a bug detector requires examples of both correct and incorrect code, we create likely incorrect code examples from an existing corpus of code through simple code transformations. A novel insight learned from our work is that learning from artificially seeded bugs yields bug detectors that are effective at finding bugs in real-world code. We implement our idea into a framework for learning-based and name-based bug detection. Three bug detectors built on top of the framework detect accidentally swapped function arguments, incorrect binary operators, and incorrect operands in binary operations. Applying the approach to a corpus of 150,000 JavaScript files yields bug detectors that have a high accuracy (between 89% and 95%), are very efficient (less than 20 milliseconds per analyzed file), and reveal 102 programming mistakes (with 68% true positive rate) in real-world code.","author":[{"dropping-particle":"","family":"Pradel","given":"Michael","non-dropping-particle":"","parse-names":false,"suffix":""},{"dropping-particle":"","family":"Darmstadt","given":"Tu","non-dropping-particle":"","parse-names":false,"suffix":""},{"dropping-particle":"","family":"Koushik Sen","given":"Germany","non-dropping-particle":"","parse-names":false,"suffix":""}],"id":"ITEM-1","issued":{"date-parts":[["0"]]},"title":"DeepBugs: A Learning Approach to Name-based Bug Detection","type":"report"},"uris":["http://www.mendeley.com/documents/?uuid=aad0e90a-2807-3c56-ba41-ca1dc9335d70"]}],"mendeley":{"formattedCitation":"(Pradel et al., n.d.)","plainTextFormattedCitation":"(Pradel et al., n.d.)","previouslyFormattedCitation":"(Pradel et al., n.d.)"},"properties":{"noteIndex":0},"schema":"https://github.com/citation-style-language/schema/raw/master/csl-citation.json"}</w:instrText>
      </w:r>
      <w:r>
        <w:rPr>
          <w:lang w:val="en-US"/>
        </w:rPr>
        <w:fldChar w:fldCharType="separate"/>
      </w:r>
      <w:r w:rsidRPr="00292A00">
        <w:rPr>
          <w:noProof/>
          <w:lang w:val="en-US"/>
        </w:rPr>
        <w:t>(Pradel et al., n.d.)</w:t>
      </w:r>
      <w:r>
        <w:rPr>
          <w:lang w:val="en-US"/>
        </w:rPr>
        <w:fldChar w:fldCharType="end"/>
      </w:r>
      <w:r w:rsidR="00514C2E">
        <w:rPr>
          <w:lang w:val="en-US"/>
        </w:rPr>
        <w:t xml:space="preserve"> proposes a new framework </w:t>
      </w:r>
      <w:r w:rsidR="00DE3035">
        <w:rPr>
          <w:lang w:val="en-US"/>
        </w:rPr>
        <w:t>named</w:t>
      </w:r>
      <w:r w:rsidR="00B3537D">
        <w:rPr>
          <w:lang w:val="en-US"/>
        </w:rPr>
        <w:t xml:space="preserve"> </w:t>
      </w:r>
      <w:proofErr w:type="spellStart"/>
      <w:r w:rsidR="00B3537D">
        <w:rPr>
          <w:lang w:val="en-US"/>
        </w:rPr>
        <w:t>DeepBugs</w:t>
      </w:r>
      <w:proofErr w:type="spellEnd"/>
      <w:r w:rsidR="00B3537D">
        <w:rPr>
          <w:lang w:val="en-US"/>
        </w:rPr>
        <w:t xml:space="preserve"> </w:t>
      </w:r>
      <w:r w:rsidR="00514C2E">
        <w:rPr>
          <w:lang w:val="en-US"/>
        </w:rPr>
        <w:t>for finding common bugs based on incorrect naming of variables or function names. They have trained their model based on huge corpus of JavaScript files and have artificially seeded bugs into the code. They have also used code embeddings for training their binary classifier and have got very promising results.</w:t>
      </w:r>
      <w:r w:rsidR="00681E39">
        <w:rPr>
          <w:lang w:val="en-US"/>
        </w:rPr>
        <w:t xml:space="preserve"> Another approach on using context flow graphs</w:t>
      </w:r>
      <w:r w:rsidR="00121F6F">
        <w:rPr>
          <w:lang w:val="en-US"/>
        </w:rPr>
        <w:t>(Figure 2.18)</w:t>
      </w:r>
      <w:r w:rsidR="00681E39">
        <w:rPr>
          <w:lang w:val="en-US"/>
        </w:rPr>
        <w:t xml:space="preserve"> and proposed inst2vec</w:t>
      </w:r>
      <w:r w:rsidR="00FB6E01">
        <w:rPr>
          <w:lang w:val="en-US"/>
        </w:rPr>
        <w:t xml:space="preserve"> </w:t>
      </w:r>
      <w:r w:rsidR="00FB6E01">
        <w:rPr>
          <w:lang w:val="en-US"/>
        </w:rPr>
        <w:fldChar w:fldCharType="begin" w:fldLock="1"/>
      </w:r>
      <w:r w:rsidR="00B8410C">
        <w:rPr>
          <w:lang w:val="en-US"/>
        </w:rPr>
        <w:instrText>ADDIN CSL_CITATION {"citationItems":[{"id":"ITEM-1","itemData":{"abstract":"With the recent success of embeddings in natural language processing, research has been conducted into applying similar methods to code analysis. Most works attempt to process the code directly or use a syntactic tree representation, treating it like sentences written in a natural language. However, none of the existing methods are sufficient to comprehend program semantics robustly, due to structural features such as function calls, branching, and interchangeable order of statements. In this paper, we propose a novel processing technique to learn code semantics, and apply it to a variety of program analysis tasks. In particular, we stipulate that a robust distributional hypothesis of code applies to both human- and machine-generated programs. Following this hypothesis, we define an embedding space, inst2vec, based on an Intermediate Representation (IR) of the code that is independent of the source programming language. We provide a novel definition of contextual flow for this IR, leveraging both the underlying data- and control-flow of the program. We then analyze the embeddings qualitatively using analogies and clustering, and evaluate the learned representation on three different high-level tasks. We show that even without fine-tuning, a single RNN architecture and fixed inst2vec embeddings outperform specialized approaches for performance prediction (compute device mapping, optimal thread coarsening); and algorithm classification from raw code (104 classes), where we set a new state-of-the-art.","author":[{"dropping-particle":"","family":"Ben-Nun","given":"Tal","non-dropping-particle":"","parse-names":false,"suffix":""},{"dropping-particle":"","family":"Jakobovits","given":"Alice Shoshana","non-dropping-particle":"","parse-names":false,"suffix":""},{"dropping-particle":"","family":"Hoefler","given":"Torsten","non-dropping-particle":"","parse-names":false,"suffix":""}],"container-title":"Advances in Neural Information Processing Systems","id":"ITEM-1","issued":{"date-parts":[["2018","6","19"]]},"page":"3585-3597","publisher":"Neural information processing systems foundation","title":"Neural Code Comprehension: A Learnable Representation of Code Semantics","type":"article-journal","volume":"2018-December"},"uris":["http://www.mendeley.com/documents/?uuid=cd4e9d26-3369-372f-8446-c6c1abfb60de"]}],"mendeley":{"formattedCitation":"(Ben-Nun et al., 2018)","plainTextFormattedCitation":"(Ben-Nun et al., 2018)","previouslyFormattedCitation":"(Ben-Nun et al., 2018)"},"properties":{"noteIndex":0},"schema":"https://github.com/citation-style-language/schema/raw/master/csl-citation.json"}</w:instrText>
      </w:r>
      <w:r w:rsidR="00FB6E01">
        <w:rPr>
          <w:lang w:val="en-US"/>
        </w:rPr>
        <w:fldChar w:fldCharType="separate"/>
      </w:r>
      <w:r w:rsidR="00FB6E01" w:rsidRPr="00FB6E01">
        <w:rPr>
          <w:noProof/>
          <w:lang w:val="en-US"/>
        </w:rPr>
        <w:t>(Ben-Nun et al., 2018)</w:t>
      </w:r>
      <w:r w:rsidR="00FB6E01">
        <w:rPr>
          <w:lang w:val="en-US"/>
        </w:rPr>
        <w:fldChar w:fldCharType="end"/>
      </w:r>
      <w:r w:rsidR="00FB6E01">
        <w:rPr>
          <w:lang w:val="en-US"/>
        </w:rPr>
        <w:t xml:space="preserve"> used intermediate representing(IR) of code to train a RNN model. Its implementation naturally makes it language agnostic, where inst2vec is used to generate embedding space of the code.</w:t>
      </w:r>
    </w:p>
    <w:p w14:paraId="7560C55B" w14:textId="77777777" w:rsidR="00121F6F" w:rsidRDefault="00121F6F" w:rsidP="00DD27FA">
      <w:pPr>
        <w:spacing w:line="360" w:lineRule="auto"/>
        <w:jc w:val="both"/>
        <w:rPr>
          <w:lang w:val="en-US"/>
        </w:rPr>
      </w:pPr>
      <w:r>
        <w:rPr>
          <w:noProof/>
          <w:lang w:val="en-US"/>
        </w:rPr>
        <w:drawing>
          <wp:inline distT="0" distB="0" distL="0" distR="0" wp14:anchorId="12703E0F" wp14:editId="77097EC4">
            <wp:extent cx="5756275" cy="264287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56275" cy="2642870"/>
                    </a:xfrm>
                    <a:prstGeom prst="rect">
                      <a:avLst/>
                    </a:prstGeom>
                  </pic:spPr>
                </pic:pic>
              </a:graphicData>
            </a:graphic>
          </wp:inline>
        </w:drawing>
      </w:r>
    </w:p>
    <w:p w14:paraId="1C802A00" w14:textId="1F1372C0" w:rsidR="00AC33D0" w:rsidRPr="00CF2B2E" w:rsidRDefault="00121F6F" w:rsidP="00CF2B2E">
      <w:pPr>
        <w:spacing w:line="360" w:lineRule="auto"/>
        <w:jc w:val="center"/>
        <w:rPr>
          <w:b/>
          <w:bCs/>
          <w:lang w:val="en-US"/>
        </w:rPr>
      </w:pPr>
      <w:r w:rsidRPr="00CF2B2E">
        <w:rPr>
          <w:b/>
          <w:bCs/>
          <w:lang w:val="en-US"/>
        </w:rPr>
        <w:lastRenderedPageBreak/>
        <w:t>Figure 2.1</w:t>
      </w:r>
      <w:r w:rsidR="00BE7940" w:rsidRPr="00CF2B2E">
        <w:rPr>
          <w:b/>
          <w:bCs/>
          <w:lang w:val="en-US"/>
        </w:rPr>
        <w:t>9</w:t>
      </w:r>
      <w:r w:rsidR="00CF2B2E" w:rsidRPr="00CF2B2E">
        <w:rPr>
          <w:b/>
          <w:bCs/>
          <w:lang w:val="en-US"/>
        </w:rPr>
        <w:t xml:space="preserve"> (</w:t>
      </w:r>
      <w:r w:rsidR="00CF2B2E" w:rsidRPr="00CF2B2E">
        <w:rPr>
          <w:rFonts w:eastAsiaTheme="minorHAnsi"/>
          <w:b/>
          <w:bCs/>
          <w:lang w:val="en-GB" w:eastAsia="en-US"/>
        </w:rPr>
        <w:t>Inst2vec</w:t>
      </w:r>
      <w:r w:rsidR="00CF2B2E" w:rsidRPr="00CF2B2E">
        <w:rPr>
          <w:b/>
          <w:bCs/>
          <w:lang w:val="en-US"/>
        </w:rPr>
        <w:t>)</w:t>
      </w:r>
    </w:p>
    <w:p w14:paraId="7BD7F1E0" w14:textId="77777777" w:rsidR="00AC33D0" w:rsidRPr="00DD27FA" w:rsidRDefault="00AC33D0" w:rsidP="00DD27FA">
      <w:pPr>
        <w:spacing w:line="360" w:lineRule="auto"/>
        <w:jc w:val="both"/>
        <w:rPr>
          <w:lang w:val="en-US"/>
        </w:rPr>
      </w:pPr>
    </w:p>
    <w:p w14:paraId="26672134" w14:textId="77777777" w:rsidR="00334D7D" w:rsidRDefault="00334D7D" w:rsidP="004F6BF1">
      <w:pPr>
        <w:spacing w:line="360" w:lineRule="auto"/>
        <w:rPr>
          <w:b/>
          <w:bCs/>
          <w:lang w:val="en-US"/>
        </w:rPr>
      </w:pPr>
    </w:p>
    <w:p w14:paraId="5D71810F" w14:textId="77777777" w:rsidR="00794DF6" w:rsidRDefault="00794DF6" w:rsidP="004F6BF1">
      <w:pPr>
        <w:spacing w:line="360" w:lineRule="auto"/>
        <w:rPr>
          <w:b/>
          <w:bCs/>
          <w:lang w:val="en-US"/>
        </w:rPr>
      </w:pPr>
      <w:r>
        <w:rPr>
          <w:b/>
          <w:bCs/>
          <w:lang w:val="en-US"/>
        </w:rPr>
        <w:t>2.</w:t>
      </w:r>
      <w:r w:rsidR="00281C7B">
        <w:rPr>
          <w:b/>
          <w:bCs/>
          <w:lang w:val="en-US"/>
        </w:rPr>
        <w:t>5</w:t>
      </w:r>
      <w:r>
        <w:rPr>
          <w:b/>
          <w:bCs/>
          <w:lang w:val="en-US"/>
        </w:rPr>
        <w:t xml:space="preserve">    Challenges</w:t>
      </w:r>
    </w:p>
    <w:p w14:paraId="66710CFD" w14:textId="77777777" w:rsidR="00334D7D" w:rsidRDefault="00A371C7" w:rsidP="00434410">
      <w:pPr>
        <w:spacing w:line="360" w:lineRule="auto"/>
        <w:jc w:val="both"/>
        <w:rPr>
          <w:lang w:val="en-US"/>
        </w:rPr>
      </w:pPr>
      <w:r>
        <w:rPr>
          <w:lang w:val="en-US"/>
        </w:rPr>
        <w:t>Generally with code embeddings, it’s very difficult to measure the quality of the generated vector space. It does look like a black box, which by using in different scenarios can give better/worse results. Embeddings are generated keeping in mind that they will capture the best possible semantics of the code, yet there is no generic way to evaluate them.</w:t>
      </w:r>
      <w:r w:rsidR="00FB3850">
        <w:rPr>
          <w:lang w:val="en-US"/>
        </w:rPr>
        <w:t xml:space="preserve"> General embedding techniques in NLP uses one to one mapping of words, whereas contextual mappings using HMM(Hidden Markov Model) can also yield better results.</w:t>
      </w:r>
      <w:r w:rsidR="00476018">
        <w:rPr>
          <w:lang w:val="en-US"/>
        </w:rPr>
        <w:t xml:space="preserve"> Having very limited amount of data also results in very limited scope of evaluating them.</w:t>
      </w:r>
      <w:r w:rsidR="005F585D">
        <w:rPr>
          <w:lang w:val="en-US"/>
        </w:rPr>
        <w:t xml:space="preserve"> For example in many studies discusses in this literature review have used artificially seeded data, which may help getting better performance but may not capture the actual relationship between among data elements.</w:t>
      </w:r>
      <w:r w:rsidR="00B8410C">
        <w:rPr>
          <w:lang w:val="en-US"/>
        </w:rPr>
        <w:t xml:space="preserve"> An extensive study done by </w:t>
      </w:r>
      <w:r w:rsidR="00B8410C">
        <w:rPr>
          <w:lang w:val="en-US"/>
        </w:rPr>
        <w:fldChar w:fldCharType="begin" w:fldLock="1"/>
      </w:r>
      <w:r w:rsidR="00255824">
        <w:rPr>
          <w:lang w:val="en-US"/>
        </w:rPr>
        <w:instrText>ADDIN CSL_CITATION {"citationItems":[{"id":"ITEM-1","itemData":{"abstract":"Word embeddings are real-valued word representations able to capture lexical semantics and trained on natural language corpora. Models proposing these representations have gained popularity in the recent years, but the issue of the most adequate evaluation method still remains open. This paper presents an extensive overview of the field of word embeddings evaluation, highlighting main problems and proposing a typology of approaches to evaluation, summarizing 16 intrinsic methods and 12 extrinsic methods. I describe both widely-used and experimental methods, systematize information about evaluation datasets and discuss some key challenges.","author":[{"dropping-particle":"","family":"Bakarov","given":"Amir","non-dropping-particle":"","parse-names":false,"suffix":""}],"container-title":"arXiv","id":"ITEM-1","issued":{"date-parts":[["2018","1","21"]]},"publisher":"arXiv","title":"A Survey of Word Embeddings Evaluation Methods","type":"article-journal"},"uris":["http://www.mendeley.com/documents/?uuid=552cf0ff-3a56-305f-aa11-693de52f4471"]}],"mendeley":{"formattedCitation":"(Bakarov, 2018)","plainTextFormattedCitation":"(Bakarov, 2018)","previouslyFormattedCitation":"(Bakarov, 2018)"},"properties":{"noteIndex":0},"schema":"https://github.com/citation-style-language/schema/raw/master/csl-citation.json"}</w:instrText>
      </w:r>
      <w:r w:rsidR="00B8410C">
        <w:rPr>
          <w:lang w:val="en-US"/>
        </w:rPr>
        <w:fldChar w:fldCharType="separate"/>
      </w:r>
      <w:r w:rsidR="00B8410C" w:rsidRPr="00B8410C">
        <w:rPr>
          <w:noProof/>
          <w:lang w:val="en-US"/>
        </w:rPr>
        <w:t>(Bakarov, 2018)</w:t>
      </w:r>
      <w:r w:rsidR="00B8410C">
        <w:rPr>
          <w:lang w:val="en-US"/>
        </w:rPr>
        <w:fldChar w:fldCharType="end"/>
      </w:r>
      <w:r w:rsidR="00B8410C">
        <w:rPr>
          <w:lang w:val="en-US"/>
        </w:rPr>
        <w:t xml:space="preserve"> discusses these problems(and many others) in detail.</w:t>
      </w:r>
    </w:p>
    <w:p w14:paraId="1A0C3F5F" w14:textId="77777777" w:rsidR="00082DC2" w:rsidRPr="00434410" w:rsidRDefault="00082DC2" w:rsidP="00434410">
      <w:pPr>
        <w:spacing w:line="360" w:lineRule="auto"/>
        <w:jc w:val="both"/>
        <w:rPr>
          <w:lang w:val="en-US"/>
        </w:rPr>
      </w:pPr>
    </w:p>
    <w:p w14:paraId="62E7E3D8" w14:textId="77777777" w:rsidR="00D72776" w:rsidRDefault="00D72776" w:rsidP="007D1FB8">
      <w:pPr>
        <w:spacing w:line="360" w:lineRule="auto"/>
        <w:jc w:val="both"/>
        <w:rPr>
          <w:lang w:val="en-US"/>
        </w:rPr>
      </w:pPr>
      <w:r>
        <w:rPr>
          <w:b/>
          <w:bCs/>
          <w:lang w:val="en-US"/>
        </w:rPr>
        <w:t>2.</w:t>
      </w:r>
      <w:r w:rsidR="00281C7B">
        <w:rPr>
          <w:b/>
          <w:bCs/>
          <w:lang w:val="en-US"/>
        </w:rPr>
        <w:t>6</w:t>
      </w:r>
      <w:r>
        <w:rPr>
          <w:b/>
          <w:bCs/>
          <w:lang w:val="en-US"/>
        </w:rPr>
        <w:t xml:space="preserve">    Summary</w:t>
      </w:r>
    </w:p>
    <w:p w14:paraId="751CC87B" w14:textId="77777777" w:rsidR="003F1AB4" w:rsidRDefault="00297CE1" w:rsidP="007D1FB8">
      <w:pPr>
        <w:spacing w:line="360" w:lineRule="auto"/>
        <w:jc w:val="both"/>
        <w:rPr>
          <w:lang w:val="en-US"/>
        </w:rPr>
      </w:pPr>
      <w:r>
        <w:rPr>
          <w:lang w:val="en-US"/>
        </w:rPr>
        <w:t xml:space="preserve">This section discusses through a lot of code embedding techniques and their applications. </w:t>
      </w:r>
      <w:proofErr w:type="spellStart"/>
      <w:r>
        <w:rPr>
          <w:lang w:val="en-US"/>
        </w:rPr>
        <w:t>Its</w:t>
      </w:r>
      <w:proofErr w:type="spellEnd"/>
      <w:r>
        <w:rPr>
          <w:lang w:val="en-US"/>
        </w:rPr>
        <w:t xml:space="preserve"> evident that all these inspirational works got started after the infamous release of word2vec paper and similar ideology is applied in open source codes for various use cases, Amount of work which has already been done with code embeddings shows that near future will have a lot of progressive work done in the domain of software engineering. There is a huge amount of code corpus available online, which could pave the way of getting loads of training data. Although we are at the beginning of this new kind of revolution, research in terms of curating meaningful archives of such data could be path breaking.</w:t>
      </w:r>
      <w:r w:rsidR="009C01A6">
        <w:rPr>
          <w:lang w:val="en-US"/>
        </w:rPr>
        <w:t xml:space="preserve"> All aspects of software development can benefit from such endeavors and slowly the manual tasks like code submission evaluation, code quality evaluation, static code analysis etc. can be given out to models having understanding of these tasks. </w:t>
      </w:r>
    </w:p>
    <w:p w14:paraId="6C440FEA" w14:textId="77777777" w:rsidR="003F1AB4" w:rsidRDefault="003F1AB4">
      <w:pPr>
        <w:rPr>
          <w:lang w:val="en-US"/>
        </w:rPr>
      </w:pPr>
      <w:r>
        <w:rPr>
          <w:lang w:val="en-US"/>
        </w:rPr>
        <w:br w:type="page"/>
      </w:r>
    </w:p>
    <w:p w14:paraId="0A238051" w14:textId="77777777" w:rsidR="003F1AB4" w:rsidRDefault="003F1AB4" w:rsidP="003F1AB4">
      <w:pPr>
        <w:spacing w:line="360" w:lineRule="auto"/>
        <w:jc w:val="center"/>
        <w:rPr>
          <w:b/>
          <w:bCs/>
          <w:lang w:val="en-US"/>
        </w:rPr>
      </w:pPr>
      <w:r w:rsidRPr="00C57CA8">
        <w:rPr>
          <w:b/>
          <w:bCs/>
          <w:lang w:val="en-US"/>
        </w:rPr>
        <w:lastRenderedPageBreak/>
        <w:t xml:space="preserve">CHAPTER </w:t>
      </w:r>
      <w:r>
        <w:rPr>
          <w:b/>
          <w:bCs/>
          <w:lang w:val="en-US"/>
        </w:rPr>
        <w:t>3</w:t>
      </w:r>
    </w:p>
    <w:p w14:paraId="0EFE6418" w14:textId="77777777" w:rsidR="003F1AB4" w:rsidRDefault="003F1AB4" w:rsidP="003F1AB4">
      <w:pPr>
        <w:spacing w:line="360" w:lineRule="auto"/>
        <w:jc w:val="center"/>
        <w:rPr>
          <w:b/>
          <w:bCs/>
          <w:lang w:val="en-US"/>
        </w:rPr>
      </w:pPr>
    </w:p>
    <w:p w14:paraId="505296D4" w14:textId="77777777" w:rsidR="003F1AB4" w:rsidRDefault="003F1AB4" w:rsidP="003F1AB4">
      <w:pPr>
        <w:spacing w:line="360" w:lineRule="auto"/>
        <w:jc w:val="center"/>
        <w:rPr>
          <w:b/>
          <w:bCs/>
          <w:lang w:val="en-US"/>
        </w:rPr>
      </w:pPr>
      <w:r>
        <w:rPr>
          <w:b/>
          <w:bCs/>
          <w:lang w:val="en-US"/>
        </w:rPr>
        <w:t>RESEARCH METHODOLOGY</w:t>
      </w:r>
    </w:p>
    <w:p w14:paraId="0B712001" w14:textId="77777777" w:rsidR="003F1AB4" w:rsidRDefault="003F1AB4" w:rsidP="003F1AB4">
      <w:pPr>
        <w:spacing w:line="360" w:lineRule="auto"/>
        <w:rPr>
          <w:b/>
          <w:bCs/>
          <w:lang w:val="en-US"/>
        </w:rPr>
      </w:pPr>
    </w:p>
    <w:p w14:paraId="0DE589CD" w14:textId="77777777" w:rsidR="003F1AB4" w:rsidRDefault="003F1AB4" w:rsidP="003F1AB4">
      <w:pPr>
        <w:spacing w:line="360" w:lineRule="auto"/>
        <w:rPr>
          <w:b/>
          <w:bCs/>
          <w:lang w:val="en-US"/>
        </w:rPr>
      </w:pPr>
      <w:r>
        <w:rPr>
          <w:b/>
          <w:bCs/>
          <w:lang w:val="en-US"/>
        </w:rPr>
        <w:t>3</w:t>
      </w:r>
      <w:r w:rsidRPr="003D7E2E">
        <w:rPr>
          <w:b/>
          <w:bCs/>
          <w:lang w:val="en-US"/>
        </w:rPr>
        <w:t>.1    Introduction</w:t>
      </w:r>
    </w:p>
    <w:p w14:paraId="39E4433B" w14:textId="5B679E42" w:rsidR="002C2B08" w:rsidRDefault="00627EED" w:rsidP="002C2B08">
      <w:pPr>
        <w:spacing w:line="360" w:lineRule="auto"/>
        <w:jc w:val="both"/>
        <w:rPr>
          <w:lang w:val="en-US"/>
        </w:rPr>
      </w:pPr>
      <w:r>
        <w:rPr>
          <w:lang w:val="en-US"/>
        </w:rPr>
        <w:t xml:space="preserve">This section discusses the overall implementation approach of predicting class complexity of code. Data selection process, its quality and limitations etc. are discussed in detail in following sub sections. Using tools like </w:t>
      </w:r>
      <w:proofErr w:type="spellStart"/>
      <w:r>
        <w:rPr>
          <w:lang w:val="en-US"/>
        </w:rPr>
        <w:t>astminer</w:t>
      </w:r>
      <w:proofErr w:type="spellEnd"/>
      <w:r>
        <w:rPr>
          <w:lang w:val="en-US"/>
        </w:rPr>
        <w:t>, code2vec etc. this study approaches the problem in  systematic way, where the expected outcome can belong to any of the 5 different target classes.</w:t>
      </w:r>
      <w:r w:rsidR="003F660D">
        <w:rPr>
          <w:lang w:val="en-US"/>
        </w:rPr>
        <w:t xml:space="preserve"> Several java source codes are transformed into their corresponding vector spaces. These vectors are then used by </w:t>
      </w:r>
      <w:r w:rsidR="005A697D">
        <w:rPr>
          <w:lang w:val="en-US"/>
        </w:rPr>
        <w:t>code2vec model</w:t>
      </w:r>
      <w:r w:rsidR="003F660D">
        <w:rPr>
          <w:lang w:val="en-US"/>
        </w:rPr>
        <w:t xml:space="preserve"> and predicts a complexity class for the given code.</w:t>
      </w:r>
    </w:p>
    <w:p w14:paraId="04F40C66" w14:textId="77777777" w:rsidR="003F660D" w:rsidRPr="002C2B08" w:rsidRDefault="003F660D" w:rsidP="002C2B08">
      <w:pPr>
        <w:spacing w:line="360" w:lineRule="auto"/>
        <w:jc w:val="both"/>
        <w:rPr>
          <w:lang w:val="en-US"/>
        </w:rPr>
      </w:pPr>
    </w:p>
    <w:p w14:paraId="218C4FFE" w14:textId="77777777" w:rsidR="007D1FB8" w:rsidRDefault="002472D9" w:rsidP="007D1FB8">
      <w:pPr>
        <w:spacing w:line="360" w:lineRule="auto"/>
        <w:jc w:val="both"/>
        <w:rPr>
          <w:b/>
          <w:bCs/>
          <w:lang w:val="en-US"/>
        </w:rPr>
      </w:pPr>
      <w:r w:rsidRPr="002472D9">
        <w:rPr>
          <w:b/>
          <w:bCs/>
          <w:lang w:val="en-US"/>
        </w:rPr>
        <w:t>3.2    Research Approach</w:t>
      </w:r>
    </w:p>
    <w:p w14:paraId="1EE579D3" w14:textId="7AED5316" w:rsidR="002200A0" w:rsidRDefault="002200A0" w:rsidP="007D1FB8">
      <w:pPr>
        <w:spacing w:line="360" w:lineRule="auto"/>
        <w:jc w:val="both"/>
        <w:rPr>
          <w:lang w:val="en-US"/>
        </w:rPr>
      </w:pPr>
      <w:r>
        <w:rPr>
          <w:lang w:val="en-US"/>
        </w:rPr>
        <w:t xml:space="preserve">This thesis tries to use code2vec embedding neural framework to generate code embeddings for the selected set of java source code. These code embeddings then will be used to train a </w:t>
      </w:r>
      <w:r w:rsidR="00A12789">
        <w:rPr>
          <w:lang w:val="en-US"/>
        </w:rPr>
        <w:t>code2vec</w:t>
      </w:r>
      <w:r>
        <w:rPr>
          <w:lang w:val="en-US"/>
        </w:rPr>
        <w:t xml:space="preserve"> model. </w:t>
      </w:r>
    </w:p>
    <w:p w14:paraId="647F501E" w14:textId="77777777" w:rsidR="002200A0" w:rsidRPr="002200A0" w:rsidRDefault="002200A0" w:rsidP="007D1FB8">
      <w:pPr>
        <w:spacing w:line="360" w:lineRule="auto"/>
        <w:jc w:val="both"/>
        <w:rPr>
          <w:lang w:val="en-US"/>
        </w:rPr>
      </w:pPr>
    </w:p>
    <w:p w14:paraId="03317F25" w14:textId="77777777" w:rsidR="007D1FB8" w:rsidRPr="002200A0" w:rsidRDefault="002200A0" w:rsidP="007D1FB8">
      <w:pPr>
        <w:spacing w:line="360" w:lineRule="auto"/>
        <w:jc w:val="both"/>
        <w:rPr>
          <w:b/>
          <w:bCs/>
          <w:lang w:val="en-US"/>
        </w:rPr>
      </w:pPr>
      <w:r w:rsidRPr="002200A0">
        <w:rPr>
          <w:b/>
          <w:bCs/>
          <w:lang w:val="en-US"/>
        </w:rPr>
        <w:t>3.2.1    Data Selection</w:t>
      </w:r>
    </w:p>
    <w:p w14:paraId="1CE765AB" w14:textId="77777777" w:rsidR="00C57CA8" w:rsidRDefault="002B06A2" w:rsidP="002200A0">
      <w:pPr>
        <w:spacing w:line="360" w:lineRule="auto"/>
        <w:jc w:val="both"/>
        <w:rPr>
          <w:rFonts w:eastAsiaTheme="minorEastAsia"/>
          <w:lang w:val="en-US"/>
        </w:rPr>
      </w:pPr>
      <w:r>
        <w:rPr>
          <w:lang w:val="en-US"/>
        </w:rPr>
        <w:t xml:space="preserve">This study </w:t>
      </w:r>
      <w:r w:rsidR="00FE2BFD">
        <w:rPr>
          <w:lang w:val="en-US"/>
        </w:rPr>
        <w:t>will</w:t>
      </w:r>
      <w:r>
        <w:rPr>
          <w:lang w:val="en-US"/>
        </w:rPr>
        <w:t xml:space="preserve"> </w:t>
      </w:r>
      <w:r w:rsidR="000D70CA">
        <w:rPr>
          <w:lang w:val="en-US"/>
        </w:rPr>
        <w:t>use an</w:t>
      </w:r>
      <w:r>
        <w:rPr>
          <w:lang w:val="en-US"/>
        </w:rPr>
        <w:t xml:space="preserve"> open source dataset provided by </w:t>
      </w:r>
      <w:r>
        <w:rPr>
          <w:lang w:val="en-US"/>
        </w:rPr>
        <w:fldChar w:fldCharType="begin" w:fldLock="1"/>
      </w:r>
      <w:r w:rsidR="000A79DF">
        <w:rPr>
          <w:lang w:val="en-US"/>
        </w:rPr>
        <w:instrText>ADDIN CSL_CITATION {"citationItems":[{"id":"ITEM-1","itemData":{"URL":"https://github.com/midas-research/corcod-dataset","accessed":{"date-parts":[["2020","9","27"]]},"author":[{"dropping-particle":"","family":"Sikka","given":"Jagriti Kushal Arya","non-dropping-particle":"","parse-names":false,"suffix":""}],"container-title":"MIDAS Research Laboratory, IIIT-Delhi","id":"ITEM-1","issued":{"date-parts":[["2019"]]},"title":"GitHub - midas-research/corcod-dataset: CoRCoD: Code Runtime Complexity Dataset","type":"webpage"},"uris":["http://www.mendeley.com/documents/?uuid=a17c433b-73ee-3edd-b1bb-db507fb3e1fd"]}],"mendeley":{"formattedCitation":"(Sikka, 2019)","plainTextFormattedCitation":"(Sikka, 2019)","previouslyFormattedCitation":"(Sikka, 2019)"},"properties":{"noteIndex":0},"schema":"https://github.com/citation-style-language/schema/raw/master/csl-citation.json"}</w:instrText>
      </w:r>
      <w:r>
        <w:rPr>
          <w:lang w:val="en-US"/>
        </w:rPr>
        <w:fldChar w:fldCharType="separate"/>
      </w:r>
      <w:r w:rsidRPr="002B06A2">
        <w:rPr>
          <w:noProof/>
          <w:lang w:val="en-US"/>
        </w:rPr>
        <w:t>(Sikka, 2019)</w:t>
      </w:r>
      <w:r>
        <w:rPr>
          <w:lang w:val="en-US"/>
        </w:rPr>
        <w:fldChar w:fldCharType="end"/>
      </w:r>
      <w:r>
        <w:rPr>
          <w:lang w:val="en-US"/>
        </w:rPr>
        <w:t xml:space="preserve">, also called </w:t>
      </w:r>
      <w:proofErr w:type="spellStart"/>
      <w:r>
        <w:rPr>
          <w:lang w:val="en-US"/>
        </w:rPr>
        <w:t>CoRCoD</w:t>
      </w:r>
      <w:proofErr w:type="spellEnd"/>
      <w:r>
        <w:rPr>
          <w:lang w:val="en-US"/>
        </w:rPr>
        <w:t xml:space="preserve"> dataset</w:t>
      </w:r>
      <w:r w:rsidR="000D70CA">
        <w:rPr>
          <w:lang w:val="en-US"/>
        </w:rPr>
        <w:t>.</w:t>
      </w:r>
      <w:r w:rsidR="00FE2BFD">
        <w:rPr>
          <w:lang w:val="en-US"/>
        </w:rPr>
        <w:t xml:space="preserve"> This is a complete dataset with 932 examples of java code, which belongs to 5 different classes of complexities i.e. </w:t>
      </w:r>
      <m:oMath>
        <m:r>
          <w:rPr>
            <w:rFonts w:ascii="Cambria Math" w:hAnsi="Cambria Math"/>
            <w:lang w:val="en-US"/>
          </w:rPr>
          <m:t>O</m:t>
        </m:r>
        <m:d>
          <m:dPr>
            <m:ctrlPr>
              <w:rPr>
                <w:rFonts w:ascii="Cambria Math" w:hAnsi="Cambria Math"/>
                <w:i/>
                <w:lang w:val="en-US"/>
              </w:rPr>
            </m:ctrlPr>
          </m:dPr>
          <m:e>
            <m:r>
              <w:rPr>
                <w:rFonts w:ascii="Cambria Math" w:hAnsi="Cambria Math"/>
                <w:lang w:val="en-US"/>
              </w:rPr>
              <m:t>1</m:t>
            </m:r>
          </m:e>
        </m:d>
        <m:r>
          <w:rPr>
            <w:rFonts w:ascii="Cambria Math" w:hAnsi="Cambria Math"/>
            <w:lang w:val="en-US"/>
          </w:rPr>
          <m:t>,  O</m:t>
        </m:r>
        <m:d>
          <m:dPr>
            <m:ctrlPr>
              <w:rPr>
                <w:rFonts w:ascii="Cambria Math" w:hAnsi="Cambria Math"/>
                <w:i/>
                <w:lang w:val="en-US"/>
              </w:rPr>
            </m:ctrlPr>
          </m:dPr>
          <m:e>
            <m:r>
              <w:rPr>
                <w:rFonts w:ascii="Cambria Math" w:hAnsi="Cambria Math"/>
                <w:lang w:val="en-US"/>
              </w:rPr>
              <m:t>longn</m:t>
            </m:r>
          </m:e>
        </m:d>
        <m:r>
          <w:rPr>
            <w:rFonts w:ascii="Cambria Math" w:hAnsi="Cambria Math"/>
            <w:lang w:val="en-US"/>
          </w:rPr>
          <m:t>,  O</m:t>
        </m:r>
        <m:d>
          <m:dPr>
            <m:ctrlPr>
              <w:rPr>
                <w:rFonts w:ascii="Cambria Math" w:hAnsi="Cambria Math"/>
                <w:i/>
                <w:lang w:val="en-US"/>
              </w:rPr>
            </m:ctrlPr>
          </m:dPr>
          <m:e>
            <m:r>
              <w:rPr>
                <w:rFonts w:ascii="Cambria Math" w:hAnsi="Cambria Math"/>
                <w:lang w:val="en-US"/>
              </w:rPr>
              <m:t>n</m:t>
            </m:r>
          </m:e>
        </m:d>
        <m:r>
          <w:rPr>
            <w:rFonts w:ascii="Cambria Math" w:hAnsi="Cambria Math"/>
            <w:lang w:val="en-US"/>
          </w:rPr>
          <m:t>,  O</m:t>
        </m:r>
        <m:d>
          <m:dPr>
            <m:ctrlPr>
              <w:rPr>
                <w:rFonts w:ascii="Cambria Math" w:hAnsi="Cambria Math"/>
                <w:i/>
                <w:lang w:val="en-US"/>
              </w:rPr>
            </m:ctrlPr>
          </m:dPr>
          <m:e>
            <m:r>
              <w:rPr>
                <w:rFonts w:ascii="Cambria Math" w:hAnsi="Cambria Math"/>
                <w:lang w:val="en-US"/>
              </w:rPr>
              <m:t>nlogn</m:t>
            </m:r>
          </m:e>
        </m:d>
      </m:oMath>
      <w:r w:rsidR="00FE2BFD">
        <w:rPr>
          <w:rFonts w:eastAsiaTheme="minorEastAsia"/>
          <w:lang w:val="en-US"/>
        </w:rPr>
        <w:t xml:space="preserve"> and </w:t>
      </w:r>
      <m:oMath>
        <m:r>
          <w:rPr>
            <w:rFonts w:ascii="Cambria Math" w:eastAsiaTheme="minorEastAsia" w:hAnsi="Cambria Math"/>
            <w:lang w:val="en-US"/>
          </w:rPr>
          <m:t>O</m:t>
        </m:r>
        <m:sSup>
          <m:sSupPr>
            <m:ctrlPr>
              <w:rPr>
                <w:rFonts w:ascii="Cambria Math" w:eastAsiaTheme="minorEastAsia" w:hAnsi="Cambria Math"/>
                <w:i/>
                <w:lang w:val="en-US" w:eastAsia="en-US"/>
              </w:rPr>
            </m:ctrlPr>
          </m:sSupPr>
          <m:e>
            <m:r>
              <w:rPr>
                <w:rFonts w:ascii="Cambria Math" w:eastAsiaTheme="minorEastAsia" w:hAnsi="Cambria Math"/>
                <w:lang w:val="en-US"/>
              </w:rPr>
              <m:t>(n</m:t>
            </m:r>
          </m:e>
          <m:sup>
            <m:r>
              <w:rPr>
                <w:rFonts w:ascii="Cambria Math" w:eastAsiaTheme="minorEastAsia" w:hAnsi="Cambria Math"/>
                <w:lang w:val="en-US"/>
              </w:rPr>
              <m:t>2</m:t>
            </m:r>
          </m:sup>
        </m:sSup>
        <m:r>
          <w:rPr>
            <w:rFonts w:ascii="Cambria Math" w:eastAsiaTheme="minorEastAsia" w:hAnsi="Cambria Math"/>
            <w:lang w:val="en-US"/>
          </w:rPr>
          <m:t>)</m:t>
        </m:r>
      </m:oMath>
      <w:r w:rsidR="00FE2BFD">
        <w:rPr>
          <w:rFonts w:eastAsiaTheme="minorEastAsia"/>
          <w:lang w:val="en-US"/>
        </w:rPr>
        <w:t>.</w:t>
      </w:r>
      <w:r w:rsidR="00411086">
        <w:rPr>
          <w:rFonts w:eastAsiaTheme="minorEastAsia"/>
          <w:lang w:val="en-US"/>
        </w:rPr>
        <w:t xml:space="preserve"> Since the dataset is already balanced, there won’t be any need for data balancing techniques. Figure </w:t>
      </w:r>
      <w:r w:rsidR="00221FF4">
        <w:rPr>
          <w:rFonts w:eastAsiaTheme="minorEastAsia"/>
          <w:lang w:val="en-US"/>
        </w:rPr>
        <w:t>3</w:t>
      </w:r>
      <w:r w:rsidR="00411086">
        <w:rPr>
          <w:rFonts w:eastAsiaTheme="minorEastAsia"/>
          <w:lang w:val="en-US"/>
        </w:rPr>
        <w:t>.1</w:t>
      </w:r>
      <w:r w:rsidR="002F1EC3">
        <w:rPr>
          <w:rFonts w:eastAsiaTheme="minorEastAsia"/>
          <w:lang w:val="en-US"/>
        </w:rPr>
        <w:t>(a)</w:t>
      </w:r>
      <w:r w:rsidR="00411086">
        <w:rPr>
          <w:rFonts w:eastAsiaTheme="minorEastAsia"/>
          <w:lang w:val="en-US"/>
        </w:rPr>
        <w:t xml:space="preserve"> shows the tabulated number of examples available.</w:t>
      </w:r>
      <w:r w:rsidR="002F1EC3">
        <w:rPr>
          <w:rFonts w:eastAsiaTheme="minorEastAsia"/>
          <w:lang w:val="en-US"/>
        </w:rPr>
        <w:t xml:space="preserve"> Since the data is properly labeled with several features of the code samples captured(Figure </w:t>
      </w:r>
      <w:r w:rsidR="00221FF4">
        <w:rPr>
          <w:rFonts w:eastAsiaTheme="minorEastAsia"/>
          <w:lang w:val="en-US"/>
        </w:rPr>
        <w:t>3</w:t>
      </w:r>
      <w:r w:rsidR="002F1EC3">
        <w:rPr>
          <w:rFonts w:eastAsiaTheme="minorEastAsia"/>
          <w:lang w:val="en-US"/>
        </w:rPr>
        <w:t>.1(b)), makes it ideal for our study.</w:t>
      </w:r>
    </w:p>
    <w:p w14:paraId="7433FF93" w14:textId="77777777" w:rsidR="00411086" w:rsidRDefault="00411086" w:rsidP="002200A0">
      <w:pPr>
        <w:spacing w:line="360" w:lineRule="auto"/>
        <w:jc w:val="both"/>
        <w:rPr>
          <w:rFonts w:eastAsiaTheme="minorEastAsia"/>
          <w:lang w:val="en-US"/>
        </w:rPr>
      </w:pPr>
      <w:r>
        <w:rPr>
          <w:rFonts w:eastAsiaTheme="minorEastAsia"/>
          <w:noProof/>
          <w:lang w:val="en-US"/>
        </w:rPr>
        <w:drawing>
          <wp:inline distT="0" distB="0" distL="0" distR="0" wp14:anchorId="425123AF" wp14:editId="3DD2BB6E">
            <wp:extent cx="2954316" cy="1701589"/>
            <wp:effectExtent l="0" t="0" r="5080" b="635"/>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979013" cy="1715814"/>
                    </a:xfrm>
                    <a:prstGeom prst="rect">
                      <a:avLst/>
                    </a:prstGeom>
                  </pic:spPr>
                </pic:pic>
              </a:graphicData>
            </a:graphic>
          </wp:inline>
        </w:drawing>
      </w:r>
      <w:r w:rsidR="002F1EC3">
        <w:rPr>
          <w:noProof/>
          <w:lang w:val="en-US"/>
        </w:rPr>
        <w:drawing>
          <wp:inline distT="0" distB="0" distL="0" distR="0" wp14:anchorId="586D300B" wp14:editId="6FD901F7">
            <wp:extent cx="2705889" cy="1657774"/>
            <wp:effectExtent l="0" t="0" r="0" b="635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816596" cy="1725599"/>
                    </a:xfrm>
                    <a:prstGeom prst="rect">
                      <a:avLst/>
                    </a:prstGeom>
                  </pic:spPr>
                </pic:pic>
              </a:graphicData>
            </a:graphic>
          </wp:inline>
        </w:drawing>
      </w:r>
    </w:p>
    <w:p w14:paraId="09E0B2ED" w14:textId="77777777" w:rsidR="00411086" w:rsidRDefault="00411086" w:rsidP="002200A0">
      <w:pPr>
        <w:spacing w:line="360" w:lineRule="auto"/>
        <w:jc w:val="both"/>
        <w:rPr>
          <w:rFonts w:eastAsiaTheme="minorEastAsia"/>
          <w:lang w:val="en-US"/>
        </w:rPr>
      </w:pPr>
      <w:r>
        <w:rPr>
          <w:rFonts w:eastAsiaTheme="minorEastAsia"/>
          <w:lang w:val="en-US"/>
        </w:rPr>
        <w:tab/>
      </w:r>
      <w:r>
        <w:rPr>
          <w:rFonts w:eastAsiaTheme="minorEastAsia"/>
          <w:lang w:val="en-US"/>
        </w:rPr>
        <w:tab/>
        <w:t xml:space="preserve">Figure </w:t>
      </w:r>
      <w:r w:rsidR="00221FF4">
        <w:rPr>
          <w:rFonts w:eastAsiaTheme="minorEastAsia"/>
          <w:lang w:val="en-US"/>
        </w:rPr>
        <w:t>3</w:t>
      </w:r>
      <w:r>
        <w:rPr>
          <w:rFonts w:eastAsiaTheme="minorEastAsia"/>
          <w:lang w:val="en-US"/>
        </w:rPr>
        <w:t>.1</w:t>
      </w:r>
      <w:r w:rsidR="002F1EC3">
        <w:rPr>
          <w:rFonts w:eastAsiaTheme="minorEastAsia"/>
          <w:lang w:val="en-US"/>
        </w:rPr>
        <w:t>(a)</w:t>
      </w:r>
      <w:r w:rsidR="002F1EC3">
        <w:rPr>
          <w:rFonts w:eastAsiaTheme="minorEastAsia"/>
          <w:lang w:val="en-US"/>
        </w:rPr>
        <w:tab/>
      </w:r>
      <w:r w:rsidR="002F1EC3">
        <w:rPr>
          <w:rFonts w:eastAsiaTheme="minorEastAsia"/>
          <w:lang w:val="en-US"/>
        </w:rPr>
        <w:tab/>
      </w:r>
      <w:r w:rsidR="002F1EC3">
        <w:rPr>
          <w:rFonts w:eastAsiaTheme="minorEastAsia"/>
          <w:lang w:val="en-US"/>
        </w:rPr>
        <w:tab/>
      </w:r>
      <w:r w:rsidR="002F1EC3">
        <w:rPr>
          <w:rFonts w:eastAsiaTheme="minorEastAsia"/>
          <w:lang w:val="en-US"/>
        </w:rPr>
        <w:tab/>
      </w:r>
      <w:r w:rsidR="002F1EC3">
        <w:rPr>
          <w:rFonts w:eastAsiaTheme="minorEastAsia"/>
          <w:lang w:val="en-US"/>
        </w:rPr>
        <w:tab/>
        <w:t xml:space="preserve">Figure </w:t>
      </w:r>
      <w:r w:rsidR="00221FF4">
        <w:rPr>
          <w:rFonts w:eastAsiaTheme="minorEastAsia"/>
          <w:lang w:val="en-US"/>
        </w:rPr>
        <w:t>3</w:t>
      </w:r>
      <w:r w:rsidR="002F1EC3">
        <w:rPr>
          <w:rFonts w:eastAsiaTheme="minorEastAsia"/>
          <w:lang w:val="en-US"/>
        </w:rPr>
        <w:t>.1(b)</w:t>
      </w:r>
      <w:r w:rsidR="002F1EC3">
        <w:rPr>
          <w:rFonts w:eastAsiaTheme="minorEastAsia"/>
          <w:lang w:val="en-US"/>
        </w:rPr>
        <w:tab/>
      </w:r>
    </w:p>
    <w:p w14:paraId="0C3CDFC7" w14:textId="1D0EBBE0" w:rsidR="00411086" w:rsidRPr="008F78C1" w:rsidRDefault="008F78C1" w:rsidP="008F78C1">
      <w:pPr>
        <w:spacing w:line="360" w:lineRule="auto"/>
        <w:jc w:val="center"/>
        <w:rPr>
          <w:rFonts w:eastAsiaTheme="minorEastAsia"/>
          <w:b/>
          <w:bCs/>
          <w:lang w:val="en-US"/>
        </w:rPr>
      </w:pPr>
      <w:r w:rsidRPr="008F78C1">
        <w:rPr>
          <w:rFonts w:eastAsiaTheme="minorEastAsia"/>
          <w:b/>
          <w:bCs/>
          <w:lang w:val="en-US"/>
        </w:rPr>
        <w:t>Figure 3.1 (</w:t>
      </w:r>
      <w:r w:rsidRPr="008F78C1">
        <w:rPr>
          <w:rFonts w:eastAsiaTheme="minorHAnsi"/>
          <w:b/>
          <w:bCs/>
          <w:lang w:val="en-GB" w:eastAsia="en-US"/>
        </w:rPr>
        <w:t>Data</w:t>
      </w:r>
      <w:r w:rsidR="00BA7E2E">
        <w:rPr>
          <w:rFonts w:eastAsiaTheme="minorHAnsi"/>
          <w:b/>
          <w:bCs/>
          <w:lang w:val="en-GB" w:eastAsia="en-US"/>
        </w:rPr>
        <w:t xml:space="preserve"> as</w:t>
      </w:r>
      <w:r w:rsidRPr="008F78C1">
        <w:rPr>
          <w:rFonts w:eastAsiaTheme="minorHAnsi"/>
          <w:b/>
          <w:bCs/>
          <w:lang w:val="en-GB" w:eastAsia="en-US"/>
        </w:rPr>
        <w:t>set</w:t>
      </w:r>
      <w:r w:rsidRPr="008F78C1">
        <w:rPr>
          <w:rFonts w:eastAsiaTheme="minorEastAsia"/>
          <w:b/>
          <w:bCs/>
          <w:lang w:val="en-US"/>
        </w:rPr>
        <w:t>)</w:t>
      </w:r>
    </w:p>
    <w:p w14:paraId="1661992E" w14:textId="49067232" w:rsidR="00411086" w:rsidRDefault="00D6328E" w:rsidP="002200A0">
      <w:pPr>
        <w:spacing w:line="360" w:lineRule="auto"/>
        <w:jc w:val="both"/>
        <w:rPr>
          <w:lang w:val="en-US"/>
        </w:rPr>
      </w:pPr>
      <w:r>
        <w:rPr>
          <w:lang w:val="en-US"/>
        </w:rPr>
        <w:lastRenderedPageBreak/>
        <w:t>It’s clear from the above figures, that although count of data might be less but their overall spread is even. Also the features extracted have many important metrics, which can help</w:t>
      </w:r>
      <w:r w:rsidR="005E30D2">
        <w:rPr>
          <w:lang w:val="en-US"/>
        </w:rPr>
        <w:t xml:space="preserve"> </w:t>
      </w:r>
      <w:r>
        <w:rPr>
          <w:lang w:val="en-US"/>
        </w:rPr>
        <w:t>determining what features actually contributes more or less for a given time complexity class.</w:t>
      </w:r>
      <w:r w:rsidR="0012217B">
        <w:rPr>
          <w:lang w:val="en-US"/>
        </w:rPr>
        <w:t xml:space="preserve"> Data is also checked to not have any compilation issues and made sure that they all run and finish execution in finite amount of time.</w:t>
      </w:r>
      <w:r w:rsidR="008213A6">
        <w:rPr>
          <w:lang w:val="en-US"/>
        </w:rPr>
        <w:t xml:space="preserve"> There were few more criterion used to make sure all the examples in the dataset executes without any error and has no out of memory issues.</w:t>
      </w:r>
    </w:p>
    <w:p w14:paraId="393E42EB" w14:textId="77777777" w:rsidR="002C2B08" w:rsidRDefault="002C2B08" w:rsidP="002200A0">
      <w:pPr>
        <w:spacing w:line="360" w:lineRule="auto"/>
        <w:jc w:val="both"/>
        <w:rPr>
          <w:lang w:val="en-US"/>
        </w:rPr>
      </w:pPr>
    </w:p>
    <w:p w14:paraId="2499F69B" w14:textId="77777777" w:rsidR="00C57CA8" w:rsidRDefault="008213A6" w:rsidP="008213A6">
      <w:pPr>
        <w:spacing w:line="360" w:lineRule="auto"/>
        <w:jc w:val="both"/>
        <w:rPr>
          <w:b/>
          <w:bCs/>
          <w:lang w:val="en-US"/>
        </w:rPr>
      </w:pPr>
      <w:r w:rsidRPr="008213A6">
        <w:rPr>
          <w:b/>
          <w:bCs/>
          <w:lang w:val="en-US"/>
        </w:rPr>
        <w:t>3.2.2    Data Collection</w:t>
      </w:r>
    </w:p>
    <w:p w14:paraId="41966BDB" w14:textId="77777777" w:rsidR="00C57CA8" w:rsidRDefault="00D3059B" w:rsidP="00D3059B">
      <w:pPr>
        <w:spacing w:line="360" w:lineRule="auto"/>
        <w:jc w:val="both"/>
        <w:rPr>
          <w:lang w:val="en-US"/>
        </w:rPr>
      </w:pPr>
      <w:r>
        <w:rPr>
          <w:lang w:val="en-US"/>
        </w:rPr>
        <w:t xml:space="preserve">This section will describe how the data was collected and processed. For data collection original contributors have used </w:t>
      </w:r>
      <w:hyperlink r:id="rId31" w:history="1">
        <w:proofErr w:type="spellStart"/>
        <w:r w:rsidRPr="00D3059B">
          <w:rPr>
            <w:rStyle w:val="Hyperlink"/>
            <w:lang w:val="en-US"/>
          </w:rPr>
          <w:t>CodeForces</w:t>
        </w:r>
        <w:proofErr w:type="spellEnd"/>
      </w:hyperlink>
      <w:r>
        <w:rPr>
          <w:lang w:val="en-US"/>
        </w:rPr>
        <w:t xml:space="preserve"> API. Codeforces is a platform for online coding competitions. They regularly host a lot of programming contests for coding enthusiasts and presents a variety of problems. Programmers with background of any programming language can take part in these contests and can submit their best solutions. Authors have used their API to collect contest information and used web scraping to download solutions for those problems. These solutions are those which were submitted in java language</w:t>
      </w:r>
      <w:r w:rsidR="00E7114E">
        <w:rPr>
          <w:lang w:val="en-US"/>
        </w:rPr>
        <w:t>. They have also made sure that only those solutions are downloads which were either ‘Accepted’ or had ‘Time Limit Exceeded’. Accepted solutions makes sure that they don’t have any compilation issues, whereas ‘TLE’ solutions gave variety into the solutions space and hence to the overall dataset.</w:t>
      </w:r>
      <w:r w:rsidR="00855412">
        <w:rPr>
          <w:lang w:val="en-US"/>
        </w:rPr>
        <w:t xml:space="preserve"> These downloaded solutions were manually annotated by experienced software developers, just to make sure there are no incorrect labelling of any source code.</w:t>
      </w:r>
    </w:p>
    <w:p w14:paraId="42B47857" w14:textId="77777777" w:rsidR="00E41B35" w:rsidRDefault="00E41B35" w:rsidP="00D3059B">
      <w:pPr>
        <w:spacing w:line="360" w:lineRule="auto"/>
        <w:jc w:val="both"/>
        <w:rPr>
          <w:lang w:val="en-US"/>
        </w:rPr>
      </w:pPr>
    </w:p>
    <w:p w14:paraId="20797BE5" w14:textId="77777777" w:rsidR="00E41B35" w:rsidRPr="00E41B35" w:rsidRDefault="00E41B35" w:rsidP="00E41B35">
      <w:pPr>
        <w:spacing w:line="360" w:lineRule="auto"/>
        <w:jc w:val="both"/>
        <w:rPr>
          <w:lang w:val="en-US"/>
        </w:rPr>
      </w:pPr>
      <w:r>
        <w:rPr>
          <w:lang w:val="en-US"/>
        </w:rPr>
        <w:t xml:space="preserve">Extra features like ‘no </w:t>
      </w:r>
      <w:proofErr w:type="spellStart"/>
      <w:r>
        <w:rPr>
          <w:lang w:val="en-US"/>
        </w:rPr>
        <w:t>of</w:t>
      </w:r>
      <w:proofErr w:type="spellEnd"/>
      <w:r>
        <w:rPr>
          <w:lang w:val="en-US"/>
        </w:rPr>
        <w:t xml:space="preserve"> if loops’ etc. were derived using a JDT(Java Development Toolkit) AST plugin, which gives an access to the class ‘</w:t>
      </w:r>
      <w:proofErr w:type="spellStart"/>
      <w:r>
        <w:rPr>
          <w:lang w:val="en-US"/>
        </w:rPr>
        <w:t>ASTVisitor</w:t>
      </w:r>
      <w:proofErr w:type="spellEnd"/>
      <w:r>
        <w:rPr>
          <w:lang w:val="en-US"/>
        </w:rPr>
        <w:t>’. Eclipse JDT also provides ‘</w:t>
      </w:r>
      <w:proofErr w:type="spellStart"/>
      <w:r>
        <w:rPr>
          <w:lang w:val="en-US"/>
        </w:rPr>
        <w:t>ASTParser</w:t>
      </w:r>
      <w:proofErr w:type="spellEnd"/>
      <w:r>
        <w:rPr>
          <w:lang w:val="en-US"/>
        </w:rPr>
        <w:t xml:space="preserve">’, using which an AST can be generated for a given java code. Typical AST can look like Figure </w:t>
      </w:r>
      <w:r w:rsidR="00465AF3">
        <w:rPr>
          <w:lang w:val="en-US"/>
        </w:rPr>
        <w:t>3</w:t>
      </w:r>
      <w:r>
        <w:rPr>
          <w:lang w:val="en-US"/>
        </w:rPr>
        <w:t>.2</w:t>
      </w:r>
    </w:p>
    <w:p w14:paraId="6F92D54F" w14:textId="77777777" w:rsidR="00E41B35" w:rsidRDefault="00E41B35" w:rsidP="00D3059B">
      <w:pPr>
        <w:spacing w:line="360" w:lineRule="auto"/>
        <w:jc w:val="both"/>
      </w:pPr>
      <w:r>
        <w:lastRenderedPageBreak/>
        <w:fldChar w:fldCharType="begin"/>
      </w:r>
      <w:r>
        <w:instrText xml:space="preserve"> INCLUDEPICTURE "/var/folders/zq/xzs5c44s49j1k8msfq22zbt9yzqz4n/T/com.microsoft.Word/WebArchiveCopyPasteTempFiles/page6image12638096" \* MERGEFORMATINET </w:instrText>
      </w:r>
      <w:r>
        <w:fldChar w:fldCharType="separate"/>
      </w:r>
      <w:r>
        <w:rPr>
          <w:noProof/>
        </w:rPr>
        <w:drawing>
          <wp:inline distT="0" distB="0" distL="0" distR="0" wp14:anchorId="732D571D" wp14:editId="2D73F370">
            <wp:extent cx="5670357" cy="3632200"/>
            <wp:effectExtent l="0" t="0" r="0" b="0"/>
            <wp:docPr id="24" name="Picture 24" descr="page6image1263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6image126380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33664" cy="3736808"/>
                    </a:xfrm>
                    <a:prstGeom prst="rect">
                      <a:avLst/>
                    </a:prstGeom>
                    <a:noFill/>
                    <a:ln>
                      <a:noFill/>
                    </a:ln>
                  </pic:spPr>
                </pic:pic>
              </a:graphicData>
            </a:graphic>
          </wp:inline>
        </w:drawing>
      </w:r>
      <w:r>
        <w:fldChar w:fldCharType="end"/>
      </w:r>
    </w:p>
    <w:p w14:paraId="6F0E1EB9" w14:textId="77777777" w:rsidR="00845C61" w:rsidRDefault="00845C61" w:rsidP="00845C61"/>
    <w:p w14:paraId="0BBD961F" w14:textId="460A09E6" w:rsidR="00845C61" w:rsidRPr="004C0418" w:rsidRDefault="00845C61" w:rsidP="004C0418">
      <w:pPr>
        <w:tabs>
          <w:tab w:val="left" w:pos="3040"/>
        </w:tabs>
        <w:jc w:val="center"/>
        <w:rPr>
          <w:b/>
          <w:bCs/>
          <w:lang w:val="en-US"/>
        </w:rPr>
      </w:pPr>
      <w:r w:rsidRPr="004C0418">
        <w:rPr>
          <w:b/>
          <w:bCs/>
          <w:lang w:val="en-US"/>
        </w:rPr>
        <w:t xml:space="preserve">Figure </w:t>
      </w:r>
      <w:r w:rsidR="00465AF3" w:rsidRPr="004C0418">
        <w:rPr>
          <w:b/>
          <w:bCs/>
          <w:lang w:val="en-US"/>
        </w:rPr>
        <w:t>3</w:t>
      </w:r>
      <w:r w:rsidRPr="004C0418">
        <w:rPr>
          <w:b/>
          <w:bCs/>
          <w:lang w:val="en-US"/>
        </w:rPr>
        <w:t>.2</w:t>
      </w:r>
      <w:r w:rsidR="00CC35F3" w:rsidRPr="004C0418">
        <w:rPr>
          <w:b/>
          <w:bCs/>
          <w:lang w:val="en-US"/>
        </w:rPr>
        <w:t xml:space="preserve"> </w:t>
      </w:r>
      <w:r w:rsidR="00E25FB5" w:rsidRPr="004C0418">
        <w:rPr>
          <w:b/>
          <w:bCs/>
          <w:lang w:val="en-US"/>
        </w:rPr>
        <w:t xml:space="preserve">(Using </w:t>
      </w:r>
      <w:proofErr w:type="spellStart"/>
      <w:r w:rsidR="00E25FB5" w:rsidRPr="004C0418">
        <w:rPr>
          <w:b/>
          <w:bCs/>
          <w:lang w:val="en-US"/>
        </w:rPr>
        <w:t>ASTParser</w:t>
      </w:r>
      <w:proofErr w:type="spellEnd"/>
      <w:r w:rsidR="00E25FB5" w:rsidRPr="004C0418">
        <w:rPr>
          <w:b/>
          <w:bCs/>
          <w:lang w:val="en-US"/>
        </w:rPr>
        <w:t>)</w:t>
      </w:r>
    </w:p>
    <w:p w14:paraId="1C2D9860" w14:textId="77777777" w:rsidR="005E30D2" w:rsidRDefault="005E30D2" w:rsidP="00845C61">
      <w:pPr>
        <w:tabs>
          <w:tab w:val="left" w:pos="3040"/>
        </w:tabs>
        <w:rPr>
          <w:lang w:val="en-US"/>
        </w:rPr>
      </w:pPr>
    </w:p>
    <w:p w14:paraId="0334E0EF" w14:textId="77777777" w:rsidR="0043279B" w:rsidRDefault="008C1196" w:rsidP="008F670F">
      <w:pPr>
        <w:tabs>
          <w:tab w:val="left" w:pos="3040"/>
        </w:tabs>
        <w:spacing w:line="360" w:lineRule="auto"/>
        <w:jc w:val="both"/>
        <w:rPr>
          <w:lang w:val="en-US"/>
        </w:rPr>
      </w:pPr>
      <w:r>
        <w:rPr>
          <w:lang w:val="en-US"/>
        </w:rPr>
        <w:t xml:space="preserve">Since an AST is just another tree with nodes, </w:t>
      </w:r>
      <w:proofErr w:type="spellStart"/>
      <w:r>
        <w:rPr>
          <w:lang w:val="en-US"/>
        </w:rPr>
        <w:t>ASTVisitor</w:t>
      </w:r>
      <w:proofErr w:type="spellEnd"/>
      <w:r>
        <w:rPr>
          <w:lang w:val="en-US"/>
        </w:rPr>
        <w:t xml:space="preserve"> class was used to write a function for node visiting and counting the numbers of different kind of code constructs. E.g. number of nested loops, number of if statements etc.</w:t>
      </w:r>
      <w:r w:rsidR="00FC6E71">
        <w:rPr>
          <w:lang w:val="en-US"/>
        </w:rPr>
        <w:t xml:space="preserve"> One such example for counting nested loops is shown in Figure </w:t>
      </w:r>
      <w:r w:rsidR="00465AF3">
        <w:rPr>
          <w:lang w:val="en-US"/>
        </w:rPr>
        <w:t>3</w:t>
      </w:r>
      <w:r w:rsidR="00FC6E71">
        <w:rPr>
          <w:lang w:val="en-US"/>
        </w:rPr>
        <w:t>.</w:t>
      </w:r>
      <w:r w:rsidR="00465AF3">
        <w:rPr>
          <w:lang w:val="en-US"/>
        </w:rPr>
        <w:t>3</w:t>
      </w:r>
    </w:p>
    <w:p w14:paraId="1EA5D0BF" w14:textId="77777777" w:rsidR="00FC6E71" w:rsidRDefault="00FC6E71" w:rsidP="008F670F">
      <w:pPr>
        <w:tabs>
          <w:tab w:val="left" w:pos="3040"/>
        </w:tabs>
        <w:spacing w:line="360" w:lineRule="auto"/>
        <w:jc w:val="both"/>
        <w:rPr>
          <w:noProof/>
          <w:lang w:val="en-US"/>
        </w:rPr>
      </w:pPr>
      <w:r>
        <w:rPr>
          <w:noProof/>
          <w:lang w:val="en-US"/>
        </w:rPr>
        <w:drawing>
          <wp:inline distT="0" distB="0" distL="0" distR="0" wp14:anchorId="544EEBEC" wp14:editId="72BDAD93">
            <wp:extent cx="5756275" cy="2946400"/>
            <wp:effectExtent l="0" t="0" r="0" b="0"/>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56275" cy="2946400"/>
                    </a:xfrm>
                    <a:prstGeom prst="rect">
                      <a:avLst/>
                    </a:prstGeom>
                  </pic:spPr>
                </pic:pic>
              </a:graphicData>
            </a:graphic>
          </wp:inline>
        </w:drawing>
      </w:r>
    </w:p>
    <w:p w14:paraId="5A45F166" w14:textId="0A2A9EFA" w:rsidR="00FC6E71" w:rsidRPr="004C0418" w:rsidRDefault="00FC6E71" w:rsidP="004C0418">
      <w:pPr>
        <w:jc w:val="center"/>
        <w:rPr>
          <w:b/>
          <w:bCs/>
          <w:lang w:val="en-US"/>
        </w:rPr>
      </w:pPr>
      <w:r w:rsidRPr="004C0418">
        <w:rPr>
          <w:b/>
          <w:bCs/>
          <w:lang w:val="en-US"/>
        </w:rPr>
        <w:t xml:space="preserve">Figure </w:t>
      </w:r>
      <w:r w:rsidR="00465AF3" w:rsidRPr="004C0418">
        <w:rPr>
          <w:b/>
          <w:bCs/>
          <w:lang w:val="en-US"/>
        </w:rPr>
        <w:t>3</w:t>
      </w:r>
      <w:r w:rsidRPr="004C0418">
        <w:rPr>
          <w:b/>
          <w:bCs/>
          <w:lang w:val="en-US"/>
        </w:rPr>
        <w:t>.</w:t>
      </w:r>
      <w:r w:rsidR="00465AF3" w:rsidRPr="004C0418">
        <w:rPr>
          <w:b/>
          <w:bCs/>
          <w:lang w:val="en-US"/>
        </w:rPr>
        <w:t>3</w:t>
      </w:r>
      <w:r w:rsidRPr="004C0418">
        <w:rPr>
          <w:b/>
          <w:bCs/>
          <w:lang w:val="en-US"/>
        </w:rPr>
        <w:t xml:space="preserve"> (Count nested loops using </w:t>
      </w:r>
      <w:proofErr w:type="spellStart"/>
      <w:r w:rsidRPr="004C0418">
        <w:rPr>
          <w:b/>
          <w:bCs/>
          <w:lang w:val="en-US"/>
        </w:rPr>
        <w:t>ASTVisitor</w:t>
      </w:r>
      <w:proofErr w:type="spellEnd"/>
      <w:r w:rsidRPr="004C0418">
        <w:rPr>
          <w:b/>
          <w:bCs/>
          <w:lang w:val="en-US"/>
        </w:rPr>
        <w:t>)</w:t>
      </w:r>
    </w:p>
    <w:p w14:paraId="484AC7DF" w14:textId="77777777" w:rsidR="008A2CA9" w:rsidRDefault="008A2CA9" w:rsidP="008F670F">
      <w:pPr>
        <w:jc w:val="both"/>
        <w:rPr>
          <w:lang w:val="en-US"/>
        </w:rPr>
      </w:pPr>
    </w:p>
    <w:p w14:paraId="77E28C7A" w14:textId="77777777" w:rsidR="008A2CA9" w:rsidRDefault="008A2CA9" w:rsidP="008F670F">
      <w:pPr>
        <w:jc w:val="both"/>
        <w:rPr>
          <w:lang w:val="en-US"/>
        </w:rPr>
      </w:pPr>
    </w:p>
    <w:p w14:paraId="493415B0" w14:textId="77777777" w:rsidR="00CE1277" w:rsidRDefault="00CE1277" w:rsidP="008F670F">
      <w:pPr>
        <w:jc w:val="both"/>
        <w:rPr>
          <w:b/>
          <w:bCs/>
          <w:lang w:val="en-US"/>
        </w:rPr>
      </w:pPr>
    </w:p>
    <w:p w14:paraId="6E30D408" w14:textId="77777777" w:rsidR="008A2CA9" w:rsidRPr="008A2CA9" w:rsidRDefault="008A2CA9" w:rsidP="008F670F">
      <w:pPr>
        <w:jc w:val="both"/>
        <w:rPr>
          <w:b/>
          <w:bCs/>
          <w:lang w:val="en-US"/>
        </w:rPr>
      </w:pPr>
      <w:r w:rsidRPr="008A2CA9">
        <w:rPr>
          <w:b/>
          <w:bCs/>
          <w:lang w:val="en-US"/>
        </w:rPr>
        <w:t xml:space="preserve">3.2.3    Data </w:t>
      </w:r>
      <w:r w:rsidR="00CB162D">
        <w:rPr>
          <w:b/>
          <w:bCs/>
          <w:lang w:val="en-US"/>
        </w:rPr>
        <w:t>Prep</w:t>
      </w:r>
      <w:r w:rsidRPr="008A2CA9">
        <w:rPr>
          <w:b/>
          <w:bCs/>
          <w:lang w:val="en-US"/>
        </w:rPr>
        <w:t>rocessing</w:t>
      </w:r>
    </w:p>
    <w:p w14:paraId="6243219A" w14:textId="77777777" w:rsidR="008F670F" w:rsidRDefault="008F670F" w:rsidP="008F670F">
      <w:pPr>
        <w:jc w:val="both"/>
        <w:rPr>
          <w:lang w:val="en-US"/>
        </w:rPr>
      </w:pPr>
    </w:p>
    <w:p w14:paraId="446D03F6" w14:textId="77777777" w:rsidR="008F670F" w:rsidRPr="00FC6E71" w:rsidRDefault="008F670F" w:rsidP="008F670F">
      <w:pPr>
        <w:jc w:val="both"/>
        <w:rPr>
          <w:lang w:val="en-US"/>
        </w:rPr>
      </w:pPr>
    </w:p>
    <w:p w14:paraId="253DC73D" w14:textId="77777777" w:rsidR="008A2CA9" w:rsidRDefault="008A2CA9" w:rsidP="008F670F">
      <w:pPr>
        <w:spacing w:line="360" w:lineRule="auto"/>
        <w:jc w:val="both"/>
        <w:rPr>
          <w:noProof/>
          <w:lang w:val="en-US"/>
        </w:rPr>
      </w:pPr>
      <w:r>
        <w:rPr>
          <w:noProof/>
          <w:lang w:val="en-US"/>
        </w:rPr>
        <w:drawing>
          <wp:inline distT="0" distB="0" distL="0" distR="0" wp14:anchorId="71B8CF5E" wp14:editId="59F849CD">
            <wp:extent cx="5756275" cy="3200400"/>
            <wp:effectExtent l="0" t="0" r="0" b="0"/>
            <wp:docPr id="26" name="Picture 2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graphical user interfac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72744" cy="3209557"/>
                    </a:xfrm>
                    <a:prstGeom prst="rect">
                      <a:avLst/>
                    </a:prstGeom>
                  </pic:spPr>
                </pic:pic>
              </a:graphicData>
            </a:graphic>
          </wp:inline>
        </w:drawing>
      </w:r>
    </w:p>
    <w:p w14:paraId="4E1144F4" w14:textId="4DA464EC" w:rsidR="00FC6E71" w:rsidRPr="004C0418" w:rsidRDefault="000E12D9" w:rsidP="004C0418">
      <w:pPr>
        <w:tabs>
          <w:tab w:val="left" w:pos="2560"/>
        </w:tabs>
        <w:jc w:val="center"/>
        <w:rPr>
          <w:b/>
          <w:bCs/>
          <w:lang w:val="en-US"/>
        </w:rPr>
      </w:pPr>
      <w:r w:rsidRPr="004C0418">
        <w:rPr>
          <w:b/>
          <w:bCs/>
          <w:lang w:val="en-US"/>
        </w:rPr>
        <w:t xml:space="preserve">Figure </w:t>
      </w:r>
      <w:r w:rsidR="00465AF3" w:rsidRPr="004C0418">
        <w:rPr>
          <w:b/>
          <w:bCs/>
          <w:lang w:val="en-US"/>
        </w:rPr>
        <w:t>3</w:t>
      </w:r>
      <w:r w:rsidRPr="004C0418">
        <w:rPr>
          <w:b/>
          <w:bCs/>
          <w:lang w:val="en-US"/>
        </w:rPr>
        <w:t>.</w:t>
      </w:r>
      <w:r w:rsidR="00465AF3" w:rsidRPr="004C0418">
        <w:rPr>
          <w:b/>
          <w:bCs/>
          <w:lang w:val="en-US"/>
        </w:rPr>
        <w:t>4</w:t>
      </w:r>
      <w:r w:rsidR="004C0418" w:rsidRPr="004C0418">
        <w:rPr>
          <w:b/>
          <w:bCs/>
          <w:lang w:val="en-US"/>
        </w:rPr>
        <w:t xml:space="preserve"> (</w:t>
      </w:r>
      <w:r w:rsidR="004C0418" w:rsidRPr="004C0418">
        <w:rPr>
          <w:rFonts w:eastAsiaTheme="minorHAnsi"/>
          <w:b/>
          <w:bCs/>
          <w:lang w:val="en-GB" w:eastAsia="en-US"/>
        </w:rPr>
        <w:t>Flowchart of data processing</w:t>
      </w:r>
      <w:r w:rsidR="004C0418" w:rsidRPr="004C0418">
        <w:rPr>
          <w:b/>
          <w:bCs/>
          <w:lang w:val="en-US"/>
        </w:rPr>
        <w:t>)</w:t>
      </w:r>
    </w:p>
    <w:p w14:paraId="078F1DA9" w14:textId="77777777" w:rsidR="00975A33" w:rsidRDefault="00975A33" w:rsidP="008A2CA9">
      <w:pPr>
        <w:spacing w:line="360" w:lineRule="auto"/>
        <w:jc w:val="both"/>
        <w:rPr>
          <w:lang w:val="en-US"/>
        </w:rPr>
      </w:pPr>
    </w:p>
    <w:p w14:paraId="187187C8" w14:textId="77777777" w:rsidR="008A2CA9" w:rsidRDefault="008A2CA9" w:rsidP="008A2CA9">
      <w:pPr>
        <w:spacing w:line="360" w:lineRule="auto"/>
        <w:jc w:val="both"/>
        <w:rPr>
          <w:lang w:val="en-US"/>
        </w:rPr>
      </w:pPr>
      <w:r>
        <w:rPr>
          <w:lang w:val="en-US"/>
        </w:rPr>
        <w:t>Above flowchart visualizes the whole data processing steps. Java source code collected from the data collection section is converted into their corresponding AST. An AST parser is then used to extract important features.</w:t>
      </w:r>
    </w:p>
    <w:p w14:paraId="5672BDA6" w14:textId="77777777" w:rsidR="00CE0A7E" w:rsidRDefault="00CE0A7E" w:rsidP="008A2CA9">
      <w:pPr>
        <w:spacing w:line="360" w:lineRule="auto"/>
        <w:jc w:val="both"/>
        <w:rPr>
          <w:lang w:val="en-US"/>
        </w:rPr>
      </w:pPr>
    </w:p>
    <w:p w14:paraId="0AE279C7" w14:textId="77777777" w:rsidR="00CE0A7E" w:rsidRDefault="00AC04A5" w:rsidP="008A2CA9">
      <w:pPr>
        <w:spacing w:line="360" w:lineRule="auto"/>
        <w:jc w:val="both"/>
        <w:rPr>
          <w:b/>
          <w:bCs/>
          <w:lang w:val="en-US"/>
        </w:rPr>
      </w:pPr>
      <w:r w:rsidRPr="00AC04A5">
        <w:rPr>
          <w:b/>
          <w:bCs/>
          <w:lang w:val="en-US"/>
        </w:rPr>
        <w:t>3.2.4    Data Transformation</w:t>
      </w:r>
    </w:p>
    <w:p w14:paraId="2D666D0F" w14:textId="77777777" w:rsidR="00AC04A5" w:rsidRDefault="00F37872" w:rsidP="008A2CA9">
      <w:pPr>
        <w:spacing w:line="360" w:lineRule="auto"/>
        <w:jc w:val="both"/>
        <w:rPr>
          <w:lang w:val="en-US"/>
        </w:rPr>
      </w:pPr>
      <w:r>
        <w:rPr>
          <w:lang w:val="en-US"/>
        </w:rPr>
        <w:t xml:space="preserve">This section </w:t>
      </w:r>
      <w:r w:rsidR="000A79DF">
        <w:rPr>
          <w:lang w:val="en-US"/>
        </w:rPr>
        <w:t xml:space="preserve">discusses about how the source code is transformed into a vector form, so that it can be used for machine learning algorithms. Code2vec </w:t>
      </w:r>
      <w:r w:rsidR="000A79DF">
        <w:rPr>
          <w:lang w:val="en-US"/>
        </w:rPr>
        <w:fldChar w:fldCharType="begin" w:fldLock="1"/>
      </w:r>
      <w:r w:rsidR="000A79DF">
        <w:rPr>
          <w:lang w:val="en-US"/>
        </w:rPr>
        <w:instrText>ADDIN CSL_CITATION {"citationItems":[{"id":"ITEM-1","itemData":{"DOI":"10.1145/3290353","ISSN":"2475-1421","abstract":"We present a neural model for representing snippets of code as continuous distributed vectors (\"code embeddings\"). The main idea is to represent a code snippet as a single fixed-length $\\textit{code vector}$, which can be used to predict semantic properties of the snippet. This is performed by decomposing code to a collection of paths in its abstract syntax tree, and learning the atomic representation of each path $\\textit{simultaneously}$ with learning how to aggregate a set of them. We demonstrate the effectiveness of our approach by using it to predict a method's name from the vector representation of its body. We evaluate our approach by training a model on a dataset of 14M methods. We show that code vectors trained on this dataset can predict method names from files that were completely unobserved during training. Furthermore, we show that our model learns useful method name vectors that capture semantic similarities, combinations, and analogies. Comparing previous techniques over the same data set, our approach obtains a relative improvement of over 75%, being the first to successfully predict method names based on a large, cross-project, corpus. Our trained model, visualizations and vector similarities are available as an interactive online demo at http://code2vec.org. The code, data, and trained models are available at https://github.com/tech-srl/code2vec.","author":[{"dropping-particle":"","family":"Alon","given":"Uri","non-dropping-particle":"","parse-names":false,"suffix":""},{"dropping-particle":"","family":"Zilberstein","given":"Meital","non-dropping-particle":"","parse-names":false,"suffix":""},{"dropping-particle":"","family":"Levy","given":"Omer","non-dropping-particle":"","parse-names":false,"suffix":""},{"dropping-particle":"","family":"Yahav","given":"Eran","non-dropping-particle":"","parse-names":false,"suffix":""}],"container-title":"Proceedings of the ACM on Programming Languages","id":"ITEM-1","issue":"POPL","issued":{"date-parts":[["2019"]]},"page":"1-29","title":"Code2Vec: Learning Distributed Representations of Code","type":"article-journal","volume":"3"},"uris":["http://www.mendeley.com/documents/?uuid=31a6d96b-4abd-4d20-863c-2c6f5f982ddd"]}],"mendeley":{"formattedCitation":"(Alon et al., 2019)","plainTextFormattedCitation":"(Alon et al., 2019)","previouslyFormattedCitation":"(Alon et al., 2019)"},"properties":{"noteIndex":0},"schema":"https://github.com/citation-style-language/schema/raw/master/csl-citation.json"}</w:instrText>
      </w:r>
      <w:r w:rsidR="000A79DF">
        <w:rPr>
          <w:lang w:val="en-US"/>
        </w:rPr>
        <w:fldChar w:fldCharType="separate"/>
      </w:r>
      <w:r w:rsidR="000A79DF" w:rsidRPr="000A79DF">
        <w:rPr>
          <w:noProof/>
          <w:lang w:val="en-US"/>
        </w:rPr>
        <w:t>(Alon et al., 2019)</w:t>
      </w:r>
      <w:r w:rsidR="000A79DF">
        <w:rPr>
          <w:lang w:val="en-US"/>
        </w:rPr>
        <w:fldChar w:fldCharType="end"/>
      </w:r>
      <w:r w:rsidR="000A79DF">
        <w:rPr>
          <w:lang w:val="en-US"/>
        </w:rPr>
        <w:t xml:space="preserve"> model is proposed for this transformation of data. Below sub-sections discuss the reasoning behind choosing this model.</w:t>
      </w:r>
    </w:p>
    <w:p w14:paraId="4D72A0E8" w14:textId="77777777" w:rsidR="000A79DF" w:rsidRDefault="000A79DF" w:rsidP="008A2CA9">
      <w:pPr>
        <w:spacing w:line="360" w:lineRule="auto"/>
        <w:jc w:val="both"/>
        <w:rPr>
          <w:lang w:val="en-US"/>
        </w:rPr>
      </w:pPr>
    </w:p>
    <w:p w14:paraId="4193B08F" w14:textId="77777777" w:rsidR="000A79DF" w:rsidRPr="00831FFA" w:rsidRDefault="000A79DF" w:rsidP="008A2CA9">
      <w:pPr>
        <w:spacing w:line="360" w:lineRule="auto"/>
        <w:jc w:val="both"/>
        <w:rPr>
          <w:b/>
          <w:bCs/>
          <w:lang w:val="en-US"/>
        </w:rPr>
      </w:pPr>
      <w:r w:rsidRPr="00831FFA">
        <w:rPr>
          <w:b/>
          <w:bCs/>
          <w:lang w:val="en-US"/>
        </w:rPr>
        <w:t>3.2.4.1    Why code2vec</w:t>
      </w:r>
    </w:p>
    <w:p w14:paraId="59E93457" w14:textId="75EC2FD7" w:rsidR="000A79DF" w:rsidRDefault="000A79DF" w:rsidP="008A2CA9">
      <w:pPr>
        <w:spacing w:line="360" w:lineRule="auto"/>
        <w:jc w:val="both"/>
        <w:rPr>
          <w:lang w:val="en-US"/>
        </w:rPr>
      </w:pPr>
      <w:r>
        <w:rPr>
          <w:lang w:val="en-US"/>
        </w:rPr>
        <w:t xml:space="preserve">There are a few code embeddings options i.e. code2seq </w:t>
      </w:r>
      <w:r>
        <w:rPr>
          <w:lang w:val="en-US"/>
        </w:rPr>
        <w:fldChar w:fldCharType="begin" w:fldLock="1"/>
      </w:r>
      <w:r w:rsidR="00122ACB">
        <w:rPr>
          <w:lang w:val="en-US"/>
        </w:rPr>
        <w:instrText>ADDIN CSL_CITATION {"citationItems":[{"id":"ITEM-1","itemData":{"abstract":"The ability to generate natural language sequences from source code snippets has a variety of applications such as code summarization, documentation, and retrieval. Sequence-to-sequence (seq2seq) models, adopted from neural machine translation (NMT), have achieved state-of-the-art performance on these tasks by treating source code as a sequence of tokens. We present CODE2SEQ: an alternative approach that leverages the syntactic structure of programming languages to better encode source code. Our model represents a code snippet as the set of compositional paths in its abstract syntax tree (AST) and uses attention to select the relevant paths while decoding. We demonstrate the effectiveness of our approach for two tasks, two programming languages, and four datasets of up to 16M examples. Our model significantly outperforms previous models that were specifically designed for programming languages, as well as state-of-the-art NMT models. An online demo of our model is available at http://code2seq.org. Our code, data and trained models are available at http://github.com/tech-srl/code2seq.","author":[{"dropping-particle":"","family":"Alon","given":"Uri","non-dropping-particle":"","parse-names":false,"suffix":""},{"dropping-particle":"","family":"Brody","given":"Shaked","non-dropping-particle":"","parse-names":false,"suffix":""},{"dropping-particle":"","family":"Levy","given":"Omer","non-dropping-particle":"","parse-names":false,"suffix":""},{"dropping-particle":"","family":"Yahav","given":"Eran","non-dropping-particle":"","parse-names":false,"suffix":""}],"container-title":"arXiv","id":"ITEM-1","issue":"1","issued":{"date-parts":[["2018"]]},"page":"1-22","title":"CODE2SEQ: Generating sequences from structured representations of code","type":"article-journal"},"uris":["http://www.mendeley.com/documents/?uuid=74963cdb-3f5a-40a6-8c26-37e48c70b125"]}],"mendeley":{"formattedCitation":"(Alon et al., 2018a)","plainTextFormattedCitation":"(Alon et al., 2018a)","previouslyFormattedCitation":"(Alon et al., 2018a)"},"properties":{"noteIndex":0},"schema":"https://github.com/citation-style-language/schema/raw/master/csl-citation.json"}</w:instrText>
      </w:r>
      <w:r>
        <w:rPr>
          <w:lang w:val="en-US"/>
        </w:rPr>
        <w:fldChar w:fldCharType="separate"/>
      </w:r>
      <w:r w:rsidR="00C35781" w:rsidRPr="00C35781">
        <w:rPr>
          <w:noProof/>
          <w:lang w:val="en-US"/>
        </w:rPr>
        <w:t>(Alon et al., 2018a)</w:t>
      </w:r>
      <w:r>
        <w:rPr>
          <w:lang w:val="en-US"/>
        </w:rPr>
        <w:fldChar w:fldCharType="end"/>
      </w:r>
      <w:r>
        <w:rPr>
          <w:lang w:val="en-US"/>
        </w:rPr>
        <w:t xml:space="preserve">, word2vec </w:t>
      </w:r>
      <w:r>
        <w:rPr>
          <w:lang w:val="en-US"/>
        </w:rPr>
        <w:fldChar w:fldCharType="begin" w:fldLock="1"/>
      </w:r>
      <w:r w:rsidR="00872DAC">
        <w:rPr>
          <w:lang w:val="en-US"/>
        </w:rPr>
        <w:instrText>ADDIN CSL_CITATION {"citationItems":[{"id":"ITEM-1","itemData":{"DOI":"10.1145/2889160.2892661","ISBN":"9781450341615","ISSN":"02705257","abstract":"Problem. Code migration between languages is challenging partly because different languages require developers to use different software libraries and frameworks. For example, in Java, Java Development Kit library (JDK) is a popular toolkit while .NET is the main framework used in C# software development. Code migration requires not only the mappings between the language constructs (e.g., statements, expressions) but also the mappings among the APIs of the libraries/frameworks used in two languages. For example, in Java, to write to a file, one can use FileWriter.write of FileWriter, and in C#, one can achieve the same function with StreamWriter.Write of StreamWriter. Such mapping is called API mapping.","author":[{"dropping-particle":"","family":"Nguyen","given":"Trong Duc","non-dropping-particle":"","parse-names":false,"suffix":""},{"dropping-particle":"","family":"Nguyen","given":"Anh Tuan","non-dropping-particle":"","parse-names":false,"suffix":""},{"dropping-particle":"","family":"Nguyen","given":"Tien N.","non-dropping-particle":"","parse-names":false,"suffix":""}],"container-title":"Proceedings - International Conference on Software Engineering","id":"ITEM-1","issued":{"date-parts":[["2016","5","14"]]},"page":"756-758","publisher":"IEEE Computer Society","publisher-place":"New York, NY, USA","title":"Mapping API elements for code migration with vector representations","type":"paper-conference"},"uris":["http://www.mendeley.com/documents/?uuid=31b4a10d-62b6-3795-a5a5-9fb4fd27633c"]}],"mendeley":{"formattedCitation":"(Nguyen et al., 2016)","plainTextFormattedCitation":"(Nguyen et al., 2016)","previouslyFormattedCitation":"(Nguyen et al., 2016)"},"properties":{"noteIndex":0},"schema":"https://github.com/citation-style-language/schema/raw/master/csl-citation.json"}</w:instrText>
      </w:r>
      <w:r>
        <w:rPr>
          <w:lang w:val="en-US"/>
        </w:rPr>
        <w:fldChar w:fldCharType="separate"/>
      </w:r>
      <w:r w:rsidRPr="000A79DF">
        <w:rPr>
          <w:noProof/>
          <w:lang w:val="en-US"/>
        </w:rPr>
        <w:t>(Nguyen et al., 2016)</w:t>
      </w:r>
      <w:r>
        <w:rPr>
          <w:lang w:val="en-US"/>
        </w:rPr>
        <w:fldChar w:fldCharType="end"/>
      </w:r>
      <w:r>
        <w:rPr>
          <w:lang w:val="en-US"/>
        </w:rPr>
        <w:t xml:space="preserve"> etc. Code2vec is chosen because it is relatively easy to visualize vector representations in terms of path contexts. This neural model parses the AST nodes into path contexts, which is nothing but the triplet of start-node, end-node and the path between them. Given an AST path p, its path context can be defined a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s,  </m:t>
                </m:r>
              </m:sub>
            </m:sSub>
            <m:r>
              <w:rPr>
                <w:rFonts w:ascii="Cambria Math" w:hAnsi="Cambria Math"/>
                <w:lang w:val="en-US"/>
              </w:rPr>
              <m:t xml:space="preserve"> p,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oMath>
      <w:r w:rsidR="00B67D76">
        <w:rPr>
          <w:lang w:val="en-US"/>
        </w:rPr>
        <w:t xml:space="preserve">, 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s</m:t>
            </m:r>
          </m:sub>
        </m:sSub>
      </m:oMath>
      <w:r w:rsidR="00B67D76">
        <w:rPr>
          <w:lang w:val="en-US"/>
        </w:rPr>
        <w:t xml:space="preserve"> is the starting node, p is the path (denoted by up or down arrow key)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oMath>
      <w:r w:rsidR="00B67D76">
        <w:rPr>
          <w:lang w:val="en-US"/>
        </w:rPr>
        <w:t xml:space="preserve"> is the terminal node. For example </w:t>
      </w:r>
      <w:r w:rsidR="00B67D76">
        <w:rPr>
          <w:lang w:val="en-US"/>
        </w:rPr>
        <w:lastRenderedPageBreak/>
        <w:t xml:space="preserve">let’s consider a big program having a statement ‘y == 1’, it’s </w:t>
      </w:r>
      <w:r w:rsidR="00C11215">
        <w:rPr>
          <w:lang w:val="en-US"/>
        </w:rPr>
        <w:t>respective</w:t>
      </w:r>
      <w:r w:rsidR="00B67D76">
        <w:rPr>
          <w:lang w:val="en-US"/>
        </w:rPr>
        <w:t xml:space="preserve"> path context can be shown as: (y, (Name | </w:t>
      </w:r>
      <w:proofErr w:type="spellStart"/>
      <w:r w:rsidR="00B67D76">
        <w:rPr>
          <w:lang w:val="en-US"/>
        </w:rPr>
        <w:t>EqualityOperator</w:t>
      </w:r>
      <w:proofErr w:type="spellEnd"/>
      <w:r w:rsidR="00B67D76">
        <w:rPr>
          <w:lang w:val="en-US"/>
        </w:rPr>
        <w:t xml:space="preserve"> | Integer), 1)</w:t>
      </w:r>
    </w:p>
    <w:p w14:paraId="6289D800" w14:textId="77777777" w:rsidR="00C55C6E" w:rsidRDefault="00C55C6E" w:rsidP="008A2CA9">
      <w:pPr>
        <w:spacing w:line="360" w:lineRule="auto"/>
        <w:jc w:val="both"/>
        <w:rPr>
          <w:lang w:val="en-US"/>
        </w:rPr>
      </w:pPr>
    </w:p>
    <w:p w14:paraId="5D307581" w14:textId="77777777" w:rsidR="00C55C6E" w:rsidRDefault="00C55C6E" w:rsidP="008A2CA9">
      <w:pPr>
        <w:spacing w:line="360" w:lineRule="auto"/>
        <w:jc w:val="both"/>
        <w:rPr>
          <w:lang w:val="en-US"/>
        </w:rPr>
      </w:pPr>
      <w:r>
        <w:rPr>
          <w:lang w:val="en-US"/>
        </w:rPr>
        <w:t xml:space="preserve">These path contexts keeps the context of a code statement and the model tries to learn that context with respect to other path context. It results in preserving better semantics of the program overall and model can also choose the ones which are better mapped with </w:t>
      </w:r>
      <w:r w:rsidR="00DC717B">
        <w:rPr>
          <w:lang w:val="en-US"/>
        </w:rPr>
        <w:t xml:space="preserve">the correct </w:t>
      </w:r>
      <w:r w:rsidR="009E4FC9">
        <w:rPr>
          <w:lang w:val="en-US"/>
        </w:rPr>
        <w:t>expectation</w:t>
      </w:r>
      <w:r w:rsidR="00DC717B">
        <w:rPr>
          <w:lang w:val="en-US"/>
        </w:rPr>
        <w:t>.</w:t>
      </w:r>
      <w:r w:rsidR="00FD006A">
        <w:rPr>
          <w:lang w:val="en-US"/>
        </w:rPr>
        <w:t xml:space="preserve"> Another advantage of using this model is that it has an intrinsic attention mechanism, which only considers top 3 path contexts based on their respective width in the tree. It is probably safe to assume that useful implementation of the code will have wider node group in its corresponding AST. Code2vec model learns the important implementations parts of AST and gives them a score, also called attention score. In normal machine learning terms it can be understood as weights. Top 3 weights assigned to parts of the AST are picked and only considered for embeddings. This kind of attention mechanism reduces a lot of unnecessary data from the code and helps a lot in visualizing the expected results.</w:t>
      </w:r>
      <w:r w:rsidR="00584590">
        <w:rPr>
          <w:lang w:val="en-US"/>
        </w:rPr>
        <w:t xml:space="preserve"> Figure </w:t>
      </w:r>
      <w:r w:rsidR="00465AF3">
        <w:rPr>
          <w:lang w:val="en-US"/>
        </w:rPr>
        <w:t>3</w:t>
      </w:r>
      <w:r w:rsidR="00584590">
        <w:rPr>
          <w:lang w:val="en-US"/>
        </w:rPr>
        <w:t>.</w:t>
      </w:r>
      <w:r w:rsidR="00465AF3">
        <w:rPr>
          <w:lang w:val="en-US"/>
        </w:rPr>
        <w:t>5</w:t>
      </w:r>
      <w:r w:rsidR="00584590">
        <w:rPr>
          <w:lang w:val="en-US"/>
        </w:rPr>
        <w:t xml:space="preserve"> shows an example of how it works.</w:t>
      </w:r>
      <w:r w:rsidR="00F50BA6">
        <w:rPr>
          <w:lang w:val="en-US"/>
        </w:rPr>
        <w:t xml:space="preserve"> </w:t>
      </w:r>
      <w:r w:rsidR="006A622D">
        <w:rPr>
          <w:lang w:val="en-US"/>
        </w:rPr>
        <w:t>Path visits denoted in red is the most wider portion of the AST, hence the model</w:t>
      </w:r>
      <w:r w:rsidR="00924DBA">
        <w:rPr>
          <w:lang w:val="en-US"/>
        </w:rPr>
        <w:t xml:space="preserve"> gives</w:t>
      </w:r>
      <w:r w:rsidR="00C5766C">
        <w:rPr>
          <w:lang w:val="en-US"/>
        </w:rPr>
        <w:t xml:space="preserve"> </w:t>
      </w:r>
      <w:r w:rsidR="00924DBA">
        <w:rPr>
          <w:lang w:val="en-US"/>
        </w:rPr>
        <w:t>it the highest weight</w:t>
      </w:r>
      <w:r w:rsidR="008770BC">
        <w:rPr>
          <w:lang w:val="en-US"/>
        </w:rPr>
        <w:t xml:space="preserve"> followed by blue and green</w:t>
      </w:r>
      <w:r w:rsidR="00924DBA">
        <w:rPr>
          <w:lang w:val="en-US"/>
        </w:rPr>
        <w:t>.</w:t>
      </w:r>
    </w:p>
    <w:p w14:paraId="2718B938" w14:textId="77777777" w:rsidR="00B67D76" w:rsidRPr="00F37872" w:rsidRDefault="00B67D76" w:rsidP="008A2CA9">
      <w:pPr>
        <w:spacing w:line="360" w:lineRule="auto"/>
        <w:jc w:val="both"/>
        <w:rPr>
          <w:lang w:val="en-US"/>
        </w:rPr>
      </w:pPr>
    </w:p>
    <w:p w14:paraId="7A866DA3" w14:textId="77777777" w:rsidR="008A2CA9" w:rsidRPr="008A2CA9" w:rsidRDefault="008A2CA9" w:rsidP="008A2CA9">
      <w:pPr>
        <w:spacing w:line="360" w:lineRule="auto"/>
        <w:jc w:val="both"/>
        <w:rPr>
          <w:lang w:val="en-US"/>
        </w:rPr>
      </w:pPr>
    </w:p>
    <w:p w14:paraId="1228ED52" w14:textId="77777777" w:rsidR="008A2CA9" w:rsidRPr="00551E4A" w:rsidRDefault="008A2CA9" w:rsidP="008A2CA9">
      <w:pPr>
        <w:rPr>
          <w:lang w:val="en-US"/>
        </w:rPr>
      </w:pPr>
    </w:p>
    <w:p w14:paraId="472513DE" w14:textId="77777777" w:rsidR="008A2CA9" w:rsidRDefault="00584590" w:rsidP="00584590">
      <w:pPr>
        <w:rPr>
          <w:noProof/>
          <w:lang w:val="en-US"/>
        </w:rPr>
      </w:pPr>
      <w:r>
        <w:rPr>
          <w:noProof/>
          <w:lang w:val="en-US"/>
        </w:rPr>
        <w:drawing>
          <wp:inline distT="0" distB="0" distL="0" distR="0" wp14:anchorId="253412AB" wp14:editId="59BCF1C0">
            <wp:extent cx="5756275" cy="26790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5">
                      <a:extLst>
                        <a:ext uri="{28A0092B-C50C-407E-A947-70E740481C1C}">
                          <a14:useLocalDpi xmlns:a14="http://schemas.microsoft.com/office/drawing/2010/main" val="0"/>
                        </a:ext>
                      </a:extLst>
                    </a:blip>
                    <a:stretch>
                      <a:fillRect/>
                    </a:stretch>
                  </pic:blipFill>
                  <pic:spPr>
                    <a:xfrm>
                      <a:off x="0" y="0"/>
                      <a:ext cx="5756275" cy="2679065"/>
                    </a:xfrm>
                    <a:prstGeom prst="rect">
                      <a:avLst/>
                    </a:prstGeom>
                  </pic:spPr>
                </pic:pic>
              </a:graphicData>
            </a:graphic>
          </wp:inline>
        </w:drawing>
      </w:r>
    </w:p>
    <w:p w14:paraId="74780483" w14:textId="3249C667" w:rsidR="00584590" w:rsidRPr="004C0418" w:rsidRDefault="00584590" w:rsidP="004C0418">
      <w:pPr>
        <w:jc w:val="center"/>
        <w:rPr>
          <w:b/>
          <w:bCs/>
          <w:lang w:val="en-US"/>
        </w:rPr>
      </w:pPr>
      <w:r w:rsidRPr="004C0418">
        <w:rPr>
          <w:b/>
          <w:bCs/>
          <w:lang w:val="en-US"/>
        </w:rPr>
        <w:t xml:space="preserve">Figure </w:t>
      </w:r>
      <w:r w:rsidR="00465AF3" w:rsidRPr="004C0418">
        <w:rPr>
          <w:b/>
          <w:bCs/>
          <w:lang w:val="en-US"/>
        </w:rPr>
        <w:t>3</w:t>
      </w:r>
      <w:r w:rsidRPr="004C0418">
        <w:rPr>
          <w:b/>
          <w:bCs/>
          <w:lang w:val="en-US"/>
        </w:rPr>
        <w:t>.</w:t>
      </w:r>
      <w:r w:rsidR="00465AF3" w:rsidRPr="004C0418">
        <w:rPr>
          <w:b/>
          <w:bCs/>
          <w:lang w:val="en-US"/>
        </w:rPr>
        <w:t>5</w:t>
      </w:r>
      <w:r w:rsidR="00F50BA6" w:rsidRPr="004C0418">
        <w:rPr>
          <w:b/>
          <w:bCs/>
          <w:lang w:val="en-US"/>
        </w:rPr>
        <w:t xml:space="preserve"> (</w:t>
      </w:r>
      <w:r w:rsidR="00F50BA6" w:rsidRPr="004C0418">
        <w:rPr>
          <w:b/>
          <w:bCs/>
          <w:color w:val="FF0000"/>
          <w:lang w:val="en-US"/>
        </w:rPr>
        <w:t>Red</w:t>
      </w:r>
      <w:r w:rsidR="00F50BA6" w:rsidRPr="004C0418">
        <w:rPr>
          <w:b/>
          <w:bCs/>
          <w:lang w:val="en-US"/>
        </w:rPr>
        <w:t xml:space="preserve">- 0.23, </w:t>
      </w:r>
      <w:r w:rsidR="00F50BA6" w:rsidRPr="004C0418">
        <w:rPr>
          <w:b/>
          <w:bCs/>
          <w:color w:val="4472C4" w:themeColor="accent1"/>
          <w:lang w:val="en-US"/>
        </w:rPr>
        <w:t>Blue</w:t>
      </w:r>
      <w:r w:rsidR="00F50BA6" w:rsidRPr="004C0418">
        <w:rPr>
          <w:b/>
          <w:bCs/>
          <w:lang w:val="en-US"/>
        </w:rPr>
        <w:t xml:space="preserve">-0.14, </w:t>
      </w:r>
      <w:r w:rsidR="00F50BA6" w:rsidRPr="004C0418">
        <w:rPr>
          <w:b/>
          <w:bCs/>
          <w:color w:val="70AD47" w:themeColor="accent6"/>
          <w:lang w:val="en-US"/>
        </w:rPr>
        <w:t>Green</w:t>
      </w:r>
      <w:r w:rsidR="00F50BA6" w:rsidRPr="004C0418">
        <w:rPr>
          <w:b/>
          <w:bCs/>
          <w:lang w:val="en-US"/>
        </w:rPr>
        <w:t>- 0.09)</w:t>
      </w:r>
      <w:r w:rsidR="004C0418" w:rsidRPr="004C0418">
        <w:rPr>
          <w:b/>
          <w:bCs/>
          <w:lang w:val="en-US"/>
        </w:rPr>
        <w:t xml:space="preserve"> (</w:t>
      </w:r>
      <w:r w:rsidR="004C0418" w:rsidRPr="004C0418">
        <w:rPr>
          <w:rFonts w:eastAsiaTheme="minorHAnsi"/>
          <w:b/>
          <w:bCs/>
          <w:lang w:val="en-GB" w:eastAsia="en-US"/>
        </w:rPr>
        <w:t>AST with attention scores</w:t>
      </w:r>
      <w:r w:rsidR="004C0418" w:rsidRPr="004C0418">
        <w:rPr>
          <w:b/>
          <w:bCs/>
          <w:lang w:val="en-US"/>
        </w:rPr>
        <w:t>)</w:t>
      </w:r>
    </w:p>
    <w:p w14:paraId="3B51FFC4" w14:textId="77777777" w:rsidR="00584590" w:rsidRPr="00584590" w:rsidRDefault="00584590" w:rsidP="00584590">
      <w:pPr>
        <w:rPr>
          <w:lang w:val="en-US"/>
        </w:rPr>
      </w:pPr>
    </w:p>
    <w:p w14:paraId="53CDC484" w14:textId="77777777" w:rsidR="00584590" w:rsidRPr="00584590" w:rsidRDefault="00584590" w:rsidP="00584590">
      <w:pPr>
        <w:rPr>
          <w:lang w:val="en-US"/>
        </w:rPr>
      </w:pPr>
    </w:p>
    <w:p w14:paraId="17F8CC47" w14:textId="77777777" w:rsidR="00584590" w:rsidRDefault="00872DAC" w:rsidP="00872DAC">
      <w:pPr>
        <w:spacing w:line="360" w:lineRule="auto"/>
        <w:jc w:val="both"/>
        <w:rPr>
          <w:lang w:val="en-US"/>
        </w:rPr>
      </w:pPr>
      <w:r>
        <w:rPr>
          <w:lang w:val="en-US"/>
        </w:rPr>
        <w:t xml:space="preserve">With bags of path contexts and attention base mechanism, this thesis will try to improve on previous results got in </w:t>
      </w:r>
      <w:r>
        <w:rPr>
          <w:lang w:val="en-US"/>
        </w:rPr>
        <w:fldChar w:fldCharType="begin" w:fldLock="1"/>
      </w:r>
      <w:r w:rsidR="00DA470A">
        <w:rPr>
          <w:lang w:val="en-US"/>
        </w:rP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rPr>
          <w:lang w:val="en-US"/>
        </w:rPr>
        <w:fldChar w:fldCharType="separate"/>
      </w:r>
      <w:r w:rsidRPr="00872DAC">
        <w:rPr>
          <w:noProof/>
          <w:lang w:val="en-US"/>
        </w:rPr>
        <w:t>(Sikka et al., 2020)</w:t>
      </w:r>
      <w:r>
        <w:rPr>
          <w:lang w:val="en-US"/>
        </w:rPr>
        <w:fldChar w:fldCharType="end"/>
      </w:r>
      <w:r>
        <w:rPr>
          <w:lang w:val="en-US"/>
        </w:rPr>
        <w:t>.</w:t>
      </w:r>
    </w:p>
    <w:p w14:paraId="3EC18ED8" w14:textId="77777777" w:rsidR="00C71465" w:rsidRDefault="00C71465" w:rsidP="00872DAC">
      <w:pPr>
        <w:spacing w:line="360" w:lineRule="auto"/>
        <w:jc w:val="both"/>
        <w:rPr>
          <w:lang w:val="en-US"/>
        </w:rPr>
      </w:pPr>
    </w:p>
    <w:p w14:paraId="2291C026" w14:textId="77777777" w:rsidR="00C71465" w:rsidRDefault="00C71465" w:rsidP="00872DAC">
      <w:pPr>
        <w:spacing w:line="360" w:lineRule="auto"/>
        <w:jc w:val="both"/>
        <w:rPr>
          <w:b/>
          <w:bCs/>
          <w:lang w:val="en-US"/>
        </w:rPr>
      </w:pPr>
      <w:r w:rsidRPr="00C71465">
        <w:rPr>
          <w:b/>
          <w:bCs/>
          <w:lang w:val="en-US"/>
        </w:rPr>
        <w:lastRenderedPageBreak/>
        <w:t xml:space="preserve">3.2.5    </w:t>
      </w:r>
      <w:r w:rsidR="00353463">
        <w:rPr>
          <w:b/>
          <w:bCs/>
          <w:lang w:val="en-US"/>
        </w:rPr>
        <w:t>Proposed Approach</w:t>
      </w:r>
    </w:p>
    <w:p w14:paraId="4C8536D0" w14:textId="3C657DCD" w:rsidR="00C71465" w:rsidRDefault="00DA1CA3" w:rsidP="00872DAC">
      <w:pPr>
        <w:spacing w:line="360" w:lineRule="auto"/>
        <w:jc w:val="both"/>
        <w:rPr>
          <w:lang w:val="en-US"/>
        </w:rPr>
      </w:pPr>
      <w:r>
        <w:rPr>
          <w:lang w:val="en-US"/>
        </w:rPr>
        <w:t>This section discusses the approach using code2vec, architecture diagram of which is visualized in Figure 2.24</w:t>
      </w:r>
      <w:r w:rsidR="00A17580">
        <w:rPr>
          <w:lang w:val="en-US"/>
        </w:rPr>
        <w:t>(b)</w:t>
      </w:r>
      <w:r w:rsidR="00481839">
        <w:rPr>
          <w:lang w:val="en-US"/>
        </w:rPr>
        <w:t>. This flowchart depicts all the necessary details of the flow and presents a high level view of the implementation.</w:t>
      </w:r>
      <w:r w:rsidR="00F063D9">
        <w:rPr>
          <w:lang w:val="en-US"/>
        </w:rPr>
        <w:t xml:space="preserve"> At first all the java source code files are split into train, test and validation folders. They would need to processed to be able to feed them to code2vec model</w:t>
      </w:r>
      <w:r w:rsidR="00DA470A">
        <w:rPr>
          <w:lang w:val="en-US"/>
        </w:rPr>
        <w:t xml:space="preserve">. </w:t>
      </w:r>
      <w:r w:rsidR="00F063D9">
        <w:rPr>
          <w:lang w:val="en-US"/>
        </w:rPr>
        <w:t xml:space="preserve">Then the model is trained for learning new labels mapped to its respective code embedding. Using Attention layer, most significant </w:t>
      </w:r>
      <w:r w:rsidR="00AF6DDF">
        <w:rPr>
          <w:lang w:val="en-US"/>
        </w:rPr>
        <w:t>context</w:t>
      </w:r>
      <w:r w:rsidR="00F063D9">
        <w:rPr>
          <w:lang w:val="en-US"/>
        </w:rPr>
        <w:t xml:space="preserve"> vector is identified and using another dense </w:t>
      </w:r>
      <w:proofErr w:type="spellStart"/>
      <w:r w:rsidR="00F063D9">
        <w:rPr>
          <w:lang w:val="en-US"/>
        </w:rPr>
        <w:t>softmax</w:t>
      </w:r>
      <w:proofErr w:type="spellEnd"/>
      <w:r w:rsidR="00F063D9">
        <w:rPr>
          <w:lang w:val="en-US"/>
        </w:rPr>
        <w:t xml:space="preserve"> layer, output is predicted. I</w:t>
      </w:r>
      <w:r w:rsidR="00DA470A">
        <w:rPr>
          <w:lang w:val="en-US"/>
        </w:rPr>
        <w:t xml:space="preserve">f needed applications like Embedding Projector, studies done in this paper </w:t>
      </w:r>
      <w:r w:rsidR="00DA470A">
        <w:rPr>
          <w:lang w:val="en-US"/>
        </w:rPr>
        <w:fldChar w:fldCharType="begin" w:fldLock="1"/>
      </w:r>
      <w:r w:rsidR="006139F0">
        <w:rPr>
          <w:lang w:val="en-US"/>
        </w:rPr>
        <w:instrText>ADDIN CSL_CITATION {"citationItems":[{"id":"ITEM-1","itemData":{"abstract":"Embeddings are ubiquitous in machine learning, appearing in recommender systems, NLP, and many other applications. Researchers and developers often need to explore the properties of a specific embedding, and one way to analyze embeddings is to visualize them. We present the Embedding Projector, a tool for interactive visualization and interpretation of embeddings.","author":[{"dropping-particle":"","family":"Smilkov","given":"Daniel","non-dropping-particle":"","parse-names":false,"suffix":""},{"dropping-particle":"","family":"Thorat","given":"Nikhil","non-dropping-particle":"","parse-names":false,"suffix":""},{"dropping-particle":"","family":"Nicholson","given":"Charles","non-dropping-particle":"","parse-names":false,"suffix":""},{"dropping-particle":"","family":"Reif","given":"Emily","non-dropping-particle":"","parse-names":false,"suffix":""},{"dropping-particle":"","family":"Viégas","given":"Fernanda B.","non-dropping-particle":"","parse-names":false,"suffix":""},{"dropping-particle":"","family":"Wattenberg","given":"Martin","non-dropping-particle":"","parse-names":false,"suffix":""}],"id":"ITEM-1","issued":{"date-parts":[["2016","11","16"]]},"title":"Embedding Projector: Interactive Visualization and Interpretation of Embeddings","type":"article-journal"},"uris":["http://www.mendeley.com/documents/?uuid=1a6a5b1b-71d3-3f92-a34c-f85dc8a138b3"]}],"mendeley":{"formattedCitation":"(Smilkov et al., 2016)","plainTextFormattedCitation":"(Smilkov et al., 2016)","previouslyFormattedCitation":"(Smilkov et al., 2016)"},"properties":{"noteIndex":0},"schema":"https://github.com/citation-style-language/schema/raw/master/csl-citation.json"}</w:instrText>
      </w:r>
      <w:r w:rsidR="00DA470A">
        <w:rPr>
          <w:lang w:val="en-US"/>
        </w:rPr>
        <w:fldChar w:fldCharType="separate"/>
      </w:r>
      <w:r w:rsidR="00DA470A" w:rsidRPr="00DA470A">
        <w:rPr>
          <w:noProof/>
          <w:lang w:val="en-US"/>
        </w:rPr>
        <w:t>(Smilkov et al., 2016)</w:t>
      </w:r>
      <w:r w:rsidR="00DA470A">
        <w:rPr>
          <w:lang w:val="en-US"/>
        </w:rPr>
        <w:fldChar w:fldCharType="end"/>
      </w:r>
      <w:r w:rsidR="00DA470A">
        <w:rPr>
          <w:lang w:val="en-US"/>
        </w:rPr>
        <w:t xml:space="preserve">  etc. can also be utilized. </w:t>
      </w:r>
    </w:p>
    <w:p w14:paraId="2D94AE91" w14:textId="77777777" w:rsidR="00A17580" w:rsidRDefault="00A17580" w:rsidP="00872DAC">
      <w:pPr>
        <w:spacing w:line="360" w:lineRule="auto"/>
        <w:jc w:val="both"/>
        <w:rPr>
          <w:lang w:val="en-US"/>
        </w:rPr>
      </w:pPr>
    </w:p>
    <w:p w14:paraId="3BF9C4D2" w14:textId="77777777" w:rsidR="00A17580" w:rsidRDefault="00A17580" w:rsidP="00872DAC">
      <w:pPr>
        <w:spacing w:line="360" w:lineRule="auto"/>
        <w:jc w:val="both"/>
        <w:rPr>
          <w:lang w:val="en-US"/>
        </w:rPr>
      </w:pPr>
      <w:r>
        <w:rPr>
          <w:lang w:val="en-US"/>
        </w:rPr>
        <w:t xml:space="preserve">Architecture diagram and the flowchart of the whole process is presented in Figure </w:t>
      </w:r>
      <w:r w:rsidR="00465AF3">
        <w:rPr>
          <w:lang w:val="en-US"/>
        </w:rPr>
        <w:t>3</w:t>
      </w:r>
      <w:r>
        <w:rPr>
          <w:lang w:val="en-US"/>
        </w:rPr>
        <w:t>.</w:t>
      </w:r>
      <w:r w:rsidR="00465AF3">
        <w:rPr>
          <w:lang w:val="en-US"/>
        </w:rPr>
        <w:t>7</w:t>
      </w:r>
      <w:r>
        <w:rPr>
          <w:lang w:val="en-US"/>
        </w:rPr>
        <w:t xml:space="preserve">. Figure </w:t>
      </w:r>
      <w:r w:rsidR="00465AF3">
        <w:rPr>
          <w:lang w:val="en-US"/>
        </w:rPr>
        <w:t>3</w:t>
      </w:r>
      <w:r>
        <w:rPr>
          <w:lang w:val="en-US"/>
        </w:rPr>
        <w:t>.</w:t>
      </w:r>
      <w:r w:rsidR="00465AF3">
        <w:rPr>
          <w:lang w:val="en-US"/>
        </w:rPr>
        <w:t>6</w:t>
      </w:r>
      <w:r>
        <w:rPr>
          <w:lang w:val="en-US"/>
        </w:rPr>
        <w:t xml:space="preserve"> shows the architecture of code2vec.</w:t>
      </w:r>
    </w:p>
    <w:p w14:paraId="78008573" w14:textId="77777777" w:rsidR="00A17580" w:rsidRPr="00C71465" w:rsidRDefault="00A17580" w:rsidP="00872DAC">
      <w:pPr>
        <w:spacing w:line="360" w:lineRule="auto"/>
        <w:jc w:val="both"/>
        <w:rPr>
          <w:lang w:val="en-US"/>
        </w:rPr>
      </w:pPr>
      <w:r>
        <w:rPr>
          <w:noProof/>
          <w:lang w:val="en-US"/>
        </w:rPr>
        <w:drawing>
          <wp:inline distT="0" distB="0" distL="0" distR="0" wp14:anchorId="40934577" wp14:editId="6CDCC397">
            <wp:extent cx="5756275" cy="3141133"/>
            <wp:effectExtent l="0" t="0" r="0"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76234" cy="3152024"/>
                    </a:xfrm>
                    <a:prstGeom prst="rect">
                      <a:avLst/>
                    </a:prstGeom>
                  </pic:spPr>
                </pic:pic>
              </a:graphicData>
            </a:graphic>
          </wp:inline>
        </w:drawing>
      </w:r>
    </w:p>
    <w:p w14:paraId="470C92D3" w14:textId="77777777" w:rsidR="00872DAC" w:rsidRDefault="00872DAC" w:rsidP="00872DAC">
      <w:pPr>
        <w:spacing w:line="360" w:lineRule="auto"/>
        <w:jc w:val="both"/>
        <w:rPr>
          <w:lang w:val="en-US"/>
        </w:rPr>
      </w:pPr>
    </w:p>
    <w:p w14:paraId="486980D8" w14:textId="225204CC" w:rsidR="00A17580" w:rsidRPr="00D81240" w:rsidRDefault="00A17580" w:rsidP="00D81240">
      <w:pPr>
        <w:ind w:firstLine="720"/>
        <w:jc w:val="center"/>
        <w:rPr>
          <w:b/>
          <w:bCs/>
          <w:lang w:val="en-US"/>
        </w:rPr>
      </w:pPr>
      <w:r w:rsidRPr="00D81240">
        <w:rPr>
          <w:b/>
          <w:bCs/>
          <w:lang w:val="en-US"/>
        </w:rPr>
        <w:t xml:space="preserve">Figure </w:t>
      </w:r>
      <w:r w:rsidR="00465AF3" w:rsidRPr="00D81240">
        <w:rPr>
          <w:b/>
          <w:bCs/>
          <w:lang w:val="en-US"/>
        </w:rPr>
        <w:t>3</w:t>
      </w:r>
      <w:r w:rsidRPr="00D81240">
        <w:rPr>
          <w:b/>
          <w:bCs/>
          <w:lang w:val="en-US"/>
        </w:rPr>
        <w:t>.</w:t>
      </w:r>
      <w:r w:rsidR="00465AF3" w:rsidRPr="00D81240">
        <w:rPr>
          <w:b/>
          <w:bCs/>
          <w:lang w:val="en-US"/>
        </w:rPr>
        <w:t>6</w:t>
      </w:r>
      <w:r w:rsidR="00D81240" w:rsidRPr="00D81240">
        <w:rPr>
          <w:b/>
          <w:bCs/>
          <w:lang w:val="en-US"/>
        </w:rPr>
        <w:t xml:space="preserve"> (</w:t>
      </w:r>
      <w:r w:rsidR="00D81240" w:rsidRPr="00D81240">
        <w:rPr>
          <w:rFonts w:eastAsiaTheme="minorHAnsi"/>
          <w:b/>
          <w:bCs/>
          <w:lang w:val="en-GB" w:eastAsia="en-US"/>
        </w:rPr>
        <w:t>Code2vec architecture</w:t>
      </w:r>
      <w:r w:rsidR="00D81240" w:rsidRPr="00D81240">
        <w:rPr>
          <w:b/>
          <w:bCs/>
          <w:lang w:val="en-US"/>
        </w:rPr>
        <w:t>)</w:t>
      </w:r>
    </w:p>
    <w:p w14:paraId="1280B04B" w14:textId="77777777" w:rsidR="00584590" w:rsidRPr="00723429" w:rsidRDefault="00723429" w:rsidP="00723429">
      <w:pPr>
        <w:jc w:val="both"/>
        <w:rPr>
          <w:b/>
          <w:bCs/>
          <w:lang w:val="en-US"/>
        </w:rPr>
      </w:pPr>
      <w:r w:rsidRPr="00A17580">
        <w:rPr>
          <w:lang w:val="en-US"/>
        </w:rPr>
        <w:br w:type="page"/>
      </w:r>
      <w:r w:rsidRPr="00723429">
        <w:rPr>
          <w:b/>
          <w:bCs/>
          <w:lang w:val="en-US"/>
        </w:rPr>
        <w:lastRenderedPageBreak/>
        <w:tab/>
        <w:t xml:space="preserve">Architecture Diagram </w:t>
      </w:r>
      <w:r w:rsidR="00D25939">
        <w:rPr>
          <w:b/>
          <w:bCs/>
          <w:lang w:val="en-US"/>
        </w:rPr>
        <w:t>F</w:t>
      </w:r>
      <w:r w:rsidRPr="00723429">
        <w:rPr>
          <w:b/>
          <w:bCs/>
          <w:lang w:val="en-US"/>
        </w:rPr>
        <w:t>or Predicting Time Complexity Using Code2vec</w:t>
      </w:r>
    </w:p>
    <w:p w14:paraId="6DF7EE35" w14:textId="77777777" w:rsidR="00723429" w:rsidRDefault="00723429" w:rsidP="00584590">
      <w:pPr>
        <w:rPr>
          <w:lang w:val="en-US"/>
        </w:rPr>
      </w:pPr>
    </w:p>
    <w:p w14:paraId="5B7A5399" w14:textId="77777777" w:rsidR="00723429" w:rsidRDefault="00723429" w:rsidP="00584590">
      <w:pPr>
        <w:rPr>
          <w:lang w:val="en-US"/>
        </w:rPr>
      </w:pPr>
      <w:r>
        <w:rPr>
          <w:noProof/>
          <w:lang w:val="en-US"/>
        </w:rPr>
        <w:drawing>
          <wp:inline distT="0" distB="0" distL="0" distR="0" wp14:anchorId="6C485E21" wp14:editId="2F5015F2">
            <wp:extent cx="5756275" cy="81195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7">
                      <a:extLst>
                        <a:ext uri="{28A0092B-C50C-407E-A947-70E740481C1C}">
                          <a14:useLocalDpi xmlns:a14="http://schemas.microsoft.com/office/drawing/2010/main" val="0"/>
                        </a:ext>
                      </a:extLst>
                    </a:blip>
                    <a:stretch>
                      <a:fillRect/>
                    </a:stretch>
                  </pic:blipFill>
                  <pic:spPr>
                    <a:xfrm>
                      <a:off x="0" y="0"/>
                      <a:ext cx="5756275" cy="8119555"/>
                    </a:xfrm>
                    <a:prstGeom prst="rect">
                      <a:avLst/>
                    </a:prstGeom>
                  </pic:spPr>
                </pic:pic>
              </a:graphicData>
            </a:graphic>
          </wp:inline>
        </w:drawing>
      </w:r>
    </w:p>
    <w:p w14:paraId="7EE60798" w14:textId="77777777" w:rsidR="00723429" w:rsidRDefault="00723429" w:rsidP="00723429">
      <w:pPr>
        <w:rPr>
          <w:lang w:val="en-US"/>
        </w:rPr>
      </w:pPr>
    </w:p>
    <w:p w14:paraId="59BE4B74" w14:textId="77777777" w:rsidR="00723429" w:rsidRDefault="00723429" w:rsidP="00723429">
      <w:pPr>
        <w:rPr>
          <w:lang w:val="en-US"/>
        </w:rPr>
      </w:pPr>
      <w:r>
        <w:rPr>
          <w:lang w:val="en-US"/>
        </w:rPr>
        <w:tab/>
      </w:r>
      <w:r>
        <w:rPr>
          <w:lang w:val="en-US"/>
        </w:rPr>
        <w:tab/>
      </w:r>
      <w:r>
        <w:rPr>
          <w:lang w:val="en-US"/>
        </w:rPr>
        <w:tab/>
      </w:r>
      <w:r>
        <w:rPr>
          <w:lang w:val="en-US"/>
        </w:rPr>
        <w:tab/>
        <w:t xml:space="preserve">Figure </w:t>
      </w:r>
      <w:r w:rsidR="00465AF3">
        <w:rPr>
          <w:lang w:val="en-US"/>
        </w:rPr>
        <w:t>3</w:t>
      </w:r>
      <w:r>
        <w:rPr>
          <w:lang w:val="en-US"/>
        </w:rPr>
        <w:t>.</w:t>
      </w:r>
      <w:r w:rsidR="00465AF3">
        <w:rPr>
          <w:lang w:val="en-US"/>
        </w:rPr>
        <w:t>7</w:t>
      </w:r>
    </w:p>
    <w:p w14:paraId="74617715" w14:textId="77777777" w:rsidR="005320C1" w:rsidRDefault="005320C1" w:rsidP="005320C1">
      <w:pPr>
        <w:spacing w:line="360" w:lineRule="auto"/>
        <w:jc w:val="both"/>
        <w:rPr>
          <w:b/>
          <w:bCs/>
          <w:lang w:val="en-US"/>
        </w:rPr>
      </w:pPr>
      <w:r w:rsidRPr="005320C1">
        <w:rPr>
          <w:b/>
          <w:bCs/>
          <w:lang w:val="en-US"/>
        </w:rPr>
        <w:lastRenderedPageBreak/>
        <w:t>3.2.5.1    Selection Of Classifier Algorithms</w:t>
      </w:r>
    </w:p>
    <w:p w14:paraId="5A224794" w14:textId="7267387F" w:rsidR="005320C1" w:rsidRDefault="00AF6DDF" w:rsidP="005320C1">
      <w:pPr>
        <w:spacing w:line="360" w:lineRule="auto"/>
        <w:jc w:val="both"/>
        <w:rPr>
          <w:lang w:val="en-US"/>
        </w:rPr>
      </w:pPr>
      <w:r>
        <w:rPr>
          <w:lang w:val="en-US"/>
        </w:rPr>
        <w:t>Simple algorithms like SGD(Stochastic Gradient Descent) etc. can be used to minimize loss functions</w:t>
      </w:r>
      <w:r w:rsidR="000B65F5">
        <w:rPr>
          <w:lang w:val="en-US"/>
        </w:rPr>
        <w:t xml:space="preserve">. </w:t>
      </w:r>
      <w:r>
        <w:rPr>
          <w:lang w:val="en-US"/>
        </w:rPr>
        <w:t>Training is done based cross entropy loss internally</w:t>
      </w:r>
      <w:r>
        <w:rPr>
          <w:lang w:val="en-US"/>
        </w:rPr>
        <w:fldChar w:fldCharType="begin" w:fldLock="1"/>
      </w:r>
      <w:r>
        <w:rPr>
          <w:lang w:val="en-US"/>
        </w:rPr>
        <w:instrText>ADDIN CSL_CITATION {"citationItems":[{"id":"ITEM-1","itemData":{"DOI":"10.1023/A:1010091220143","ISSN":"1387-5841","abstract":"We present a new and fast method, called the cross-entropy method, for finding the optimal solution of combinatorial and continuous nonconvex optimization problems with convex bounded domains. To find the optimal solution we solve a sequence of simple auxiliary smooth optimization problems based on Kullback-Leibler cross-entropy, importance sampling, Markov chain and Boltzmann distribution. We use importance sampling as an important ingredient for adaptive adjustment of the temperature in the Boltzmann distribution and use Kullback-Leibler cross-entropy to find the optimal solution. In fact, we use the mode of a unimodal importance sampling distribution, like the mode of beta distribution, as an estimate of the optimal solution for continuous optimization and Markov chains approach for combinatorial optimization. In the later case we show almost surely convergence of our algorithm to the optimal solution. Supporting numerical results for both continuous and combinatorial optimization problems are given as well. Our empirical studies suggest that the cross-entropy method has polynomial in the size of the problem running time complexity.","author":[{"dropping-particle":"","family":"Rubinstein","given":"Reuven","non-dropping-particle":"","parse-names":false,"suffix":""}],"container-title":"Methodology And Computing In Applied Probability","id":"ITEM-1","issue":"2","issued":{"date-parts":[["1999"]]},"page":"127-190","publisher":"Springer","title":"The Cross-Entropy Method for Combinatorial and Continuous Optimization","type":"article-journal","volume":"1"},"uris":["http://www.mendeley.com/documents/?uuid=87b74224-70c5-3892-a2dc-196b32b4491c"]}],"mendeley":{"formattedCitation":"(Rubinstein, 1999)","plainTextFormattedCitation":"(Rubinstein, 1999)"},"properties":{"noteIndex":0},"schema":"https://github.com/citation-style-language/schema/raw/master/csl-citation.json"}</w:instrText>
      </w:r>
      <w:r>
        <w:rPr>
          <w:lang w:val="en-US"/>
        </w:rPr>
        <w:fldChar w:fldCharType="separate"/>
      </w:r>
      <w:r w:rsidRPr="00AF6DDF">
        <w:rPr>
          <w:noProof/>
          <w:lang w:val="en-US"/>
        </w:rPr>
        <w:t>(Rubinstein, 1999)</w:t>
      </w:r>
      <w:r>
        <w:rPr>
          <w:lang w:val="en-US"/>
        </w:rPr>
        <w:fldChar w:fldCharType="end"/>
      </w:r>
      <w:r>
        <w:rPr>
          <w:lang w:val="en-US"/>
        </w:rPr>
        <w:t xml:space="preserve">. </w:t>
      </w:r>
      <w:r w:rsidR="000B65F5">
        <w:rPr>
          <w:lang w:val="en-US"/>
        </w:rPr>
        <w:t>Although the data selected for this thesis is well curated without having any errors but there are only 932 examples in total. Since this is a manual effort, may be automating data creation of such quality could be a nice addition to future work. Another reason for choosing these algorithms is that have very less computation cost compared to any deep learning architecture.</w:t>
      </w:r>
    </w:p>
    <w:p w14:paraId="7020E8C8" w14:textId="77777777" w:rsidR="00F60B5E" w:rsidRDefault="00F60B5E" w:rsidP="005320C1">
      <w:pPr>
        <w:spacing w:line="360" w:lineRule="auto"/>
        <w:jc w:val="both"/>
        <w:rPr>
          <w:lang w:val="en-US"/>
        </w:rPr>
      </w:pPr>
    </w:p>
    <w:p w14:paraId="398F2FB3" w14:textId="77777777" w:rsidR="00F60B5E" w:rsidRDefault="00F60B5E" w:rsidP="005320C1">
      <w:pPr>
        <w:spacing w:line="360" w:lineRule="auto"/>
        <w:jc w:val="both"/>
        <w:rPr>
          <w:b/>
          <w:bCs/>
          <w:lang w:val="en-US"/>
        </w:rPr>
      </w:pPr>
      <w:r w:rsidRPr="00F60B5E">
        <w:rPr>
          <w:b/>
          <w:bCs/>
          <w:lang w:val="en-US"/>
        </w:rPr>
        <w:t>3.2.6    Evaluation</w:t>
      </w:r>
    </w:p>
    <w:p w14:paraId="4525C75C" w14:textId="77777777" w:rsidR="00694625" w:rsidRPr="00694625" w:rsidRDefault="00694625" w:rsidP="00694625">
      <w:pPr>
        <w:spacing w:line="360" w:lineRule="auto"/>
        <w:jc w:val="both"/>
        <w:rPr>
          <w:lang w:val="en-US"/>
        </w:rPr>
      </w:pPr>
      <w:r>
        <w:rPr>
          <w:lang w:val="en-US"/>
        </w:rPr>
        <w:t>Below are the few evaluation metrics this thesis will use. They are:</w:t>
      </w:r>
    </w:p>
    <w:p w14:paraId="555DEC63" w14:textId="77777777" w:rsidR="00694625" w:rsidRDefault="00694625" w:rsidP="00694625">
      <w:pPr>
        <w:pStyle w:val="ListParagraph"/>
        <w:numPr>
          <w:ilvl w:val="0"/>
          <w:numId w:val="4"/>
        </w:numPr>
        <w:tabs>
          <w:tab w:val="left" w:pos="720"/>
        </w:tabs>
        <w:overflowPunct w:val="0"/>
        <w:autoSpaceDE w:val="0"/>
        <w:autoSpaceDN w:val="0"/>
        <w:adjustRightInd w:val="0"/>
        <w:spacing w:line="360" w:lineRule="auto"/>
        <w:jc w:val="both"/>
        <w:textAlignment w:val="baseline"/>
      </w:pPr>
      <w:r w:rsidRPr="00095A6C">
        <w:rPr>
          <w:b/>
          <w:bCs/>
        </w:rPr>
        <w:t>Accuracy</w:t>
      </w:r>
      <w:r>
        <w:t>: Since the target variable classes in the dataset are balanced, measuring accuracy on model’s performance can be a good choice. Accuracy can be defined as ratio of sum of true positives, true negatives and sum of true positives, true negatives, false positives, false negatives.</w:t>
      </w:r>
    </w:p>
    <w:p w14:paraId="0F427540" w14:textId="77777777" w:rsidR="00694625" w:rsidRDefault="005509F4" w:rsidP="00694625">
      <w:pPr>
        <w:pStyle w:val="ListParagraph"/>
        <w:tabs>
          <w:tab w:val="left" w:pos="720"/>
        </w:tabs>
        <w:overflowPunct w:val="0"/>
        <w:autoSpaceDE w:val="0"/>
        <w:autoSpaceDN w:val="0"/>
        <w:adjustRightInd w:val="0"/>
        <w:spacing w:line="360" w:lineRule="auto"/>
        <w:jc w:val="both"/>
        <w:textAlignment w:val="baseline"/>
      </w:pPr>
      <m:oMathPara>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p w14:paraId="0398BF37" w14:textId="77777777" w:rsidR="00694625" w:rsidRDefault="005509F4" w:rsidP="005509F4">
      <w:pPr>
        <w:pStyle w:val="ListParagraph"/>
        <w:tabs>
          <w:tab w:val="left" w:pos="720"/>
        </w:tabs>
        <w:overflowPunct w:val="0"/>
        <w:autoSpaceDE w:val="0"/>
        <w:autoSpaceDN w:val="0"/>
        <w:adjustRightInd w:val="0"/>
        <w:spacing w:line="360" w:lineRule="auto"/>
        <w:jc w:val="both"/>
        <w:textAlignment w:val="baseline"/>
      </w:pPr>
      <w:r w:rsidRPr="00095A6C">
        <w:rPr>
          <w:i/>
          <w:iCs/>
        </w:rPr>
        <w:t>where</w:t>
      </w:r>
      <w:r>
        <w:t xml:space="preserve">  TP is True Positives</w:t>
      </w:r>
      <w:r w:rsidR="00BD3B0E">
        <w:t xml:space="preserve"> (precited and actual target value is true)</w:t>
      </w:r>
    </w:p>
    <w:p w14:paraId="15EC65D8" w14:textId="77777777" w:rsidR="005509F4" w:rsidRDefault="005509F4" w:rsidP="005509F4">
      <w:pPr>
        <w:pStyle w:val="ListParagraph"/>
        <w:tabs>
          <w:tab w:val="left" w:pos="720"/>
        </w:tabs>
        <w:overflowPunct w:val="0"/>
        <w:autoSpaceDE w:val="0"/>
        <w:autoSpaceDN w:val="0"/>
        <w:adjustRightInd w:val="0"/>
        <w:spacing w:line="360" w:lineRule="auto"/>
        <w:jc w:val="both"/>
        <w:textAlignment w:val="baseline"/>
      </w:pPr>
      <w:r>
        <w:t xml:space="preserve">            TN is True Negatives</w:t>
      </w:r>
      <w:r w:rsidR="00BD3B0E">
        <w:t xml:space="preserve"> (precited and actual target value is false)</w:t>
      </w:r>
    </w:p>
    <w:p w14:paraId="290BC02D" w14:textId="77777777" w:rsidR="00694625" w:rsidRDefault="005509F4" w:rsidP="005509F4">
      <w:pPr>
        <w:spacing w:line="360" w:lineRule="auto"/>
      </w:pPr>
      <w:r>
        <w:t xml:space="preserve"> </w:t>
      </w:r>
      <w:r>
        <w:tab/>
      </w:r>
      <w:r>
        <w:tab/>
        <w:t>FP is False Positives</w:t>
      </w:r>
      <w:r w:rsidR="00BD3B0E">
        <w:t xml:space="preserve"> (precited value is true and actual target value is false)</w:t>
      </w:r>
    </w:p>
    <w:p w14:paraId="42D8345F" w14:textId="77777777" w:rsidR="005509F4" w:rsidRDefault="005509F4" w:rsidP="005509F4">
      <w:pPr>
        <w:spacing w:line="360" w:lineRule="auto"/>
      </w:pPr>
      <w:r>
        <w:tab/>
      </w:r>
      <w:r>
        <w:tab/>
        <w:t>FN is False Negatives</w:t>
      </w:r>
      <w:r w:rsidR="00BD3B0E">
        <w:t xml:space="preserve"> (precited value is false and actual target value is true)</w:t>
      </w:r>
    </w:p>
    <w:p w14:paraId="7B5DF8EC" w14:textId="77777777" w:rsidR="00F66234" w:rsidRPr="005509F4" w:rsidRDefault="00F66234" w:rsidP="005509F4">
      <w:pPr>
        <w:spacing w:line="360" w:lineRule="auto"/>
      </w:pPr>
    </w:p>
    <w:p w14:paraId="5F2382D3" w14:textId="77777777" w:rsidR="00694625" w:rsidRDefault="004B64CC" w:rsidP="00694625">
      <w:pPr>
        <w:pStyle w:val="ListParagraph"/>
        <w:numPr>
          <w:ilvl w:val="0"/>
          <w:numId w:val="4"/>
        </w:numPr>
        <w:tabs>
          <w:tab w:val="left" w:pos="720"/>
        </w:tabs>
        <w:overflowPunct w:val="0"/>
        <w:autoSpaceDE w:val="0"/>
        <w:autoSpaceDN w:val="0"/>
        <w:adjustRightInd w:val="0"/>
        <w:spacing w:line="360" w:lineRule="auto"/>
        <w:jc w:val="both"/>
        <w:textAlignment w:val="baseline"/>
      </w:pPr>
      <w:r w:rsidRPr="00095A6C">
        <w:rPr>
          <w:b/>
          <w:bCs/>
        </w:rPr>
        <w:t>Precision</w:t>
      </w:r>
      <w:r>
        <w:t xml:space="preserve">: </w:t>
      </w:r>
      <w:r w:rsidR="00593EAE">
        <w:t>Since the study would naturally like to measure how precisely is it predicting the correct labels of the given code, precision would be used to measure that. Formula for calculating precision is as below:</w:t>
      </w:r>
    </w:p>
    <w:p w14:paraId="705EB3B0" w14:textId="77777777" w:rsidR="00593EAE" w:rsidRDefault="00593EAE" w:rsidP="00593EAE">
      <w:pPr>
        <w:pStyle w:val="ListParagraph"/>
        <w:tabs>
          <w:tab w:val="left" w:pos="720"/>
        </w:tabs>
        <w:overflowPunct w:val="0"/>
        <w:autoSpaceDE w:val="0"/>
        <w:autoSpaceDN w:val="0"/>
        <w:adjustRightInd w:val="0"/>
        <w:spacing w:line="360" w:lineRule="auto"/>
        <w:jc w:val="both"/>
        <w:textAlignment w:val="baseline"/>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7C205B5F" w14:textId="77777777" w:rsidR="00694625" w:rsidRDefault="00593EAE" w:rsidP="00694625">
      <w:pPr>
        <w:pStyle w:val="ListParagraph"/>
        <w:numPr>
          <w:ilvl w:val="0"/>
          <w:numId w:val="4"/>
        </w:numPr>
        <w:tabs>
          <w:tab w:val="left" w:pos="720"/>
        </w:tabs>
        <w:overflowPunct w:val="0"/>
        <w:autoSpaceDE w:val="0"/>
        <w:autoSpaceDN w:val="0"/>
        <w:adjustRightInd w:val="0"/>
        <w:spacing w:line="360" w:lineRule="auto"/>
        <w:jc w:val="both"/>
        <w:textAlignment w:val="baseline"/>
      </w:pPr>
      <w:r w:rsidRPr="00095A6C">
        <w:rPr>
          <w:b/>
          <w:bCs/>
        </w:rPr>
        <w:t>Recall</w:t>
      </w:r>
      <w:r>
        <w:t>: This study would also like to check how many labels of a particular class were actually captured overall. It can be calculated using below formula:</w:t>
      </w:r>
    </w:p>
    <w:p w14:paraId="005E5635" w14:textId="77777777" w:rsidR="00593EAE" w:rsidRDefault="00593EAE" w:rsidP="00593EAE">
      <w:pPr>
        <w:pStyle w:val="ListParagraph"/>
        <w:tabs>
          <w:tab w:val="left" w:pos="720"/>
        </w:tabs>
        <w:overflowPunct w:val="0"/>
        <w:autoSpaceDE w:val="0"/>
        <w:autoSpaceDN w:val="0"/>
        <w:adjustRightInd w:val="0"/>
        <w:spacing w:line="360" w:lineRule="auto"/>
        <w:jc w:val="both"/>
        <w:textAlignment w:val="baseline"/>
      </w:pPr>
      <m:oMathPara>
        <m:oMath>
          <m:r>
            <w:rPr>
              <w:rFonts w:ascii="Cambria Math" w:hAnsi="Cambria Math"/>
            </w:rPr>
            <m:t xml:space="preserve">Recall= </m:t>
          </m:r>
          <m:f>
            <m:fPr>
              <m:ctrlPr>
                <w:rPr>
                  <w:rFonts w:ascii="Cambria Math" w:eastAsiaTheme="minorHAnsi" w:hAnsi="Cambria Math"/>
                  <w:i/>
                  <w:lang w:eastAsia="en-US"/>
                </w:rPr>
              </m:ctrlPr>
            </m:fPr>
            <m:num>
              <m:r>
                <w:rPr>
                  <w:rFonts w:ascii="Cambria Math" w:hAnsi="Cambria Math"/>
                </w:rPr>
                <m:t>TP</m:t>
              </m:r>
            </m:num>
            <m:den>
              <m:r>
                <w:rPr>
                  <w:rFonts w:ascii="Cambria Math" w:hAnsi="Cambria Math"/>
                </w:rPr>
                <m:t>TP+FN</m:t>
              </m:r>
            </m:den>
          </m:f>
        </m:oMath>
      </m:oMathPara>
    </w:p>
    <w:p w14:paraId="3E1DEB1F" w14:textId="77777777" w:rsidR="00694625" w:rsidRDefault="00593EAE" w:rsidP="00694625">
      <w:pPr>
        <w:pStyle w:val="ListParagraph"/>
        <w:numPr>
          <w:ilvl w:val="0"/>
          <w:numId w:val="4"/>
        </w:numPr>
        <w:tabs>
          <w:tab w:val="left" w:pos="720"/>
        </w:tabs>
        <w:overflowPunct w:val="0"/>
        <w:autoSpaceDE w:val="0"/>
        <w:autoSpaceDN w:val="0"/>
        <w:adjustRightInd w:val="0"/>
        <w:spacing w:line="360" w:lineRule="auto"/>
        <w:jc w:val="both"/>
        <w:textAlignment w:val="baseline"/>
      </w:pPr>
      <w:r w:rsidRPr="00095A6C">
        <w:rPr>
          <w:b/>
          <w:bCs/>
        </w:rPr>
        <w:t>F1 Score</w:t>
      </w:r>
      <w:r>
        <w:t>: Combining results from both precision and recall, one can get a single score for model’s performance. It can be calculated using formula given below:</w:t>
      </w:r>
    </w:p>
    <w:p w14:paraId="1CD1E320" w14:textId="77777777" w:rsidR="00593EAE" w:rsidRDefault="00593EAE" w:rsidP="00593EAE">
      <w:pPr>
        <w:pStyle w:val="ListParagraph"/>
        <w:tabs>
          <w:tab w:val="left" w:pos="720"/>
        </w:tabs>
        <w:overflowPunct w:val="0"/>
        <w:autoSpaceDE w:val="0"/>
        <w:autoSpaceDN w:val="0"/>
        <w:adjustRightInd w:val="0"/>
        <w:spacing w:line="360" w:lineRule="auto"/>
        <w:jc w:val="both"/>
        <w:textAlignment w:val="baseline"/>
      </w:pPr>
      <m:oMathPara>
        <m:oMath>
          <m:r>
            <w:rPr>
              <w:rFonts w:ascii="Cambria Math" w:hAnsi="Cambria Math"/>
            </w:rPr>
            <m:t xml:space="preserve">F1 Score= </m:t>
          </m:r>
          <m:f>
            <m:fPr>
              <m:ctrlPr>
                <w:rPr>
                  <w:rFonts w:ascii="Cambria Math" w:eastAsiaTheme="minorHAnsi" w:hAnsi="Cambria Math"/>
                  <w:i/>
                  <w:lang w:eastAsia="en-US"/>
                </w:rPr>
              </m:ctrlPr>
            </m:fPr>
            <m:num>
              <m:r>
                <w:rPr>
                  <w:rFonts w:ascii="Cambria Math" w:hAnsi="Cambria Math"/>
                </w:rPr>
                <m:t>2*Precision*Recall</m:t>
              </m:r>
            </m:num>
            <m:den>
              <m:r>
                <w:rPr>
                  <w:rFonts w:ascii="Cambria Math" w:hAnsi="Cambria Math"/>
                </w:rPr>
                <m:t>Precision+Recall</m:t>
              </m:r>
            </m:den>
          </m:f>
        </m:oMath>
      </m:oMathPara>
    </w:p>
    <w:p w14:paraId="3B0302D7" w14:textId="77777777" w:rsidR="00694625" w:rsidRDefault="00694625" w:rsidP="005320C1">
      <w:pPr>
        <w:spacing w:line="360" w:lineRule="auto"/>
        <w:jc w:val="both"/>
        <w:rPr>
          <w:lang w:val="en-US"/>
        </w:rPr>
      </w:pPr>
    </w:p>
    <w:p w14:paraId="7D90BF21" w14:textId="77777777" w:rsidR="006F1020" w:rsidRDefault="006F1020" w:rsidP="005320C1">
      <w:pPr>
        <w:spacing w:line="360" w:lineRule="auto"/>
        <w:jc w:val="both"/>
        <w:rPr>
          <w:b/>
          <w:bCs/>
          <w:lang w:val="en-US"/>
        </w:rPr>
      </w:pPr>
      <w:r w:rsidRPr="006F1020">
        <w:rPr>
          <w:b/>
          <w:bCs/>
          <w:lang w:val="en-US"/>
        </w:rPr>
        <w:lastRenderedPageBreak/>
        <w:t>3.3    Tools</w:t>
      </w:r>
    </w:p>
    <w:p w14:paraId="35014AB4" w14:textId="77777777" w:rsidR="00D80945" w:rsidRDefault="00D80945" w:rsidP="005320C1">
      <w:pPr>
        <w:spacing w:line="360" w:lineRule="auto"/>
        <w:jc w:val="both"/>
        <w:rPr>
          <w:lang w:val="en-US"/>
        </w:rPr>
      </w:pPr>
      <w:r>
        <w:rPr>
          <w:lang w:val="en-US"/>
        </w:rPr>
        <w:t>This study would use many open source tools, they are listed down below.</w:t>
      </w:r>
    </w:p>
    <w:p w14:paraId="0D9B9CA8" w14:textId="77777777" w:rsidR="004233E0" w:rsidRDefault="004233E0" w:rsidP="005320C1">
      <w:pPr>
        <w:spacing w:line="360" w:lineRule="auto"/>
        <w:jc w:val="both"/>
        <w:rPr>
          <w:b/>
          <w:bCs/>
          <w:lang w:val="en-US"/>
        </w:rPr>
      </w:pPr>
      <w:r w:rsidRPr="00D80945">
        <w:rPr>
          <w:b/>
          <w:bCs/>
          <w:lang w:val="en-US"/>
        </w:rPr>
        <w:t>3.3</w:t>
      </w:r>
      <w:r w:rsidR="00D80945" w:rsidRPr="00D80945">
        <w:rPr>
          <w:b/>
          <w:bCs/>
          <w:lang w:val="en-US"/>
        </w:rPr>
        <w:t>.1    Python 3.7</w:t>
      </w:r>
    </w:p>
    <w:p w14:paraId="25D59487" w14:textId="77777777" w:rsidR="00D80945" w:rsidRDefault="00D80945" w:rsidP="005320C1">
      <w:pPr>
        <w:spacing w:line="360" w:lineRule="auto"/>
        <w:jc w:val="both"/>
        <w:rPr>
          <w:lang w:val="en-US"/>
        </w:rPr>
      </w:pPr>
      <w:r>
        <w:rPr>
          <w:lang w:val="en-US"/>
        </w:rPr>
        <w:t xml:space="preserve">Although python 3.9 is released but since the system’s setup already has packages installed with 3.7 along with all the required dependencies, it makes sense to continue using it. Moreover latest version might have new bugs which are not yet tested with the libraries like code2vec and </w:t>
      </w:r>
      <w:proofErr w:type="spellStart"/>
      <w:r>
        <w:rPr>
          <w:lang w:val="en-US"/>
        </w:rPr>
        <w:t>astminer</w:t>
      </w:r>
      <w:proofErr w:type="spellEnd"/>
      <w:r>
        <w:rPr>
          <w:lang w:val="en-US"/>
        </w:rPr>
        <w:t xml:space="preserve"> etc. They are already reported to be working with 3.7. Code2vec has a requirement of using python &gt; 3.6</w:t>
      </w:r>
    </w:p>
    <w:p w14:paraId="0DAFBB10" w14:textId="77777777" w:rsidR="00D80945" w:rsidRDefault="00D80945" w:rsidP="005320C1">
      <w:pPr>
        <w:spacing w:line="360" w:lineRule="auto"/>
        <w:jc w:val="both"/>
        <w:rPr>
          <w:lang w:val="en-US"/>
        </w:rPr>
      </w:pPr>
    </w:p>
    <w:p w14:paraId="29A81B3F" w14:textId="77777777" w:rsidR="00D80945" w:rsidRPr="00672195" w:rsidRDefault="00D80945" w:rsidP="005320C1">
      <w:pPr>
        <w:spacing w:line="360" w:lineRule="auto"/>
        <w:jc w:val="both"/>
        <w:rPr>
          <w:b/>
          <w:bCs/>
          <w:lang w:val="en-US"/>
        </w:rPr>
      </w:pPr>
      <w:r w:rsidRPr="00672195">
        <w:rPr>
          <w:b/>
          <w:bCs/>
          <w:lang w:val="en-US"/>
        </w:rPr>
        <w:t>3.3.2    TensorFlow 2.0.0</w:t>
      </w:r>
    </w:p>
    <w:p w14:paraId="312A0FD6" w14:textId="77777777" w:rsidR="00D80945" w:rsidRDefault="00D80945" w:rsidP="005320C1">
      <w:pPr>
        <w:spacing w:line="360" w:lineRule="auto"/>
        <w:jc w:val="both"/>
        <w:rPr>
          <w:lang w:val="en-US"/>
        </w:rPr>
      </w:pPr>
      <w:r>
        <w:rPr>
          <w:lang w:val="en-US"/>
        </w:rPr>
        <w:t>TensorFlow framework 2.0.0 is also mentioned as the requirement for code2vec and has a specific implementation tested with this version.</w:t>
      </w:r>
      <w:r w:rsidR="005307AC">
        <w:rPr>
          <w:lang w:val="en-US"/>
        </w:rPr>
        <w:t xml:space="preserve"> </w:t>
      </w:r>
    </w:p>
    <w:p w14:paraId="35AE5750" w14:textId="77777777" w:rsidR="00D80945" w:rsidRDefault="00D80945" w:rsidP="005320C1">
      <w:pPr>
        <w:spacing w:line="360" w:lineRule="auto"/>
        <w:jc w:val="both"/>
        <w:rPr>
          <w:lang w:val="en-US"/>
        </w:rPr>
      </w:pPr>
    </w:p>
    <w:p w14:paraId="7C587858" w14:textId="77777777" w:rsidR="00D80945" w:rsidRPr="00672195" w:rsidRDefault="00D80945" w:rsidP="005320C1">
      <w:pPr>
        <w:spacing w:line="360" w:lineRule="auto"/>
        <w:jc w:val="both"/>
        <w:rPr>
          <w:b/>
          <w:bCs/>
          <w:lang w:val="en-US"/>
        </w:rPr>
      </w:pPr>
      <w:r w:rsidRPr="00672195">
        <w:rPr>
          <w:b/>
          <w:bCs/>
          <w:lang w:val="en-US"/>
        </w:rPr>
        <w:t>3.3.3    GPU CUDA 10.0</w:t>
      </w:r>
    </w:p>
    <w:p w14:paraId="690DB177" w14:textId="77777777" w:rsidR="00D80945" w:rsidRDefault="00D80945" w:rsidP="005320C1">
      <w:pPr>
        <w:spacing w:line="360" w:lineRule="auto"/>
        <w:jc w:val="both"/>
        <w:rPr>
          <w:lang w:val="en-US"/>
        </w:rPr>
      </w:pPr>
      <w:r>
        <w:rPr>
          <w:lang w:val="en-US"/>
        </w:rPr>
        <w:t xml:space="preserve">GPU with </w:t>
      </w:r>
      <w:r w:rsidR="00672195">
        <w:rPr>
          <w:lang w:val="en-US"/>
        </w:rPr>
        <w:t>CUDA</w:t>
      </w:r>
      <w:r>
        <w:rPr>
          <w:lang w:val="en-US"/>
        </w:rPr>
        <w:t xml:space="preserve"> engine</w:t>
      </w:r>
      <w:r w:rsidR="00D86597">
        <w:rPr>
          <w:lang w:val="en-US"/>
        </w:rPr>
        <w:t xml:space="preserve"> </w:t>
      </w:r>
      <w:r>
        <w:rPr>
          <w:lang w:val="en-US"/>
        </w:rPr>
        <w:t>10.0 is also one of the dependency of code2vec.</w:t>
      </w:r>
      <w:r w:rsidR="00D86597">
        <w:rPr>
          <w:lang w:val="en-US"/>
        </w:rPr>
        <w:t xml:space="preserve"> This particular configuration is proven to be very fast and reliable computation of heavy duty mathematical calculations.</w:t>
      </w:r>
    </w:p>
    <w:p w14:paraId="4D5E18D7" w14:textId="77777777" w:rsidR="00D86597" w:rsidRDefault="00D86597" w:rsidP="005320C1">
      <w:pPr>
        <w:spacing w:line="360" w:lineRule="auto"/>
        <w:jc w:val="both"/>
        <w:rPr>
          <w:lang w:val="en-US"/>
        </w:rPr>
      </w:pPr>
    </w:p>
    <w:p w14:paraId="2DEBDE8D" w14:textId="77777777" w:rsidR="00D86597" w:rsidRPr="00672195" w:rsidRDefault="00D86597" w:rsidP="005320C1">
      <w:pPr>
        <w:spacing w:line="360" w:lineRule="auto"/>
        <w:jc w:val="both"/>
        <w:rPr>
          <w:b/>
          <w:bCs/>
          <w:lang w:val="en-US"/>
        </w:rPr>
      </w:pPr>
      <w:r w:rsidRPr="00672195">
        <w:rPr>
          <w:b/>
          <w:bCs/>
          <w:lang w:val="en-US"/>
        </w:rPr>
        <w:t xml:space="preserve">3.3.4    </w:t>
      </w:r>
      <w:proofErr w:type="spellStart"/>
      <w:r w:rsidRPr="00672195">
        <w:rPr>
          <w:b/>
          <w:bCs/>
          <w:lang w:val="en-US"/>
        </w:rPr>
        <w:t>Jupyter</w:t>
      </w:r>
      <w:proofErr w:type="spellEnd"/>
      <w:r w:rsidR="00374B1D">
        <w:rPr>
          <w:b/>
          <w:bCs/>
          <w:lang w:val="en-US"/>
        </w:rPr>
        <w:t xml:space="preserve"> Notebook</w:t>
      </w:r>
      <w:r w:rsidRPr="00672195">
        <w:rPr>
          <w:b/>
          <w:bCs/>
          <w:lang w:val="en-US"/>
        </w:rPr>
        <w:t xml:space="preserve"> 6.0.1</w:t>
      </w:r>
    </w:p>
    <w:p w14:paraId="4CC59705" w14:textId="77777777" w:rsidR="00D86597" w:rsidRDefault="00D86597" w:rsidP="005320C1">
      <w:pPr>
        <w:spacing w:line="360" w:lineRule="auto"/>
        <w:jc w:val="both"/>
        <w:rPr>
          <w:lang w:val="en-US"/>
        </w:rPr>
      </w:pPr>
      <w:proofErr w:type="spellStart"/>
      <w:r>
        <w:rPr>
          <w:lang w:val="en-US"/>
        </w:rPr>
        <w:t>Jupyter</w:t>
      </w:r>
      <w:proofErr w:type="spellEnd"/>
      <w:r>
        <w:rPr>
          <w:lang w:val="en-US"/>
        </w:rPr>
        <w:t xml:space="preserve"> notebook for analyzing data and development of prediction algorithm.</w:t>
      </w:r>
    </w:p>
    <w:p w14:paraId="533F85D0" w14:textId="77777777" w:rsidR="00D86597" w:rsidRDefault="00D86597" w:rsidP="005320C1">
      <w:pPr>
        <w:spacing w:line="360" w:lineRule="auto"/>
        <w:jc w:val="both"/>
        <w:rPr>
          <w:lang w:val="en-US"/>
        </w:rPr>
      </w:pPr>
    </w:p>
    <w:p w14:paraId="46FD6516" w14:textId="77777777" w:rsidR="00D86597" w:rsidRPr="00672195" w:rsidRDefault="00D86597" w:rsidP="005320C1">
      <w:pPr>
        <w:spacing w:line="360" w:lineRule="auto"/>
        <w:jc w:val="both"/>
        <w:rPr>
          <w:b/>
          <w:bCs/>
          <w:lang w:val="en-US"/>
        </w:rPr>
      </w:pPr>
      <w:r w:rsidRPr="00672195">
        <w:rPr>
          <w:b/>
          <w:bCs/>
          <w:lang w:val="en-US"/>
        </w:rPr>
        <w:t xml:space="preserve">3.3.5    </w:t>
      </w:r>
      <w:proofErr w:type="spellStart"/>
      <w:r w:rsidRPr="00672195">
        <w:rPr>
          <w:b/>
          <w:bCs/>
          <w:lang w:val="en-US"/>
        </w:rPr>
        <w:t>Astminer</w:t>
      </w:r>
      <w:proofErr w:type="spellEnd"/>
    </w:p>
    <w:p w14:paraId="021BE5BF" w14:textId="77777777" w:rsidR="00D86597" w:rsidRDefault="00D86597" w:rsidP="005320C1">
      <w:pPr>
        <w:spacing w:line="360" w:lineRule="auto"/>
        <w:jc w:val="both"/>
        <w:rPr>
          <w:lang w:val="en-US"/>
        </w:rPr>
      </w:pPr>
      <w:proofErr w:type="spellStart"/>
      <w:r>
        <w:rPr>
          <w:lang w:val="en-US"/>
        </w:rPr>
        <w:t>Astminer</w:t>
      </w:r>
      <w:proofErr w:type="spellEnd"/>
      <w:r>
        <w:rPr>
          <w:lang w:val="en-US"/>
        </w:rPr>
        <w:t xml:space="preserve"> library will be used for generating AST nodes from the sample java source codes.</w:t>
      </w:r>
    </w:p>
    <w:p w14:paraId="03498152" w14:textId="77777777" w:rsidR="005307AC" w:rsidRDefault="005307AC" w:rsidP="005320C1">
      <w:pPr>
        <w:spacing w:line="360" w:lineRule="auto"/>
        <w:jc w:val="both"/>
        <w:rPr>
          <w:lang w:val="en-US"/>
        </w:rPr>
      </w:pPr>
    </w:p>
    <w:p w14:paraId="35F2CB5B" w14:textId="77777777" w:rsidR="005307AC" w:rsidRPr="00672195" w:rsidRDefault="005307AC" w:rsidP="005320C1">
      <w:pPr>
        <w:spacing w:line="360" w:lineRule="auto"/>
        <w:jc w:val="both"/>
        <w:rPr>
          <w:b/>
          <w:bCs/>
          <w:lang w:val="en-US"/>
        </w:rPr>
      </w:pPr>
      <w:r w:rsidRPr="00672195">
        <w:rPr>
          <w:b/>
          <w:bCs/>
          <w:lang w:val="en-US"/>
        </w:rPr>
        <w:t>3.3.6    Scikit-learn (0.21.2)</w:t>
      </w:r>
    </w:p>
    <w:p w14:paraId="3E70451C" w14:textId="77777777" w:rsidR="005307AC" w:rsidRDefault="005307AC" w:rsidP="005320C1">
      <w:pPr>
        <w:spacing w:line="360" w:lineRule="auto"/>
        <w:jc w:val="both"/>
        <w:rPr>
          <w:lang w:val="en-US"/>
        </w:rPr>
      </w:pPr>
      <w:r>
        <w:rPr>
          <w:lang w:val="en-US"/>
        </w:rPr>
        <w:t>Scikit-learn provides python modules for machine learning and other data mining tasks.</w:t>
      </w:r>
      <w:r w:rsidR="00DF0E48">
        <w:rPr>
          <w:lang w:val="en-US"/>
        </w:rPr>
        <w:t xml:space="preserve"> It provides many machine learning algorithms like classification, regression etc. </w:t>
      </w:r>
    </w:p>
    <w:p w14:paraId="74181A50" w14:textId="77777777" w:rsidR="00FC3D9A" w:rsidRDefault="00FC3D9A" w:rsidP="005320C1">
      <w:pPr>
        <w:spacing w:line="360" w:lineRule="auto"/>
        <w:jc w:val="both"/>
        <w:rPr>
          <w:lang w:val="en-US"/>
        </w:rPr>
      </w:pPr>
    </w:p>
    <w:p w14:paraId="5BB6526B" w14:textId="77777777" w:rsidR="00FC3D9A" w:rsidRPr="00A36691" w:rsidRDefault="00A36691" w:rsidP="005320C1">
      <w:pPr>
        <w:spacing w:line="360" w:lineRule="auto"/>
        <w:jc w:val="both"/>
        <w:rPr>
          <w:b/>
          <w:bCs/>
          <w:lang w:val="en-US"/>
        </w:rPr>
      </w:pPr>
      <w:r w:rsidRPr="00A36691">
        <w:rPr>
          <w:b/>
          <w:bCs/>
          <w:lang w:val="en-US"/>
        </w:rPr>
        <w:t>3.4    Summary</w:t>
      </w:r>
    </w:p>
    <w:p w14:paraId="7C84A750" w14:textId="77777777" w:rsidR="008E69ED" w:rsidRDefault="00E94728" w:rsidP="005320C1">
      <w:pPr>
        <w:spacing w:line="360" w:lineRule="auto"/>
        <w:jc w:val="both"/>
        <w:rPr>
          <w:lang w:val="en-US"/>
        </w:rPr>
      </w:pPr>
      <w:r>
        <w:rPr>
          <w:lang w:val="en-US"/>
        </w:rPr>
        <w:t>This study trie</w:t>
      </w:r>
      <w:r w:rsidR="008E69ED">
        <w:rPr>
          <w:lang w:val="en-US"/>
        </w:rPr>
        <w:t>s</w:t>
      </w:r>
      <w:r>
        <w:rPr>
          <w:lang w:val="en-US"/>
        </w:rPr>
        <w:t xml:space="preserve"> to build upon many recent studies done in the domain of software code </w:t>
      </w:r>
      <w:r w:rsidR="008E69ED">
        <w:rPr>
          <w:lang w:val="en-US"/>
        </w:rPr>
        <w:t>quality and transformation</w:t>
      </w:r>
      <w:r>
        <w:rPr>
          <w:lang w:val="en-US"/>
        </w:rPr>
        <w:t>.</w:t>
      </w:r>
      <w:r w:rsidR="008E69ED">
        <w:rPr>
          <w:lang w:val="en-US"/>
        </w:rPr>
        <w:t xml:space="preserve"> Even though memory and space became cheap in last 2 decades, an optimized software is always desirable. Time complexity of a program is just one aspect of measuring code quality and makes sure that along with the desired feature being shipped to clients, it doesn’t over burden the utilities it uses on a daily basis. According to an estimate 111 </w:t>
      </w:r>
      <w:r w:rsidR="008E69ED">
        <w:rPr>
          <w:lang w:val="en-US"/>
        </w:rPr>
        <w:lastRenderedPageBreak/>
        <w:t>billions of lines of code is generated every day. Imagine how much extra resources it may take if even a small portion if it grows with an exponential order of growth. It not only increases the cost of maintaining it but also halts the progress of other services depending on it.</w:t>
      </w:r>
    </w:p>
    <w:p w14:paraId="08139D1B" w14:textId="77777777" w:rsidR="008E69ED" w:rsidRDefault="008E69ED" w:rsidP="005320C1">
      <w:pPr>
        <w:spacing w:line="360" w:lineRule="auto"/>
        <w:jc w:val="both"/>
        <w:rPr>
          <w:lang w:val="en-US"/>
        </w:rPr>
      </w:pPr>
    </w:p>
    <w:p w14:paraId="737EBDCB" w14:textId="77777777" w:rsidR="00FC3D9A" w:rsidRDefault="008E69ED" w:rsidP="005320C1">
      <w:pPr>
        <w:spacing w:line="360" w:lineRule="auto"/>
        <w:jc w:val="both"/>
        <w:rPr>
          <w:lang w:val="en-US"/>
        </w:rPr>
      </w:pPr>
      <w:r>
        <w:rPr>
          <w:lang w:val="en-US"/>
        </w:rPr>
        <w:t>After the successful adoption of embedding techniques in NLP, source codes have come far with using the same ideology. There are many libraries and models being developed at present, which tries to create semantically best adaptation of the code to its vector space.</w:t>
      </w:r>
      <w:r w:rsidR="00986EC5">
        <w:rPr>
          <w:lang w:val="en-US"/>
        </w:rPr>
        <w:t xml:space="preserve"> This study takes its inspiration from work done in </w:t>
      </w:r>
      <w:r w:rsidR="00986EC5">
        <w:rPr>
          <w:lang w:val="en-US"/>
        </w:rPr>
        <w:fldChar w:fldCharType="begin" w:fldLock="1"/>
      </w:r>
      <w:r w:rsidR="00CC3878">
        <w:rPr>
          <w:lang w:val="en-US"/>
        </w:rP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rsidR="00986EC5">
        <w:rPr>
          <w:lang w:val="en-US"/>
        </w:rPr>
        <w:fldChar w:fldCharType="separate"/>
      </w:r>
      <w:r w:rsidR="00986EC5" w:rsidRPr="00986EC5">
        <w:rPr>
          <w:noProof/>
          <w:lang w:val="en-US"/>
        </w:rPr>
        <w:t>(Sikka et al., 2020)</w:t>
      </w:r>
      <w:r w:rsidR="00986EC5">
        <w:rPr>
          <w:lang w:val="en-US"/>
        </w:rPr>
        <w:fldChar w:fldCharType="end"/>
      </w:r>
      <w:r w:rsidR="00986EC5">
        <w:rPr>
          <w:lang w:val="en-US"/>
        </w:rPr>
        <w:t xml:space="preserve">, which </w:t>
      </w:r>
      <w:r w:rsidR="00762E5D">
        <w:rPr>
          <w:lang w:val="en-US"/>
        </w:rPr>
        <w:t>used graph2vec for creating code embeddings and tries to improve over results obtained by using code2vec. There are a few new ideas implemented on code2vec over graph2vec, which can result in creating better embeddings for machine learning algorithms.</w:t>
      </w:r>
      <w:r w:rsidR="00A96690">
        <w:rPr>
          <w:lang w:val="en-US"/>
        </w:rPr>
        <w:t xml:space="preserve"> Since there are limitations in terms of data, this thesis explores state of the art classifier algorithms but  probably would yield different </w:t>
      </w:r>
      <w:r w:rsidR="00E560BE">
        <w:rPr>
          <w:lang w:val="en-US"/>
        </w:rPr>
        <w:t>results</w:t>
      </w:r>
      <w:r w:rsidR="00A96690">
        <w:rPr>
          <w:lang w:val="en-US"/>
        </w:rPr>
        <w:t xml:space="preserve"> with more data and deep learning.</w:t>
      </w:r>
    </w:p>
    <w:p w14:paraId="6043FC4C" w14:textId="77777777" w:rsidR="00FC3D9A" w:rsidRDefault="00FC3D9A" w:rsidP="005320C1">
      <w:pPr>
        <w:spacing w:line="360" w:lineRule="auto"/>
        <w:jc w:val="both"/>
        <w:rPr>
          <w:lang w:val="en-US"/>
        </w:rPr>
      </w:pPr>
    </w:p>
    <w:p w14:paraId="2B32CAA6" w14:textId="77777777" w:rsidR="00CC3878" w:rsidRDefault="00CC3878" w:rsidP="005320C1">
      <w:pPr>
        <w:spacing w:line="360" w:lineRule="auto"/>
        <w:jc w:val="both"/>
        <w:rPr>
          <w:lang w:val="en-US"/>
        </w:rPr>
      </w:pPr>
    </w:p>
    <w:p w14:paraId="56951061" w14:textId="77777777" w:rsidR="00CC3878" w:rsidRDefault="00CC3878" w:rsidP="005320C1">
      <w:pPr>
        <w:spacing w:line="360" w:lineRule="auto"/>
        <w:jc w:val="both"/>
        <w:rPr>
          <w:lang w:val="en-US"/>
        </w:rPr>
      </w:pPr>
    </w:p>
    <w:p w14:paraId="2FA23D6B" w14:textId="77777777" w:rsidR="00CC3878" w:rsidRDefault="00CC3878" w:rsidP="005320C1">
      <w:pPr>
        <w:spacing w:line="360" w:lineRule="auto"/>
        <w:jc w:val="both"/>
        <w:rPr>
          <w:lang w:val="en-US"/>
        </w:rPr>
      </w:pPr>
    </w:p>
    <w:p w14:paraId="7E1B0616" w14:textId="77777777" w:rsidR="00CC3878" w:rsidRDefault="00CC3878" w:rsidP="005320C1">
      <w:pPr>
        <w:spacing w:line="360" w:lineRule="auto"/>
        <w:jc w:val="both"/>
        <w:rPr>
          <w:lang w:val="en-US"/>
        </w:rPr>
      </w:pPr>
    </w:p>
    <w:p w14:paraId="6DC5807C" w14:textId="77777777" w:rsidR="00CC3878" w:rsidRDefault="00CC3878" w:rsidP="005320C1">
      <w:pPr>
        <w:spacing w:line="360" w:lineRule="auto"/>
        <w:jc w:val="both"/>
        <w:rPr>
          <w:lang w:val="en-US"/>
        </w:rPr>
      </w:pPr>
    </w:p>
    <w:p w14:paraId="4CDF170C" w14:textId="77777777" w:rsidR="00CC3878" w:rsidRDefault="00CC3878" w:rsidP="005320C1">
      <w:pPr>
        <w:spacing w:line="360" w:lineRule="auto"/>
        <w:jc w:val="both"/>
        <w:rPr>
          <w:lang w:val="en-US"/>
        </w:rPr>
      </w:pPr>
    </w:p>
    <w:p w14:paraId="258406E5" w14:textId="77777777" w:rsidR="00CC3878" w:rsidRDefault="00CC3878" w:rsidP="005320C1">
      <w:pPr>
        <w:spacing w:line="360" w:lineRule="auto"/>
        <w:jc w:val="both"/>
        <w:rPr>
          <w:lang w:val="en-US"/>
        </w:rPr>
      </w:pPr>
    </w:p>
    <w:p w14:paraId="5509495F" w14:textId="77777777" w:rsidR="00CC3878" w:rsidRDefault="00CC3878" w:rsidP="005320C1">
      <w:pPr>
        <w:spacing w:line="360" w:lineRule="auto"/>
        <w:jc w:val="both"/>
        <w:rPr>
          <w:lang w:val="en-US"/>
        </w:rPr>
      </w:pPr>
    </w:p>
    <w:p w14:paraId="6050949B" w14:textId="77777777" w:rsidR="00CC3878" w:rsidRDefault="00CC3878" w:rsidP="005320C1">
      <w:pPr>
        <w:spacing w:line="360" w:lineRule="auto"/>
        <w:jc w:val="both"/>
        <w:rPr>
          <w:lang w:val="en-US"/>
        </w:rPr>
      </w:pPr>
    </w:p>
    <w:p w14:paraId="0E61E903" w14:textId="77777777" w:rsidR="00CC3878" w:rsidRDefault="00CC3878" w:rsidP="005320C1">
      <w:pPr>
        <w:spacing w:line="360" w:lineRule="auto"/>
        <w:jc w:val="both"/>
        <w:rPr>
          <w:lang w:val="en-US"/>
        </w:rPr>
      </w:pPr>
    </w:p>
    <w:p w14:paraId="5D34BE60" w14:textId="77777777" w:rsidR="00CC3878" w:rsidRDefault="00CC3878" w:rsidP="005320C1">
      <w:pPr>
        <w:spacing w:line="360" w:lineRule="auto"/>
        <w:jc w:val="both"/>
        <w:rPr>
          <w:lang w:val="en-US"/>
        </w:rPr>
      </w:pPr>
    </w:p>
    <w:p w14:paraId="4B78621C" w14:textId="77777777" w:rsidR="00CC3878" w:rsidRDefault="00CC3878" w:rsidP="005320C1">
      <w:pPr>
        <w:spacing w:line="360" w:lineRule="auto"/>
        <w:jc w:val="both"/>
        <w:rPr>
          <w:lang w:val="en-US"/>
        </w:rPr>
      </w:pPr>
    </w:p>
    <w:p w14:paraId="6458A1F6" w14:textId="77777777" w:rsidR="00CC3878" w:rsidRDefault="00CC3878" w:rsidP="005320C1">
      <w:pPr>
        <w:spacing w:line="360" w:lineRule="auto"/>
        <w:jc w:val="both"/>
        <w:rPr>
          <w:lang w:val="en-US"/>
        </w:rPr>
      </w:pPr>
    </w:p>
    <w:p w14:paraId="374A59BF" w14:textId="77777777" w:rsidR="00CC3878" w:rsidRDefault="00CC3878" w:rsidP="005320C1">
      <w:pPr>
        <w:spacing w:line="360" w:lineRule="auto"/>
        <w:jc w:val="both"/>
        <w:rPr>
          <w:lang w:val="en-US"/>
        </w:rPr>
      </w:pPr>
    </w:p>
    <w:p w14:paraId="3A61C622" w14:textId="77777777" w:rsidR="00CC3878" w:rsidRDefault="00CC3878" w:rsidP="005320C1">
      <w:pPr>
        <w:spacing w:line="360" w:lineRule="auto"/>
        <w:jc w:val="both"/>
        <w:rPr>
          <w:lang w:val="en-US"/>
        </w:rPr>
      </w:pPr>
    </w:p>
    <w:p w14:paraId="53FAE6B5" w14:textId="77777777" w:rsidR="00CC3878" w:rsidRDefault="00CC3878" w:rsidP="005320C1">
      <w:pPr>
        <w:spacing w:line="360" w:lineRule="auto"/>
        <w:jc w:val="both"/>
        <w:rPr>
          <w:lang w:val="en-US"/>
        </w:rPr>
      </w:pPr>
    </w:p>
    <w:p w14:paraId="5B719E38" w14:textId="77777777" w:rsidR="00CC3878" w:rsidRDefault="00CC3878" w:rsidP="005320C1">
      <w:pPr>
        <w:spacing w:line="360" w:lineRule="auto"/>
        <w:jc w:val="both"/>
        <w:rPr>
          <w:lang w:val="en-US"/>
        </w:rPr>
      </w:pPr>
    </w:p>
    <w:p w14:paraId="30CFBCD6" w14:textId="77777777" w:rsidR="00CC3878" w:rsidRDefault="00CC3878" w:rsidP="005320C1">
      <w:pPr>
        <w:spacing w:line="360" w:lineRule="auto"/>
        <w:jc w:val="both"/>
        <w:rPr>
          <w:lang w:val="en-US"/>
        </w:rPr>
      </w:pPr>
    </w:p>
    <w:p w14:paraId="2C8C2633" w14:textId="77777777" w:rsidR="00CC3878" w:rsidRDefault="00CC3878" w:rsidP="005320C1">
      <w:pPr>
        <w:spacing w:line="360" w:lineRule="auto"/>
        <w:jc w:val="both"/>
        <w:rPr>
          <w:lang w:val="en-US"/>
        </w:rPr>
      </w:pPr>
    </w:p>
    <w:p w14:paraId="17A23ECF" w14:textId="77777777" w:rsidR="00CC3878" w:rsidRDefault="00CC3878" w:rsidP="005320C1">
      <w:pPr>
        <w:spacing w:line="360" w:lineRule="auto"/>
        <w:jc w:val="both"/>
        <w:rPr>
          <w:lang w:val="en-US"/>
        </w:rPr>
      </w:pPr>
    </w:p>
    <w:p w14:paraId="5C082E47" w14:textId="56E0EBF6" w:rsidR="003B056A" w:rsidRDefault="003B056A" w:rsidP="003B056A">
      <w:pPr>
        <w:spacing w:line="360" w:lineRule="auto"/>
        <w:jc w:val="center"/>
        <w:rPr>
          <w:b/>
          <w:bCs/>
          <w:lang w:val="en-US"/>
        </w:rPr>
      </w:pPr>
      <w:r w:rsidRPr="00C57CA8">
        <w:rPr>
          <w:b/>
          <w:bCs/>
          <w:lang w:val="en-US"/>
        </w:rPr>
        <w:lastRenderedPageBreak/>
        <w:t xml:space="preserve">CHAPTER </w:t>
      </w:r>
      <w:r>
        <w:rPr>
          <w:b/>
          <w:bCs/>
          <w:lang w:val="en-US"/>
        </w:rPr>
        <w:t>4</w:t>
      </w:r>
    </w:p>
    <w:p w14:paraId="40E430B6" w14:textId="77777777" w:rsidR="003B056A" w:rsidRDefault="003B056A" w:rsidP="003B056A">
      <w:pPr>
        <w:spacing w:line="360" w:lineRule="auto"/>
        <w:jc w:val="center"/>
        <w:rPr>
          <w:b/>
          <w:bCs/>
          <w:lang w:val="en-US"/>
        </w:rPr>
      </w:pPr>
    </w:p>
    <w:p w14:paraId="2B13EF63" w14:textId="034EEF88" w:rsidR="003B056A" w:rsidRDefault="003B056A" w:rsidP="003B056A">
      <w:pPr>
        <w:spacing w:line="360" w:lineRule="auto"/>
        <w:jc w:val="center"/>
        <w:rPr>
          <w:b/>
          <w:bCs/>
          <w:lang w:val="en-US"/>
        </w:rPr>
      </w:pPr>
      <w:r>
        <w:rPr>
          <w:b/>
          <w:bCs/>
          <w:lang w:val="en-US"/>
        </w:rPr>
        <w:t>ANALYSIS</w:t>
      </w:r>
      <w:r w:rsidR="00B15C9C">
        <w:rPr>
          <w:b/>
          <w:bCs/>
          <w:lang w:val="en-US"/>
        </w:rPr>
        <w:t xml:space="preserve"> AND DESIGN</w:t>
      </w:r>
    </w:p>
    <w:p w14:paraId="66193273" w14:textId="6FB16215" w:rsidR="003B056A" w:rsidRDefault="003B056A" w:rsidP="003B056A">
      <w:pPr>
        <w:spacing w:line="360" w:lineRule="auto"/>
        <w:jc w:val="center"/>
        <w:rPr>
          <w:b/>
          <w:bCs/>
          <w:lang w:val="en-US"/>
        </w:rPr>
      </w:pPr>
    </w:p>
    <w:p w14:paraId="030CA696" w14:textId="77777777" w:rsidR="003B056A" w:rsidRDefault="003B056A" w:rsidP="003B056A">
      <w:pPr>
        <w:spacing w:line="360" w:lineRule="auto"/>
        <w:jc w:val="center"/>
        <w:rPr>
          <w:b/>
          <w:bCs/>
          <w:lang w:val="en-US"/>
        </w:rPr>
      </w:pPr>
    </w:p>
    <w:p w14:paraId="67B05426" w14:textId="29F8EBFC" w:rsidR="003B056A" w:rsidRDefault="003B056A" w:rsidP="000939BE">
      <w:pPr>
        <w:spacing w:line="360" w:lineRule="auto"/>
        <w:jc w:val="both"/>
        <w:rPr>
          <w:b/>
          <w:bCs/>
          <w:lang w:val="en-US"/>
        </w:rPr>
      </w:pPr>
      <w:r>
        <w:rPr>
          <w:b/>
          <w:bCs/>
          <w:lang w:val="en-US"/>
        </w:rPr>
        <w:t>4.1    Introduction</w:t>
      </w:r>
    </w:p>
    <w:p w14:paraId="4D81EC0D" w14:textId="770D82B5" w:rsidR="003B056A" w:rsidRDefault="00C32AEE" w:rsidP="005320C1">
      <w:pPr>
        <w:spacing w:line="360" w:lineRule="auto"/>
        <w:jc w:val="both"/>
        <w:rPr>
          <w:lang w:val="en-US"/>
        </w:rPr>
      </w:pPr>
      <w:r>
        <w:rPr>
          <w:lang w:val="en-US"/>
        </w:rPr>
        <w:t>This section looks seep into the dataset, it’s distribution and processing steps to make it suitable for model based learning. Following that model’s architecture and hyper-parameters are discussed in detail.</w:t>
      </w:r>
    </w:p>
    <w:p w14:paraId="5C5C49C5" w14:textId="5B86F9AF" w:rsidR="00C32AEE" w:rsidRDefault="00C32AEE" w:rsidP="005320C1">
      <w:pPr>
        <w:spacing w:line="360" w:lineRule="auto"/>
        <w:jc w:val="both"/>
        <w:rPr>
          <w:lang w:val="en-US"/>
        </w:rPr>
      </w:pPr>
    </w:p>
    <w:p w14:paraId="642596B9" w14:textId="695B105B" w:rsidR="00C32AEE" w:rsidRDefault="00C32AEE" w:rsidP="005320C1">
      <w:pPr>
        <w:spacing w:line="360" w:lineRule="auto"/>
        <w:jc w:val="both"/>
        <w:rPr>
          <w:b/>
          <w:bCs/>
          <w:lang w:val="en-US"/>
        </w:rPr>
      </w:pPr>
      <w:r w:rsidRPr="00C32AEE">
        <w:rPr>
          <w:b/>
          <w:bCs/>
          <w:lang w:val="en-US"/>
        </w:rPr>
        <w:t>4.2    Dataset Description</w:t>
      </w:r>
    </w:p>
    <w:p w14:paraId="658F5FC7" w14:textId="11D34A29" w:rsidR="00C32AEE" w:rsidRDefault="00C35781" w:rsidP="005320C1">
      <w:pPr>
        <w:spacing w:line="360" w:lineRule="auto"/>
        <w:jc w:val="both"/>
        <w:rPr>
          <w:lang w:val="en-US"/>
        </w:rPr>
      </w:pPr>
      <w:r>
        <w:rPr>
          <w:lang w:val="en-US"/>
        </w:rPr>
        <w:t>Dataset</w:t>
      </w:r>
      <w:r>
        <w:rPr>
          <w:lang w:val="en-US"/>
        </w:rPr>
        <w:fldChar w:fldCharType="begin" w:fldLock="1"/>
      </w:r>
      <w:r w:rsidR="00122ACB">
        <w:rPr>
          <w:lang w:val="en-US"/>
        </w:rPr>
        <w:instrText>ADDIN CSL_CITATION {"citationItems":[{"id":"ITEM-1","itemData":{"URL":"https://github.com/midas-research/corcod-dataset","accessed":{"date-parts":[["2020","9","27"]]},"author":[{"dropping-particle":"","family":"Sikka","given":"Jagriti Kushal Arya","non-dropping-particle":"","parse-names":false,"suffix":""}],"container-title":"MIDAS Research Laboratory, IIIT-Delhi","id":"ITEM-1","issued":{"date-parts":[["2019"]]},"title":"GitHub - midas-research/corcod-dataset: CoRCoD: Code Runtime Complexity Dataset","type":"webpage"},"uris":["http://www.mendeley.com/documents/?uuid=a17c433b-73ee-3edd-b1bb-db507fb3e1fd"]}],"mendeley":{"formattedCitation":"(Sikka, 2019)","plainTextFormattedCitation":"(Sikka, 2019)","previouslyFormattedCitation":"(Sikka, 2019)"},"properties":{"noteIndex":0},"schema":"https://github.com/citation-style-language/schema/raw/master/csl-citation.json"}</w:instrText>
      </w:r>
      <w:r>
        <w:rPr>
          <w:lang w:val="en-US"/>
        </w:rPr>
        <w:fldChar w:fldCharType="separate"/>
      </w:r>
      <w:r w:rsidRPr="00C35781">
        <w:rPr>
          <w:noProof/>
          <w:lang w:val="en-US"/>
        </w:rPr>
        <w:t>(Sikka, 2019)</w:t>
      </w:r>
      <w:r>
        <w:rPr>
          <w:lang w:val="en-US"/>
        </w:rPr>
        <w:fldChar w:fldCharType="end"/>
      </w:r>
      <w:r>
        <w:rPr>
          <w:lang w:val="en-US"/>
        </w:rPr>
        <w:t xml:space="preserve"> used in this paper is collected from GitHub and is open sourced. It has 933 rows in total corresponding to the same number of java files. Each of this java file is mapped to its corresponding time complexity class. Along with the complexity class, other metadata i.e. number of if statements, nested loop depth, recursion present etc. are also given for each java program.</w:t>
      </w:r>
      <w:r w:rsidR="00516BDF">
        <w:rPr>
          <w:lang w:val="en-US"/>
        </w:rPr>
        <w:t xml:space="preserve"> There are 16 such columns capturing different constructs of the given java code. </w:t>
      </w:r>
      <w:r w:rsidR="00B136DE">
        <w:rPr>
          <w:lang w:val="en-US"/>
        </w:rPr>
        <w:t>Complete list of features is shown in Figure 4.1</w:t>
      </w:r>
    </w:p>
    <w:p w14:paraId="43496444" w14:textId="71986C7A" w:rsidR="00B136DE" w:rsidRPr="00C32AEE" w:rsidRDefault="00B136DE" w:rsidP="005320C1">
      <w:pPr>
        <w:spacing w:line="360" w:lineRule="auto"/>
        <w:jc w:val="both"/>
        <w:rPr>
          <w:lang w:val="en-US"/>
        </w:rPr>
      </w:pPr>
      <w:r>
        <w:rPr>
          <w:noProof/>
          <w:lang w:val="en-US"/>
        </w:rPr>
        <w:drawing>
          <wp:inline distT="0" distB="0" distL="0" distR="0" wp14:anchorId="7F86741C" wp14:editId="45B22CF3">
            <wp:extent cx="4724400" cy="2311400"/>
            <wp:effectExtent l="0" t="0" r="0" b="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971206" cy="2432149"/>
                    </a:xfrm>
                    <a:prstGeom prst="rect">
                      <a:avLst/>
                    </a:prstGeom>
                  </pic:spPr>
                </pic:pic>
              </a:graphicData>
            </a:graphic>
          </wp:inline>
        </w:drawing>
      </w:r>
    </w:p>
    <w:p w14:paraId="784CD854" w14:textId="5FC0D438" w:rsidR="003B056A" w:rsidRPr="00C26908" w:rsidRDefault="00B136DE" w:rsidP="00C26908">
      <w:pPr>
        <w:spacing w:line="360" w:lineRule="auto"/>
        <w:jc w:val="center"/>
        <w:rPr>
          <w:b/>
          <w:bCs/>
          <w:lang w:val="en-US"/>
        </w:rPr>
      </w:pPr>
      <w:r w:rsidRPr="00C26908">
        <w:rPr>
          <w:b/>
          <w:bCs/>
          <w:lang w:val="en-US"/>
        </w:rPr>
        <w:t>Figure 4.1</w:t>
      </w:r>
      <w:r w:rsidR="008805FC" w:rsidRPr="00C26908">
        <w:rPr>
          <w:b/>
          <w:bCs/>
          <w:lang w:val="en-US"/>
        </w:rPr>
        <w:t xml:space="preserve"> (Features From Code Samples)</w:t>
      </w:r>
    </w:p>
    <w:p w14:paraId="18A4EDA9" w14:textId="77777777" w:rsidR="003B056A" w:rsidRDefault="003B056A" w:rsidP="005320C1">
      <w:pPr>
        <w:spacing w:line="360" w:lineRule="auto"/>
        <w:jc w:val="both"/>
        <w:rPr>
          <w:b/>
          <w:bCs/>
          <w:lang w:val="en-US"/>
        </w:rPr>
      </w:pPr>
    </w:p>
    <w:p w14:paraId="0ECF035D" w14:textId="7FCEB08A" w:rsidR="003B056A" w:rsidRDefault="00B136DE" w:rsidP="005320C1">
      <w:pPr>
        <w:spacing w:line="360" w:lineRule="auto"/>
        <w:jc w:val="both"/>
        <w:rPr>
          <w:b/>
          <w:bCs/>
          <w:lang w:val="en-US"/>
        </w:rPr>
      </w:pPr>
      <w:r>
        <w:rPr>
          <w:b/>
          <w:bCs/>
          <w:lang w:val="en-US"/>
        </w:rPr>
        <w:t>4.3    Dataset Distribution</w:t>
      </w:r>
    </w:p>
    <w:p w14:paraId="375796D8" w14:textId="5844EA7C" w:rsidR="00B136DE" w:rsidRPr="00B136DE" w:rsidRDefault="00B136DE" w:rsidP="005320C1">
      <w:pPr>
        <w:spacing w:line="360" w:lineRule="auto"/>
        <w:jc w:val="both"/>
        <w:rPr>
          <w:lang w:val="en-US"/>
        </w:rPr>
      </w:pPr>
      <w:r>
        <w:rPr>
          <w:lang w:val="en-US"/>
        </w:rPr>
        <w:t>This sub-section would try to analyze how the data is distributed and what kind of programming constructs affects its overall time complexity. For example nested loop depths can lead to exponential time complexity, whereas normal if loops can return a linear complexity. Let’s take a look at overall data distribution first.</w:t>
      </w:r>
    </w:p>
    <w:p w14:paraId="1D5FAF5D" w14:textId="77777777" w:rsidR="003B056A" w:rsidRDefault="003B056A" w:rsidP="005320C1">
      <w:pPr>
        <w:spacing w:line="360" w:lineRule="auto"/>
        <w:jc w:val="both"/>
        <w:rPr>
          <w:b/>
          <w:bCs/>
          <w:lang w:val="en-US"/>
        </w:rPr>
      </w:pPr>
    </w:p>
    <w:p w14:paraId="305476F7" w14:textId="205AF4D3" w:rsidR="003B056A" w:rsidRDefault="00B136DE" w:rsidP="005320C1">
      <w:pPr>
        <w:spacing w:line="360" w:lineRule="auto"/>
        <w:jc w:val="both"/>
        <w:rPr>
          <w:lang w:val="en-US"/>
        </w:rPr>
      </w:pPr>
      <w:r w:rsidRPr="00B136DE">
        <w:rPr>
          <w:lang w:val="en-US"/>
        </w:rPr>
        <w:lastRenderedPageBreak/>
        <w:t>Fig</w:t>
      </w:r>
      <w:r>
        <w:rPr>
          <w:lang w:val="en-US"/>
        </w:rPr>
        <w:t>ure</w:t>
      </w:r>
      <w:r w:rsidRPr="00B136DE">
        <w:rPr>
          <w:lang w:val="en-US"/>
        </w:rPr>
        <w:t xml:space="preserve"> 4.2 shows the </w:t>
      </w:r>
      <w:r>
        <w:rPr>
          <w:lang w:val="en-US"/>
        </w:rPr>
        <w:t>overall data distribution of different kind of class complexities present in the dataset.</w:t>
      </w:r>
    </w:p>
    <w:p w14:paraId="053F42A2" w14:textId="075651AE" w:rsidR="00B136DE" w:rsidRPr="00B136DE" w:rsidRDefault="00B136DE" w:rsidP="005320C1">
      <w:pPr>
        <w:spacing w:line="360" w:lineRule="auto"/>
        <w:jc w:val="both"/>
        <w:rPr>
          <w:lang w:val="en-US"/>
        </w:rPr>
      </w:pPr>
      <w:r>
        <w:rPr>
          <w:noProof/>
          <w:lang w:val="en-US"/>
        </w:rPr>
        <w:drawing>
          <wp:inline distT="0" distB="0" distL="0" distR="0" wp14:anchorId="1588326A" wp14:editId="55417D67">
            <wp:extent cx="5756275" cy="3882390"/>
            <wp:effectExtent l="0" t="0" r="0" b="0"/>
            <wp:docPr id="29" name="Picture 2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pi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56275" cy="3882390"/>
                    </a:xfrm>
                    <a:prstGeom prst="rect">
                      <a:avLst/>
                    </a:prstGeom>
                  </pic:spPr>
                </pic:pic>
              </a:graphicData>
            </a:graphic>
          </wp:inline>
        </w:drawing>
      </w:r>
    </w:p>
    <w:p w14:paraId="39CA69BB" w14:textId="393B151A" w:rsidR="003B056A" w:rsidRPr="00C26908" w:rsidRDefault="00B136DE" w:rsidP="00E76BCB">
      <w:pPr>
        <w:spacing w:line="360" w:lineRule="auto"/>
        <w:jc w:val="center"/>
        <w:rPr>
          <w:b/>
          <w:bCs/>
          <w:lang w:val="en-US"/>
        </w:rPr>
      </w:pPr>
      <w:r w:rsidRPr="00C26908">
        <w:rPr>
          <w:b/>
          <w:bCs/>
          <w:lang w:val="en-US"/>
        </w:rPr>
        <w:t>Figure 4.2</w:t>
      </w:r>
      <w:r w:rsidR="00E76BCB" w:rsidRPr="00C26908">
        <w:rPr>
          <w:b/>
          <w:bCs/>
          <w:lang w:val="en-US"/>
        </w:rPr>
        <w:t xml:space="preserve"> (Data Distribution Pie Chart)</w:t>
      </w:r>
    </w:p>
    <w:p w14:paraId="2E8988E2" w14:textId="77777777" w:rsidR="003B056A" w:rsidRDefault="003B056A" w:rsidP="005320C1">
      <w:pPr>
        <w:spacing w:line="360" w:lineRule="auto"/>
        <w:jc w:val="both"/>
        <w:rPr>
          <w:b/>
          <w:bCs/>
          <w:lang w:val="en-US"/>
        </w:rPr>
      </w:pPr>
    </w:p>
    <w:p w14:paraId="71D49EF7" w14:textId="56ED99A7" w:rsidR="003B056A" w:rsidRDefault="00B136DE" w:rsidP="005320C1">
      <w:pPr>
        <w:spacing w:line="360" w:lineRule="auto"/>
        <w:jc w:val="both"/>
        <w:rPr>
          <w:lang w:val="en-US"/>
        </w:rPr>
      </w:pPr>
      <w:r>
        <w:rPr>
          <w:lang w:val="en-US"/>
        </w:rPr>
        <w:t xml:space="preserve">Dataset has ~40% of data with </w:t>
      </w:r>
      <w:r w:rsidR="006D5673">
        <w:rPr>
          <w:lang w:val="en-US"/>
        </w:rPr>
        <w:t xml:space="preserve">time complexity of n, along with approximately 21% java examples with </w:t>
      </w:r>
      <w:proofErr w:type="spellStart"/>
      <w:r w:rsidR="006D5673">
        <w:rPr>
          <w:lang w:val="en-US"/>
        </w:rPr>
        <w:t>n_square</w:t>
      </w:r>
      <w:proofErr w:type="spellEnd"/>
      <w:r w:rsidR="006D5673">
        <w:rPr>
          <w:lang w:val="en-US"/>
        </w:rPr>
        <w:t xml:space="preserve"> complexity. Similar percentages of around 16% examples are present for both </w:t>
      </w:r>
      <w:proofErr w:type="spellStart"/>
      <w:r w:rsidR="006D5673">
        <w:rPr>
          <w:lang w:val="en-US"/>
        </w:rPr>
        <w:t>nlogn</w:t>
      </w:r>
      <w:proofErr w:type="spellEnd"/>
      <w:r w:rsidR="006D5673">
        <w:rPr>
          <w:lang w:val="en-US"/>
        </w:rPr>
        <w:t xml:space="preserve"> and 1 </w:t>
      </w:r>
      <w:r w:rsidR="00BC1C14">
        <w:rPr>
          <w:lang w:val="en-US"/>
        </w:rPr>
        <w:t>complexity</w:t>
      </w:r>
      <w:r w:rsidR="006D5673">
        <w:rPr>
          <w:lang w:val="en-US"/>
        </w:rPr>
        <w:t xml:space="preserve">. </w:t>
      </w:r>
      <w:proofErr w:type="spellStart"/>
      <w:r w:rsidR="006D5673">
        <w:rPr>
          <w:lang w:val="en-US"/>
        </w:rPr>
        <w:t>Logn</w:t>
      </w:r>
      <w:proofErr w:type="spellEnd"/>
      <w:r w:rsidR="006D5673">
        <w:rPr>
          <w:lang w:val="en-US"/>
        </w:rPr>
        <w:t xml:space="preserve"> has the least amount of examples present in the dataset.</w:t>
      </w:r>
    </w:p>
    <w:p w14:paraId="742C77AD" w14:textId="68F82A25" w:rsidR="00374E19" w:rsidRDefault="00374E19" w:rsidP="005320C1">
      <w:pPr>
        <w:spacing w:line="360" w:lineRule="auto"/>
        <w:jc w:val="both"/>
        <w:rPr>
          <w:lang w:val="en-US"/>
        </w:rPr>
      </w:pPr>
    </w:p>
    <w:p w14:paraId="1375C8DA" w14:textId="2E2F22AC" w:rsidR="00374E19" w:rsidRDefault="00374E19" w:rsidP="005320C1">
      <w:pPr>
        <w:spacing w:line="360" w:lineRule="auto"/>
        <w:jc w:val="both"/>
        <w:rPr>
          <w:b/>
          <w:bCs/>
          <w:lang w:val="en-US"/>
        </w:rPr>
      </w:pPr>
      <w:r w:rsidRPr="00374E19">
        <w:rPr>
          <w:b/>
          <w:bCs/>
          <w:lang w:val="en-US"/>
        </w:rPr>
        <w:t>4.4    Exploratory Data Analysis</w:t>
      </w:r>
    </w:p>
    <w:p w14:paraId="2449BD3A" w14:textId="67558336" w:rsidR="003B056A" w:rsidRPr="00374E19" w:rsidRDefault="00374E19" w:rsidP="005320C1">
      <w:pPr>
        <w:spacing w:line="360" w:lineRule="auto"/>
        <w:jc w:val="both"/>
        <w:rPr>
          <w:lang w:val="en-US"/>
        </w:rPr>
      </w:pPr>
      <w:r>
        <w:rPr>
          <w:lang w:val="en-US"/>
        </w:rPr>
        <w:t>This sub-section will try to find correlation between different features and complexity, where complexity is the target class. There could be any number of factors which may affect code’s performance but considering those factors being constant one can design algorithms with careful usage of fast data structures. Figure 4.3 shows linear time complexity gets to its peak at number of if statements a</w:t>
      </w:r>
      <w:r w:rsidR="000F5370">
        <w:rPr>
          <w:lang w:val="en-US"/>
        </w:rPr>
        <w:t>re lower. High order time complexities also show similar properties.</w:t>
      </w:r>
    </w:p>
    <w:p w14:paraId="137D7F62" w14:textId="77777777" w:rsidR="003B056A" w:rsidRDefault="003B056A" w:rsidP="005320C1">
      <w:pPr>
        <w:spacing w:line="360" w:lineRule="auto"/>
        <w:jc w:val="both"/>
        <w:rPr>
          <w:b/>
          <w:bCs/>
          <w:lang w:val="en-US"/>
        </w:rPr>
      </w:pPr>
    </w:p>
    <w:p w14:paraId="3BB84B27" w14:textId="77777777" w:rsidR="003B056A" w:rsidRDefault="003B056A" w:rsidP="005320C1">
      <w:pPr>
        <w:spacing w:line="360" w:lineRule="auto"/>
        <w:jc w:val="both"/>
        <w:rPr>
          <w:b/>
          <w:bCs/>
          <w:lang w:val="en-US"/>
        </w:rPr>
      </w:pPr>
    </w:p>
    <w:p w14:paraId="1CC36904" w14:textId="77777777" w:rsidR="003B056A" w:rsidRDefault="003B056A" w:rsidP="005320C1">
      <w:pPr>
        <w:spacing w:line="360" w:lineRule="auto"/>
        <w:jc w:val="both"/>
        <w:rPr>
          <w:b/>
          <w:bCs/>
          <w:lang w:val="en-US"/>
        </w:rPr>
      </w:pPr>
    </w:p>
    <w:p w14:paraId="1CA0C235" w14:textId="77777777" w:rsidR="003B056A" w:rsidRDefault="003B056A" w:rsidP="005320C1">
      <w:pPr>
        <w:spacing w:line="360" w:lineRule="auto"/>
        <w:jc w:val="both"/>
        <w:rPr>
          <w:b/>
          <w:bCs/>
          <w:lang w:val="en-US"/>
        </w:rPr>
      </w:pPr>
    </w:p>
    <w:p w14:paraId="6D35B247" w14:textId="77777777" w:rsidR="003B056A" w:rsidRDefault="003B056A" w:rsidP="005320C1">
      <w:pPr>
        <w:spacing w:line="360" w:lineRule="auto"/>
        <w:jc w:val="both"/>
        <w:rPr>
          <w:b/>
          <w:bCs/>
          <w:lang w:val="en-US"/>
        </w:rPr>
      </w:pPr>
    </w:p>
    <w:p w14:paraId="2690E12E" w14:textId="77777777" w:rsidR="003B056A" w:rsidRDefault="003B056A" w:rsidP="005320C1">
      <w:pPr>
        <w:spacing w:line="360" w:lineRule="auto"/>
        <w:jc w:val="both"/>
        <w:rPr>
          <w:b/>
          <w:bCs/>
          <w:lang w:val="en-US"/>
        </w:rPr>
      </w:pPr>
    </w:p>
    <w:p w14:paraId="7BB049C8" w14:textId="172C8FAF" w:rsidR="003B056A" w:rsidRDefault="000F5370" w:rsidP="005320C1">
      <w:pPr>
        <w:spacing w:line="360" w:lineRule="auto"/>
        <w:jc w:val="both"/>
        <w:rPr>
          <w:b/>
          <w:bCs/>
          <w:lang w:val="en-US"/>
        </w:rPr>
      </w:pPr>
      <w:r>
        <w:rPr>
          <w:b/>
          <w:bCs/>
          <w:noProof/>
          <w:lang w:val="en-US"/>
        </w:rPr>
        <w:drawing>
          <wp:inline distT="0" distB="0" distL="0" distR="0" wp14:anchorId="2390EFB6" wp14:editId="1D30486F">
            <wp:extent cx="5756275" cy="3831590"/>
            <wp:effectExtent l="0" t="0" r="0"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6275" cy="3831590"/>
                    </a:xfrm>
                    <a:prstGeom prst="rect">
                      <a:avLst/>
                    </a:prstGeom>
                    <a:noFill/>
                    <a:ln>
                      <a:noFill/>
                    </a:ln>
                  </pic:spPr>
                </pic:pic>
              </a:graphicData>
            </a:graphic>
          </wp:inline>
        </w:drawing>
      </w:r>
    </w:p>
    <w:p w14:paraId="284D27AF" w14:textId="69BE47A3" w:rsidR="00374E19" w:rsidRDefault="00374E19" w:rsidP="00374E19"/>
    <w:p w14:paraId="5F00F13F" w14:textId="4337689E" w:rsidR="003B056A" w:rsidRPr="00C26908" w:rsidRDefault="00374E19" w:rsidP="00A42A3C">
      <w:pPr>
        <w:spacing w:line="360" w:lineRule="auto"/>
        <w:jc w:val="center"/>
        <w:rPr>
          <w:b/>
          <w:bCs/>
          <w:lang w:val="en-US"/>
        </w:rPr>
      </w:pPr>
      <w:r w:rsidRPr="00C26908">
        <w:rPr>
          <w:b/>
          <w:bCs/>
          <w:lang w:val="en-US"/>
        </w:rPr>
        <w:t>Figure 4.3</w:t>
      </w:r>
      <w:r w:rsidR="00A42A3C" w:rsidRPr="00C26908">
        <w:rPr>
          <w:b/>
          <w:bCs/>
          <w:lang w:val="en-US"/>
        </w:rPr>
        <w:t xml:space="preserve"> (No of If’s versus Complexity)</w:t>
      </w:r>
    </w:p>
    <w:p w14:paraId="5B187E88" w14:textId="65A46E0A" w:rsidR="003B056A" w:rsidRDefault="000F5370" w:rsidP="005320C1">
      <w:pPr>
        <w:spacing w:line="360" w:lineRule="auto"/>
        <w:jc w:val="both"/>
        <w:rPr>
          <w:b/>
          <w:bCs/>
          <w:lang w:val="en-US"/>
        </w:rPr>
      </w:pPr>
      <w:r>
        <w:rPr>
          <w:b/>
          <w:bCs/>
          <w:noProof/>
          <w:lang w:val="en-US"/>
        </w:rPr>
        <w:drawing>
          <wp:inline distT="0" distB="0" distL="0" distR="0" wp14:anchorId="701E50F8" wp14:editId="3FCA86A5">
            <wp:extent cx="5756275" cy="3806190"/>
            <wp:effectExtent l="0" t="0" r="0" b="381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6275" cy="3806190"/>
                    </a:xfrm>
                    <a:prstGeom prst="rect">
                      <a:avLst/>
                    </a:prstGeom>
                    <a:noFill/>
                    <a:ln>
                      <a:noFill/>
                    </a:ln>
                  </pic:spPr>
                </pic:pic>
              </a:graphicData>
            </a:graphic>
          </wp:inline>
        </w:drawing>
      </w:r>
    </w:p>
    <w:p w14:paraId="6D229A25" w14:textId="5A28911D" w:rsidR="000F5370" w:rsidRPr="00C26908" w:rsidRDefault="000F5370" w:rsidP="00A42A3C">
      <w:pPr>
        <w:spacing w:line="360" w:lineRule="auto"/>
        <w:jc w:val="center"/>
        <w:rPr>
          <w:b/>
          <w:bCs/>
          <w:lang w:val="en-US"/>
        </w:rPr>
      </w:pPr>
      <w:r w:rsidRPr="00C26908">
        <w:rPr>
          <w:b/>
          <w:bCs/>
          <w:lang w:val="en-US"/>
        </w:rPr>
        <w:t>Figure 4.4</w:t>
      </w:r>
      <w:r w:rsidR="00A42A3C" w:rsidRPr="00C26908">
        <w:rPr>
          <w:b/>
          <w:bCs/>
          <w:lang w:val="en-US"/>
        </w:rPr>
        <w:t xml:space="preserve"> (hash map versus complexity)</w:t>
      </w:r>
    </w:p>
    <w:p w14:paraId="037BE771" w14:textId="489EDA13" w:rsidR="000F5370" w:rsidRDefault="000F5370" w:rsidP="000F5370">
      <w:pPr>
        <w:spacing w:line="360" w:lineRule="auto"/>
        <w:jc w:val="both"/>
      </w:pPr>
      <w:r>
        <w:lastRenderedPageBreak/>
        <w:t>Figure 4.4 shows that presence of hash map in the code can result into constant time complexity, as expected. Since hash map tend to have constant time look up for values, they are preferred to be used for efficiency.</w:t>
      </w:r>
    </w:p>
    <w:p w14:paraId="1120E9B1" w14:textId="36B1D629" w:rsidR="000F5370" w:rsidRDefault="000F5370" w:rsidP="000F5370">
      <w:pPr>
        <w:spacing w:line="360" w:lineRule="auto"/>
        <w:jc w:val="both"/>
      </w:pPr>
    </w:p>
    <w:p w14:paraId="5F71B8D6" w14:textId="4B6D7300" w:rsidR="000F5370" w:rsidRDefault="000F5370" w:rsidP="000F5370">
      <w:pPr>
        <w:spacing w:line="360" w:lineRule="auto"/>
        <w:jc w:val="both"/>
      </w:pPr>
      <w:r>
        <w:t>Figure 4.5</w:t>
      </w:r>
      <w:r w:rsidR="00777903">
        <w:t xml:space="preserve"> shows the similarity between linear and exponential complexities at lower number of jumps.</w:t>
      </w:r>
    </w:p>
    <w:p w14:paraId="2C6D2378" w14:textId="74E3A2D3" w:rsidR="00777903" w:rsidRDefault="00777903" w:rsidP="00777903">
      <w:r>
        <w:rPr>
          <w:noProof/>
        </w:rPr>
        <w:drawing>
          <wp:inline distT="0" distB="0" distL="0" distR="0" wp14:anchorId="1C7AC1E5" wp14:editId="7CEB95ED">
            <wp:extent cx="5756275" cy="3806190"/>
            <wp:effectExtent l="0" t="0" r="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56275" cy="3806190"/>
                    </a:xfrm>
                    <a:prstGeom prst="rect">
                      <a:avLst/>
                    </a:prstGeom>
                    <a:noFill/>
                    <a:ln>
                      <a:noFill/>
                    </a:ln>
                  </pic:spPr>
                </pic:pic>
              </a:graphicData>
            </a:graphic>
          </wp:inline>
        </w:drawing>
      </w:r>
    </w:p>
    <w:p w14:paraId="40E1A6D5" w14:textId="09BFDC86" w:rsidR="00777903" w:rsidRPr="00777903" w:rsidRDefault="00777903" w:rsidP="00C26908">
      <w:pPr>
        <w:spacing w:line="360" w:lineRule="auto"/>
        <w:jc w:val="center"/>
        <w:rPr>
          <w:b/>
          <w:bCs/>
        </w:rPr>
      </w:pPr>
      <w:r w:rsidRPr="00777903">
        <w:rPr>
          <w:b/>
          <w:bCs/>
        </w:rPr>
        <w:t>Figure 4.5</w:t>
      </w:r>
      <w:r w:rsidR="00C26908">
        <w:rPr>
          <w:b/>
          <w:bCs/>
        </w:rPr>
        <w:t xml:space="preserve"> (No of jumps vs </w:t>
      </w:r>
      <w:proofErr w:type="spellStart"/>
      <w:r w:rsidR="00C26908">
        <w:rPr>
          <w:b/>
          <w:bCs/>
        </w:rPr>
        <w:t>Comlexity</w:t>
      </w:r>
      <w:proofErr w:type="spellEnd"/>
      <w:r w:rsidR="00C26908">
        <w:rPr>
          <w:b/>
          <w:bCs/>
        </w:rPr>
        <w:t>)</w:t>
      </w:r>
    </w:p>
    <w:p w14:paraId="1811CF82" w14:textId="7E525AA8" w:rsidR="000F5370" w:rsidRDefault="000F5370" w:rsidP="000F5370"/>
    <w:p w14:paraId="386CD438" w14:textId="78C759CF" w:rsidR="000F5370" w:rsidRDefault="000F5370" w:rsidP="000F5370"/>
    <w:p w14:paraId="12CD59A8" w14:textId="0D1A93ED" w:rsidR="00777903" w:rsidRDefault="00777903" w:rsidP="00777903">
      <w:pPr>
        <w:spacing w:line="360" w:lineRule="auto"/>
        <w:jc w:val="both"/>
      </w:pPr>
      <w:r>
        <w:t>Similar to Figure 4.5, Figure 4.6 shows similar trend of linear and exponential time complexities and doesn’t have much effect with increasing number of methods.</w:t>
      </w:r>
    </w:p>
    <w:p w14:paraId="170D5335" w14:textId="02079AB9" w:rsidR="00777903" w:rsidRDefault="00777903" w:rsidP="00777903">
      <w:r>
        <w:rPr>
          <w:b/>
          <w:bCs/>
          <w:noProof/>
          <w:lang w:val="en-US"/>
        </w:rPr>
        <w:lastRenderedPageBreak/>
        <w:drawing>
          <wp:inline distT="0" distB="0" distL="0" distR="0" wp14:anchorId="06F59978" wp14:editId="0A733D69">
            <wp:extent cx="5756275" cy="3806190"/>
            <wp:effectExtent l="0" t="0" r="0" b="0"/>
            <wp:docPr id="42" name="Picture 4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6275" cy="3806190"/>
                    </a:xfrm>
                    <a:prstGeom prst="rect">
                      <a:avLst/>
                    </a:prstGeom>
                    <a:noFill/>
                    <a:ln>
                      <a:noFill/>
                    </a:ln>
                  </pic:spPr>
                </pic:pic>
              </a:graphicData>
            </a:graphic>
          </wp:inline>
        </w:drawing>
      </w:r>
    </w:p>
    <w:p w14:paraId="05A0F7BB" w14:textId="3CE816C7" w:rsidR="003B056A" w:rsidRDefault="00777903" w:rsidP="00C26908">
      <w:pPr>
        <w:spacing w:line="360" w:lineRule="auto"/>
        <w:jc w:val="center"/>
        <w:rPr>
          <w:b/>
          <w:bCs/>
          <w:lang w:val="en-US"/>
        </w:rPr>
      </w:pPr>
      <w:r>
        <w:rPr>
          <w:b/>
          <w:bCs/>
          <w:lang w:val="en-US"/>
        </w:rPr>
        <w:t>Figure 4.6</w:t>
      </w:r>
      <w:r w:rsidR="00C26908">
        <w:rPr>
          <w:b/>
          <w:bCs/>
          <w:lang w:val="en-US"/>
        </w:rPr>
        <w:t xml:space="preserve"> (No </w:t>
      </w:r>
      <w:r w:rsidR="00E636C3">
        <w:rPr>
          <w:b/>
          <w:bCs/>
          <w:lang w:val="en-US"/>
        </w:rPr>
        <w:t>o</w:t>
      </w:r>
      <w:r w:rsidR="00C26908">
        <w:rPr>
          <w:b/>
          <w:bCs/>
          <w:lang w:val="en-US"/>
        </w:rPr>
        <w:t>f methods versus Complexity)</w:t>
      </w:r>
    </w:p>
    <w:p w14:paraId="0E8AF849" w14:textId="77777777" w:rsidR="003B056A" w:rsidRDefault="003B056A" w:rsidP="005320C1">
      <w:pPr>
        <w:spacing w:line="360" w:lineRule="auto"/>
        <w:jc w:val="both"/>
        <w:rPr>
          <w:b/>
          <w:bCs/>
          <w:lang w:val="en-US"/>
        </w:rPr>
      </w:pPr>
    </w:p>
    <w:p w14:paraId="0340DF84" w14:textId="77777777" w:rsidR="003B056A" w:rsidRDefault="003B056A" w:rsidP="005320C1">
      <w:pPr>
        <w:spacing w:line="360" w:lineRule="auto"/>
        <w:jc w:val="both"/>
        <w:rPr>
          <w:b/>
          <w:bCs/>
          <w:lang w:val="en-US"/>
        </w:rPr>
      </w:pPr>
    </w:p>
    <w:p w14:paraId="653FAE00" w14:textId="5E795338" w:rsidR="00777903" w:rsidRDefault="00777903" w:rsidP="00777903">
      <w:r>
        <w:rPr>
          <w:b/>
          <w:bCs/>
          <w:noProof/>
          <w:lang w:val="en-US"/>
        </w:rPr>
        <w:drawing>
          <wp:inline distT="0" distB="0" distL="0" distR="0" wp14:anchorId="4F6B5F9B" wp14:editId="2C4E9A11">
            <wp:extent cx="5756275" cy="3806190"/>
            <wp:effectExtent l="0" t="0" r="0" b="3810"/>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6275" cy="3806190"/>
                    </a:xfrm>
                    <a:prstGeom prst="rect">
                      <a:avLst/>
                    </a:prstGeom>
                    <a:noFill/>
                    <a:ln>
                      <a:noFill/>
                    </a:ln>
                  </pic:spPr>
                </pic:pic>
              </a:graphicData>
            </a:graphic>
          </wp:inline>
        </w:drawing>
      </w:r>
    </w:p>
    <w:p w14:paraId="1D05C4E5" w14:textId="288BCEBD" w:rsidR="003B056A" w:rsidRDefault="00777903" w:rsidP="00C26908">
      <w:pPr>
        <w:spacing w:line="360" w:lineRule="auto"/>
        <w:jc w:val="center"/>
        <w:rPr>
          <w:b/>
          <w:bCs/>
          <w:lang w:val="en-US"/>
        </w:rPr>
      </w:pPr>
      <w:r>
        <w:rPr>
          <w:b/>
          <w:bCs/>
          <w:lang w:val="en-US"/>
        </w:rPr>
        <w:t>Figure 4.7</w:t>
      </w:r>
      <w:r w:rsidR="00C26908">
        <w:rPr>
          <w:b/>
          <w:bCs/>
          <w:lang w:val="en-US"/>
        </w:rPr>
        <w:t xml:space="preserve"> (Recursion versus Complexity)</w:t>
      </w:r>
    </w:p>
    <w:p w14:paraId="3F07B308" w14:textId="77777777" w:rsidR="003B056A" w:rsidRDefault="003B056A" w:rsidP="005320C1">
      <w:pPr>
        <w:spacing w:line="360" w:lineRule="auto"/>
        <w:jc w:val="both"/>
        <w:rPr>
          <w:b/>
          <w:bCs/>
          <w:lang w:val="en-US"/>
        </w:rPr>
      </w:pPr>
    </w:p>
    <w:p w14:paraId="3EB71E17" w14:textId="77DBBF72" w:rsidR="003B056A" w:rsidRDefault="00777903" w:rsidP="00777903">
      <w:pPr>
        <w:spacing w:line="360" w:lineRule="auto"/>
        <w:jc w:val="both"/>
        <w:rPr>
          <w:lang w:val="en-US"/>
        </w:rPr>
      </w:pPr>
      <w:r>
        <w:rPr>
          <w:lang w:val="en-US"/>
        </w:rPr>
        <w:lastRenderedPageBreak/>
        <w:t>Figure 4.7 shows an interesting trend, where time complexities of code being lower overall, if the code uses recursion. This is a common and extensively used concept in software programming.</w:t>
      </w:r>
    </w:p>
    <w:p w14:paraId="444C7C5D" w14:textId="454BD0AE" w:rsidR="00AC2761" w:rsidRDefault="00AC2761" w:rsidP="00777903">
      <w:pPr>
        <w:spacing w:line="360" w:lineRule="auto"/>
        <w:jc w:val="both"/>
        <w:rPr>
          <w:lang w:val="en-US"/>
        </w:rPr>
      </w:pPr>
    </w:p>
    <w:p w14:paraId="08917556" w14:textId="05E70748" w:rsidR="00AC2761" w:rsidRDefault="00AC2761" w:rsidP="00777903">
      <w:pPr>
        <w:spacing w:line="360" w:lineRule="auto"/>
        <w:jc w:val="both"/>
        <w:rPr>
          <w:lang w:val="en-US"/>
        </w:rPr>
      </w:pPr>
      <w:r>
        <w:rPr>
          <w:lang w:val="en-US"/>
        </w:rPr>
        <w:t>Also Figure 4.8 shows expected trend, where increase in number of nested loop results in exponential complexity.</w:t>
      </w:r>
    </w:p>
    <w:p w14:paraId="036EB369" w14:textId="3623BC7A" w:rsidR="00AC2761" w:rsidRDefault="00AC2761" w:rsidP="00AC2761">
      <w:r>
        <w:rPr>
          <w:noProof/>
          <w:lang w:val="en-US"/>
        </w:rPr>
        <w:drawing>
          <wp:inline distT="0" distB="0" distL="0" distR="0" wp14:anchorId="306A91F8" wp14:editId="2F3C44AF">
            <wp:extent cx="5756275" cy="3806190"/>
            <wp:effectExtent l="0" t="0" r="0" b="381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6275" cy="3806190"/>
                    </a:xfrm>
                    <a:prstGeom prst="rect">
                      <a:avLst/>
                    </a:prstGeom>
                    <a:noFill/>
                    <a:ln>
                      <a:noFill/>
                    </a:ln>
                  </pic:spPr>
                </pic:pic>
              </a:graphicData>
            </a:graphic>
          </wp:inline>
        </w:drawing>
      </w:r>
    </w:p>
    <w:p w14:paraId="0B0F0557" w14:textId="478A518A" w:rsidR="00AC2761" w:rsidRPr="00AC2761" w:rsidRDefault="00AC2761" w:rsidP="00E636C3">
      <w:pPr>
        <w:spacing w:line="360" w:lineRule="auto"/>
        <w:jc w:val="center"/>
        <w:rPr>
          <w:b/>
          <w:bCs/>
          <w:lang w:val="en-US"/>
        </w:rPr>
      </w:pPr>
      <w:r w:rsidRPr="00AC2761">
        <w:rPr>
          <w:b/>
          <w:bCs/>
          <w:lang w:val="en-US"/>
        </w:rPr>
        <w:t>Figure</w:t>
      </w:r>
      <w:r w:rsidR="00E636C3">
        <w:rPr>
          <w:b/>
          <w:bCs/>
          <w:lang w:val="en-US"/>
        </w:rPr>
        <w:t xml:space="preserve"> </w:t>
      </w:r>
      <w:r w:rsidRPr="00AC2761">
        <w:rPr>
          <w:b/>
          <w:bCs/>
          <w:lang w:val="en-US"/>
        </w:rPr>
        <w:t>4.8</w:t>
      </w:r>
      <w:r w:rsidR="00E636C3">
        <w:rPr>
          <w:b/>
          <w:bCs/>
          <w:lang w:val="en-US"/>
        </w:rPr>
        <w:t xml:space="preserve"> (Nested loop depth versus Complexity)</w:t>
      </w:r>
    </w:p>
    <w:p w14:paraId="2DBE481F" w14:textId="77777777" w:rsidR="003B056A" w:rsidRDefault="003B056A" w:rsidP="005320C1">
      <w:pPr>
        <w:spacing w:line="360" w:lineRule="auto"/>
        <w:jc w:val="both"/>
        <w:rPr>
          <w:b/>
          <w:bCs/>
          <w:lang w:val="en-US"/>
        </w:rPr>
      </w:pPr>
    </w:p>
    <w:p w14:paraId="6A108702" w14:textId="77777777" w:rsidR="00925E9B" w:rsidRDefault="00925E9B" w:rsidP="00487AF3">
      <w:pPr>
        <w:spacing w:line="360" w:lineRule="auto"/>
        <w:jc w:val="both"/>
        <w:rPr>
          <w:b/>
          <w:bCs/>
          <w:lang w:val="en-US"/>
        </w:rPr>
      </w:pPr>
    </w:p>
    <w:p w14:paraId="197C9375" w14:textId="77777777" w:rsidR="00925E9B" w:rsidRDefault="00925E9B" w:rsidP="00487AF3">
      <w:pPr>
        <w:spacing w:line="360" w:lineRule="auto"/>
        <w:jc w:val="both"/>
        <w:rPr>
          <w:b/>
          <w:bCs/>
          <w:lang w:val="en-US"/>
        </w:rPr>
      </w:pPr>
    </w:p>
    <w:p w14:paraId="1D3A46D8" w14:textId="77777777" w:rsidR="00925E9B" w:rsidRDefault="00925E9B" w:rsidP="00487AF3">
      <w:pPr>
        <w:spacing w:line="360" w:lineRule="auto"/>
        <w:jc w:val="both"/>
        <w:rPr>
          <w:b/>
          <w:bCs/>
          <w:lang w:val="en-US"/>
        </w:rPr>
      </w:pPr>
    </w:p>
    <w:p w14:paraId="61C0E7D4" w14:textId="77777777" w:rsidR="00925E9B" w:rsidRDefault="00925E9B" w:rsidP="00487AF3">
      <w:pPr>
        <w:spacing w:line="360" w:lineRule="auto"/>
        <w:jc w:val="both"/>
        <w:rPr>
          <w:b/>
          <w:bCs/>
          <w:lang w:val="en-US"/>
        </w:rPr>
      </w:pPr>
    </w:p>
    <w:p w14:paraId="20A8E7C6" w14:textId="77777777" w:rsidR="00925E9B" w:rsidRDefault="00925E9B" w:rsidP="00487AF3">
      <w:pPr>
        <w:spacing w:line="360" w:lineRule="auto"/>
        <w:jc w:val="both"/>
        <w:rPr>
          <w:b/>
          <w:bCs/>
          <w:lang w:val="en-US"/>
        </w:rPr>
      </w:pPr>
    </w:p>
    <w:p w14:paraId="73E8A7C5" w14:textId="77777777" w:rsidR="00925E9B" w:rsidRDefault="00925E9B" w:rsidP="00487AF3">
      <w:pPr>
        <w:spacing w:line="360" w:lineRule="auto"/>
        <w:jc w:val="both"/>
        <w:rPr>
          <w:b/>
          <w:bCs/>
          <w:lang w:val="en-US"/>
        </w:rPr>
      </w:pPr>
    </w:p>
    <w:p w14:paraId="24F8026B" w14:textId="77777777" w:rsidR="00925E9B" w:rsidRDefault="00925E9B" w:rsidP="00487AF3">
      <w:pPr>
        <w:spacing w:line="360" w:lineRule="auto"/>
        <w:jc w:val="both"/>
        <w:rPr>
          <w:b/>
          <w:bCs/>
          <w:lang w:val="en-US"/>
        </w:rPr>
      </w:pPr>
    </w:p>
    <w:p w14:paraId="5B4370D9" w14:textId="77777777" w:rsidR="00925E9B" w:rsidRDefault="00925E9B" w:rsidP="00487AF3">
      <w:pPr>
        <w:spacing w:line="360" w:lineRule="auto"/>
        <w:jc w:val="both"/>
        <w:rPr>
          <w:b/>
          <w:bCs/>
          <w:lang w:val="en-US"/>
        </w:rPr>
      </w:pPr>
    </w:p>
    <w:p w14:paraId="3D09D6AD" w14:textId="77777777" w:rsidR="00925E9B" w:rsidRDefault="00925E9B" w:rsidP="00487AF3">
      <w:pPr>
        <w:spacing w:line="360" w:lineRule="auto"/>
        <w:jc w:val="both"/>
        <w:rPr>
          <w:b/>
          <w:bCs/>
          <w:lang w:val="en-US"/>
        </w:rPr>
      </w:pPr>
    </w:p>
    <w:p w14:paraId="12CB4BF3" w14:textId="77777777" w:rsidR="00925E9B" w:rsidRDefault="00925E9B" w:rsidP="00487AF3">
      <w:pPr>
        <w:spacing w:line="360" w:lineRule="auto"/>
        <w:jc w:val="both"/>
        <w:rPr>
          <w:b/>
          <w:bCs/>
          <w:lang w:val="en-US"/>
        </w:rPr>
      </w:pPr>
    </w:p>
    <w:p w14:paraId="14BEF91B" w14:textId="77777777" w:rsidR="00925E9B" w:rsidRDefault="00925E9B" w:rsidP="00487AF3">
      <w:pPr>
        <w:spacing w:line="360" w:lineRule="auto"/>
        <w:jc w:val="both"/>
        <w:rPr>
          <w:b/>
          <w:bCs/>
          <w:lang w:val="en-US"/>
        </w:rPr>
      </w:pPr>
    </w:p>
    <w:p w14:paraId="22A4325C" w14:textId="1C2D666C" w:rsidR="003B056A" w:rsidRDefault="00487AF3" w:rsidP="00487AF3">
      <w:pPr>
        <w:spacing w:line="360" w:lineRule="auto"/>
        <w:jc w:val="both"/>
        <w:rPr>
          <w:b/>
          <w:bCs/>
          <w:lang w:val="en-US"/>
        </w:rPr>
      </w:pPr>
      <w:r w:rsidRPr="00A25BB6">
        <w:rPr>
          <w:b/>
          <w:bCs/>
          <w:lang w:val="en-US"/>
        </w:rPr>
        <w:lastRenderedPageBreak/>
        <w:t xml:space="preserve">4.5    </w:t>
      </w:r>
      <w:r w:rsidR="00A25BB6" w:rsidRPr="00A25BB6">
        <w:rPr>
          <w:b/>
          <w:bCs/>
          <w:lang w:val="en-US"/>
        </w:rPr>
        <w:t>Data Preparation</w:t>
      </w:r>
    </w:p>
    <w:p w14:paraId="20E015F5" w14:textId="08F9077D" w:rsidR="00A25BB6" w:rsidRDefault="003340C7" w:rsidP="00487AF3">
      <w:pPr>
        <w:spacing w:line="360" w:lineRule="auto"/>
        <w:jc w:val="both"/>
        <w:rPr>
          <w:lang w:val="en-US"/>
        </w:rPr>
      </w:pPr>
      <w:r>
        <w:rPr>
          <w:lang w:val="en-US"/>
        </w:rPr>
        <w:t>Since almost all machine learning models</w:t>
      </w:r>
      <w:r w:rsidR="009B4453">
        <w:rPr>
          <w:lang w:val="en-US"/>
        </w:rPr>
        <w:t xml:space="preserve"> including code2vec</w:t>
      </w:r>
      <w:r>
        <w:rPr>
          <w:lang w:val="en-US"/>
        </w:rPr>
        <w:t xml:space="preserve"> need</w:t>
      </w:r>
      <w:r w:rsidR="009B4453">
        <w:rPr>
          <w:lang w:val="en-US"/>
        </w:rPr>
        <w:t>s</w:t>
      </w:r>
      <w:r>
        <w:rPr>
          <w:lang w:val="en-US"/>
        </w:rPr>
        <w:t xml:space="preserve"> data in some numerical form, this study converts the code into their respective code embedding vectors. Before that the dataset needs to be split into train, test and validation folders. Next sub-section explains that.</w:t>
      </w:r>
    </w:p>
    <w:p w14:paraId="25588CF6" w14:textId="51247FA6" w:rsidR="003340C7" w:rsidRDefault="003340C7" w:rsidP="00487AF3">
      <w:pPr>
        <w:spacing w:line="360" w:lineRule="auto"/>
        <w:jc w:val="both"/>
        <w:rPr>
          <w:lang w:val="en-US"/>
        </w:rPr>
      </w:pPr>
    </w:p>
    <w:p w14:paraId="0041EBAF" w14:textId="68F0C9FB" w:rsidR="003340C7" w:rsidRDefault="003340C7" w:rsidP="00487AF3">
      <w:pPr>
        <w:spacing w:line="360" w:lineRule="auto"/>
        <w:jc w:val="both"/>
        <w:rPr>
          <w:b/>
          <w:bCs/>
          <w:lang w:val="en-US"/>
        </w:rPr>
      </w:pPr>
      <w:r w:rsidRPr="003340C7">
        <w:rPr>
          <w:b/>
          <w:bCs/>
          <w:lang w:val="en-US"/>
        </w:rPr>
        <w:t>4.5.1</w:t>
      </w:r>
      <w:r w:rsidR="00496868">
        <w:rPr>
          <w:b/>
          <w:bCs/>
          <w:lang w:val="en-US"/>
        </w:rPr>
        <w:t xml:space="preserve">    </w:t>
      </w:r>
      <w:r w:rsidRPr="003340C7">
        <w:rPr>
          <w:b/>
          <w:bCs/>
          <w:lang w:val="en-US"/>
        </w:rPr>
        <w:t>Data Split</w:t>
      </w:r>
    </w:p>
    <w:p w14:paraId="444B9482" w14:textId="1A25AD3B" w:rsidR="003340C7" w:rsidRPr="003340C7" w:rsidRDefault="003340C7" w:rsidP="00487AF3">
      <w:pPr>
        <w:spacing w:line="360" w:lineRule="auto"/>
        <w:jc w:val="both"/>
        <w:rPr>
          <w:lang w:val="en-US"/>
        </w:rPr>
      </w:pPr>
      <w:r>
        <w:rPr>
          <w:lang w:val="en-US"/>
        </w:rPr>
        <w:t xml:space="preserve">This sub-section explains how the dataset is split into train, test and validation folders. For this purpose a python package named </w:t>
      </w:r>
      <w:r w:rsidRPr="003340C7">
        <w:rPr>
          <w:b/>
          <w:bCs/>
          <w:lang w:val="en-US"/>
        </w:rPr>
        <w:t>split</w:t>
      </w:r>
      <w:r w:rsidR="000F1851">
        <w:rPr>
          <w:b/>
          <w:bCs/>
          <w:lang w:val="en-US"/>
        </w:rPr>
        <w:t>-</w:t>
      </w:r>
      <w:r w:rsidRPr="003340C7">
        <w:rPr>
          <w:b/>
          <w:bCs/>
          <w:lang w:val="en-US"/>
        </w:rPr>
        <w:t>folders</w:t>
      </w:r>
      <w:r>
        <w:rPr>
          <w:lang w:val="en-US"/>
        </w:rPr>
        <w:t xml:space="preserve"> is used.</w:t>
      </w:r>
      <w:r w:rsidR="00496868">
        <w:rPr>
          <w:lang w:val="en-US"/>
        </w:rPr>
        <w:t xml:space="preserve"> Figure 4.9 shows the flowchart.</w:t>
      </w:r>
    </w:p>
    <w:p w14:paraId="1C61D359" w14:textId="77777777" w:rsidR="003B056A" w:rsidRDefault="003B056A" w:rsidP="005320C1">
      <w:pPr>
        <w:spacing w:line="360" w:lineRule="auto"/>
        <w:jc w:val="both"/>
        <w:rPr>
          <w:b/>
          <w:bCs/>
          <w:lang w:val="en-US"/>
        </w:rPr>
      </w:pPr>
    </w:p>
    <w:p w14:paraId="43F3942D" w14:textId="77777777" w:rsidR="003B056A" w:rsidRDefault="003B056A" w:rsidP="005320C1">
      <w:pPr>
        <w:spacing w:line="360" w:lineRule="auto"/>
        <w:jc w:val="both"/>
        <w:rPr>
          <w:b/>
          <w:bCs/>
          <w:lang w:val="en-US"/>
        </w:rPr>
      </w:pPr>
    </w:p>
    <w:p w14:paraId="7398F6DE" w14:textId="510DD114" w:rsidR="003B056A" w:rsidRDefault="00496868" w:rsidP="005320C1">
      <w:pPr>
        <w:spacing w:line="360" w:lineRule="auto"/>
        <w:jc w:val="both"/>
        <w:rPr>
          <w:b/>
          <w:bCs/>
          <w:lang w:val="en-US"/>
        </w:rPr>
      </w:pPr>
      <w:r>
        <w:rPr>
          <w:noProof/>
          <w:lang w:val="en-US"/>
        </w:rPr>
        <w:drawing>
          <wp:inline distT="0" distB="0" distL="0" distR="0" wp14:anchorId="1A1ACBBA" wp14:editId="368641E6">
            <wp:extent cx="4775200" cy="5917565"/>
            <wp:effectExtent l="0" t="0" r="0" b="635"/>
            <wp:docPr id="45" name="Picture 45"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text, electronics&#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4873483" cy="6039360"/>
                    </a:xfrm>
                    <a:prstGeom prst="rect">
                      <a:avLst/>
                    </a:prstGeom>
                  </pic:spPr>
                </pic:pic>
              </a:graphicData>
            </a:graphic>
          </wp:inline>
        </w:drawing>
      </w:r>
    </w:p>
    <w:p w14:paraId="108F7C31" w14:textId="2DD5BDAE" w:rsidR="003B056A" w:rsidRDefault="00496868" w:rsidP="00E02C8B">
      <w:pPr>
        <w:spacing w:line="360" w:lineRule="auto"/>
        <w:jc w:val="center"/>
        <w:rPr>
          <w:b/>
          <w:bCs/>
          <w:lang w:val="en-US"/>
        </w:rPr>
      </w:pPr>
      <w:r>
        <w:rPr>
          <w:b/>
          <w:bCs/>
          <w:lang w:val="en-US"/>
        </w:rPr>
        <w:t>Figure 4.9</w:t>
      </w:r>
      <w:r w:rsidR="00E02C8B">
        <w:rPr>
          <w:b/>
          <w:bCs/>
          <w:lang w:val="en-US"/>
        </w:rPr>
        <w:t xml:space="preserve"> ( data split architecture)</w:t>
      </w:r>
    </w:p>
    <w:p w14:paraId="10184E22" w14:textId="6535B120" w:rsidR="000F5370" w:rsidRDefault="000F1851" w:rsidP="000F1851">
      <w:pPr>
        <w:spacing w:line="360" w:lineRule="auto"/>
        <w:jc w:val="both"/>
        <w:rPr>
          <w:lang w:val="en-US"/>
        </w:rPr>
      </w:pPr>
      <w:r>
        <w:rPr>
          <w:lang w:val="en-US"/>
        </w:rPr>
        <w:lastRenderedPageBreak/>
        <w:t>Figure 4.9 explains how the dataset is split in train, test and validation directory with 70%, 15%, 15% of data captured for each. This package expects data to be separated in target class directories. Separated data is then given as an input to the split-folder command and results in train, test and validation directories with properly balanced data. This would take care of any unbalanced data percentage too.</w:t>
      </w:r>
    </w:p>
    <w:p w14:paraId="57D8F5D6" w14:textId="395BEB15" w:rsidR="009B4453" w:rsidRDefault="009B4453" w:rsidP="000F1851">
      <w:pPr>
        <w:spacing w:line="360" w:lineRule="auto"/>
        <w:jc w:val="both"/>
        <w:rPr>
          <w:lang w:val="en-US"/>
        </w:rPr>
      </w:pPr>
    </w:p>
    <w:p w14:paraId="16566464" w14:textId="5B948D7D" w:rsidR="009B4453" w:rsidRDefault="009B4453" w:rsidP="000F1851">
      <w:pPr>
        <w:spacing w:line="360" w:lineRule="auto"/>
        <w:jc w:val="both"/>
        <w:rPr>
          <w:b/>
          <w:bCs/>
          <w:lang w:val="en-US"/>
        </w:rPr>
      </w:pPr>
      <w:r w:rsidRPr="009B4453">
        <w:rPr>
          <w:b/>
          <w:bCs/>
          <w:lang w:val="en-US"/>
        </w:rPr>
        <w:t xml:space="preserve">4.5.2    Using </w:t>
      </w:r>
      <w:proofErr w:type="spellStart"/>
      <w:r>
        <w:rPr>
          <w:b/>
          <w:bCs/>
          <w:lang w:val="en-US"/>
        </w:rPr>
        <w:t>a</w:t>
      </w:r>
      <w:r w:rsidRPr="009B4453">
        <w:rPr>
          <w:b/>
          <w:bCs/>
          <w:lang w:val="en-US"/>
        </w:rPr>
        <w:t>stminer</w:t>
      </w:r>
      <w:proofErr w:type="spellEnd"/>
      <w:r w:rsidRPr="009B4453">
        <w:rPr>
          <w:b/>
          <w:bCs/>
          <w:lang w:val="en-US"/>
        </w:rPr>
        <w:t xml:space="preserve"> library</w:t>
      </w:r>
    </w:p>
    <w:p w14:paraId="3C4D0982" w14:textId="5164F61B" w:rsidR="009B4453" w:rsidRDefault="009B4453" w:rsidP="000F1851">
      <w:pPr>
        <w:spacing w:line="360" w:lineRule="auto"/>
        <w:jc w:val="both"/>
        <w:rPr>
          <w:lang w:val="en-US"/>
        </w:rPr>
      </w:pPr>
      <w:r>
        <w:rPr>
          <w:lang w:val="en-US"/>
        </w:rPr>
        <w:t xml:space="preserve">Another approach of feeding code2vec model with code vectors could be using </w:t>
      </w:r>
      <w:proofErr w:type="spellStart"/>
      <w:r>
        <w:rPr>
          <w:lang w:val="en-US"/>
        </w:rPr>
        <w:t>astminer</w:t>
      </w:r>
      <w:proofErr w:type="spellEnd"/>
      <w:r>
        <w:rPr>
          <w:lang w:val="en-US"/>
        </w:rPr>
        <w:t xml:space="preserve"> </w:t>
      </w:r>
      <w:r w:rsidR="009540FA">
        <w:rPr>
          <w:lang w:val="en-US"/>
        </w:rPr>
        <w:t>library</w:t>
      </w:r>
      <w:r>
        <w:rPr>
          <w:lang w:val="en-US"/>
        </w:rPr>
        <w:t xml:space="preserve"> by </w:t>
      </w:r>
      <w:proofErr w:type="spellStart"/>
      <w:r>
        <w:rPr>
          <w:lang w:val="en-US"/>
        </w:rPr>
        <w:t>Jetbrains</w:t>
      </w:r>
      <w:proofErr w:type="spellEnd"/>
      <w:r>
        <w:rPr>
          <w:lang w:val="en-US"/>
        </w:rPr>
        <w:t xml:space="preserve">. This open source library provides a way to directly convert code into their corresponding vector representation. </w:t>
      </w:r>
      <w:proofErr w:type="spellStart"/>
      <w:r>
        <w:rPr>
          <w:lang w:val="en-US"/>
        </w:rPr>
        <w:t>Astminer</w:t>
      </w:r>
      <w:proofErr w:type="spellEnd"/>
      <w:r>
        <w:rPr>
          <w:lang w:val="en-US"/>
        </w:rPr>
        <w:t xml:space="preserve"> explicitly provides support for code2vec models and created code embeddings which can be directly fed to the model for learning.</w:t>
      </w:r>
    </w:p>
    <w:p w14:paraId="42AA22B3" w14:textId="14020106" w:rsidR="009B4453" w:rsidRDefault="009B4453" w:rsidP="000F1851">
      <w:pPr>
        <w:spacing w:line="360" w:lineRule="auto"/>
        <w:jc w:val="both"/>
        <w:rPr>
          <w:lang w:val="en-US"/>
        </w:rPr>
      </w:pPr>
    </w:p>
    <w:p w14:paraId="2BEE0E69" w14:textId="5D3FB126" w:rsidR="009B4453" w:rsidRPr="009B4453" w:rsidRDefault="009B4453" w:rsidP="000F1851">
      <w:pPr>
        <w:spacing w:line="360" w:lineRule="auto"/>
        <w:jc w:val="both"/>
        <w:rPr>
          <w:lang w:val="en-US"/>
        </w:rPr>
      </w:pPr>
      <w:r>
        <w:rPr>
          <w:lang w:val="en-US"/>
        </w:rPr>
        <w:t>There are a few dis-advantages of using this approach. At first it doesn’t give much control over tweaking the dataset for any customized use case. For example this study would need to label the individual java files to its corresponding complexity class. Since the default code2vec model is available to predicting method names, given the java source code, it</w:t>
      </w:r>
      <w:r w:rsidR="005965B8">
        <w:rPr>
          <w:lang w:val="en-US"/>
        </w:rPr>
        <w:t xml:space="preserve">’s implementation needs to be changed for the particular use case of labelling the dataset. Moreover the internals of </w:t>
      </w:r>
      <w:proofErr w:type="spellStart"/>
      <w:r w:rsidR="005965B8">
        <w:rPr>
          <w:lang w:val="en-US"/>
        </w:rPr>
        <w:t>astminer</w:t>
      </w:r>
      <w:proofErr w:type="spellEnd"/>
      <w:r w:rsidR="005965B8">
        <w:rPr>
          <w:lang w:val="en-US"/>
        </w:rPr>
        <w:t xml:space="preserve"> would need to change to satisfy the different use case. Hence for the sake of being able to interact more with the dataset and options of tweaking the way code2vec works, manual processing steps are done with code2vec code changed for specific needs of this </w:t>
      </w:r>
      <w:r w:rsidR="00633D9A">
        <w:rPr>
          <w:lang w:val="en-US"/>
        </w:rPr>
        <w:t>study</w:t>
      </w:r>
      <w:r w:rsidR="005965B8">
        <w:rPr>
          <w:lang w:val="en-US"/>
        </w:rPr>
        <w:t>.</w:t>
      </w:r>
    </w:p>
    <w:p w14:paraId="5D61DD50" w14:textId="77777777" w:rsidR="000F5370" w:rsidRDefault="000F5370" w:rsidP="005320C1">
      <w:pPr>
        <w:spacing w:line="360" w:lineRule="auto"/>
        <w:jc w:val="both"/>
        <w:rPr>
          <w:b/>
          <w:bCs/>
          <w:lang w:val="en-US"/>
        </w:rPr>
      </w:pPr>
    </w:p>
    <w:p w14:paraId="20A455A4" w14:textId="77777777" w:rsidR="00777903" w:rsidRDefault="00777903" w:rsidP="005320C1">
      <w:pPr>
        <w:spacing w:line="360" w:lineRule="auto"/>
        <w:jc w:val="both"/>
        <w:rPr>
          <w:b/>
          <w:bCs/>
          <w:lang w:val="en-US"/>
        </w:rPr>
      </w:pPr>
    </w:p>
    <w:p w14:paraId="61751587" w14:textId="77777777" w:rsidR="00777903" w:rsidRDefault="00777903" w:rsidP="005320C1">
      <w:pPr>
        <w:spacing w:line="360" w:lineRule="auto"/>
        <w:jc w:val="both"/>
        <w:rPr>
          <w:b/>
          <w:bCs/>
          <w:lang w:val="en-US"/>
        </w:rPr>
      </w:pPr>
    </w:p>
    <w:p w14:paraId="03AFC1B4" w14:textId="77777777" w:rsidR="00777903" w:rsidRDefault="00777903" w:rsidP="005320C1">
      <w:pPr>
        <w:spacing w:line="360" w:lineRule="auto"/>
        <w:jc w:val="both"/>
        <w:rPr>
          <w:b/>
          <w:bCs/>
          <w:lang w:val="en-US"/>
        </w:rPr>
      </w:pPr>
    </w:p>
    <w:p w14:paraId="00F462D3" w14:textId="77777777" w:rsidR="00777903" w:rsidRDefault="00777903" w:rsidP="005320C1">
      <w:pPr>
        <w:spacing w:line="360" w:lineRule="auto"/>
        <w:jc w:val="both"/>
        <w:rPr>
          <w:b/>
          <w:bCs/>
          <w:lang w:val="en-US"/>
        </w:rPr>
      </w:pPr>
    </w:p>
    <w:p w14:paraId="59D4712D" w14:textId="77777777" w:rsidR="00777903" w:rsidRDefault="00777903" w:rsidP="005320C1">
      <w:pPr>
        <w:spacing w:line="360" w:lineRule="auto"/>
        <w:jc w:val="both"/>
        <w:rPr>
          <w:b/>
          <w:bCs/>
          <w:lang w:val="en-US"/>
        </w:rPr>
      </w:pPr>
    </w:p>
    <w:p w14:paraId="0974832C" w14:textId="77777777" w:rsidR="00777903" w:rsidRDefault="00777903" w:rsidP="005320C1">
      <w:pPr>
        <w:spacing w:line="360" w:lineRule="auto"/>
        <w:jc w:val="both"/>
        <w:rPr>
          <w:b/>
          <w:bCs/>
          <w:lang w:val="en-US"/>
        </w:rPr>
      </w:pPr>
    </w:p>
    <w:p w14:paraId="7C0E3D86" w14:textId="77777777" w:rsidR="00925E9B" w:rsidRDefault="00925E9B" w:rsidP="005320C1">
      <w:pPr>
        <w:spacing w:line="360" w:lineRule="auto"/>
        <w:jc w:val="both"/>
        <w:rPr>
          <w:b/>
          <w:bCs/>
          <w:lang w:val="en-US"/>
        </w:rPr>
      </w:pPr>
    </w:p>
    <w:p w14:paraId="4B31268E" w14:textId="77777777" w:rsidR="00925E9B" w:rsidRDefault="00925E9B" w:rsidP="005320C1">
      <w:pPr>
        <w:spacing w:line="360" w:lineRule="auto"/>
        <w:jc w:val="both"/>
        <w:rPr>
          <w:b/>
          <w:bCs/>
          <w:lang w:val="en-US"/>
        </w:rPr>
      </w:pPr>
    </w:p>
    <w:p w14:paraId="3741356A" w14:textId="77777777" w:rsidR="00925E9B" w:rsidRDefault="00925E9B" w:rsidP="005320C1">
      <w:pPr>
        <w:spacing w:line="360" w:lineRule="auto"/>
        <w:jc w:val="both"/>
        <w:rPr>
          <w:b/>
          <w:bCs/>
          <w:lang w:val="en-US"/>
        </w:rPr>
      </w:pPr>
    </w:p>
    <w:p w14:paraId="462B5A84" w14:textId="77777777" w:rsidR="00925E9B" w:rsidRDefault="00925E9B" w:rsidP="005320C1">
      <w:pPr>
        <w:spacing w:line="360" w:lineRule="auto"/>
        <w:jc w:val="both"/>
        <w:rPr>
          <w:b/>
          <w:bCs/>
          <w:lang w:val="en-US"/>
        </w:rPr>
      </w:pPr>
    </w:p>
    <w:p w14:paraId="101C2541" w14:textId="7D3F63DC" w:rsidR="00925E9B" w:rsidRDefault="00925E9B" w:rsidP="005320C1">
      <w:pPr>
        <w:spacing w:line="360" w:lineRule="auto"/>
        <w:jc w:val="both"/>
        <w:rPr>
          <w:b/>
          <w:bCs/>
          <w:lang w:val="en-US"/>
        </w:rPr>
      </w:pPr>
    </w:p>
    <w:p w14:paraId="4FF9F76E" w14:textId="77777777" w:rsidR="00925E9B" w:rsidRDefault="00925E9B" w:rsidP="005320C1">
      <w:pPr>
        <w:spacing w:line="360" w:lineRule="auto"/>
        <w:jc w:val="both"/>
        <w:rPr>
          <w:b/>
          <w:bCs/>
          <w:lang w:val="en-US"/>
        </w:rPr>
      </w:pPr>
    </w:p>
    <w:p w14:paraId="71FD9863" w14:textId="77777777" w:rsidR="00925E9B" w:rsidRDefault="00925E9B" w:rsidP="005320C1">
      <w:pPr>
        <w:spacing w:line="360" w:lineRule="auto"/>
        <w:jc w:val="both"/>
        <w:rPr>
          <w:b/>
          <w:bCs/>
          <w:lang w:val="en-US"/>
        </w:rPr>
      </w:pPr>
    </w:p>
    <w:p w14:paraId="37007CAD" w14:textId="5BFF87B9" w:rsidR="00925E9B" w:rsidRDefault="00E4538D" w:rsidP="005320C1">
      <w:pPr>
        <w:spacing w:line="360" w:lineRule="auto"/>
        <w:jc w:val="both"/>
        <w:rPr>
          <w:b/>
          <w:bCs/>
          <w:lang w:val="en-US"/>
        </w:rPr>
      </w:pPr>
      <w:r>
        <w:rPr>
          <w:b/>
          <w:bCs/>
          <w:lang w:val="en-US"/>
        </w:rPr>
        <w:lastRenderedPageBreak/>
        <w:t>4.6    Data Preprocessing</w:t>
      </w:r>
    </w:p>
    <w:p w14:paraId="7506A7C9" w14:textId="5B111492" w:rsidR="000B72FB" w:rsidRDefault="000B72FB" w:rsidP="005320C1">
      <w:pPr>
        <w:spacing w:line="360" w:lineRule="auto"/>
        <w:jc w:val="both"/>
        <w:rPr>
          <w:lang w:val="en-US"/>
        </w:rPr>
      </w:pPr>
      <w:r>
        <w:rPr>
          <w:lang w:val="en-US"/>
        </w:rPr>
        <w:t>This section explains the pre-process pipeline and the manual changes done in the original implementation of code2vec model’s processing pipeline. Figure 4.10 shows the pipeline process</w:t>
      </w:r>
      <w:r w:rsidR="00891CE7">
        <w:rPr>
          <w:lang w:val="en-US"/>
        </w:rPr>
        <w:t>ing</w:t>
      </w:r>
      <w:r>
        <w:rPr>
          <w:lang w:val="en-US"/>
        </w:rPr>
        <w:t>.</w:t>
      </w:r>
    </w:p>
    <w:p w14:paraId="60569C61" w14:textId="75BA107F" w:rsidR="000B72FB" w:rsidRDefault="000B72FB" w:rsidP="005320C1">
      <w:pPr>
        <w:spacing w:line="360" w:lineRule="auto"/>
        <w:jc w:val="both"/>
        <w:rPr>
          <w:lang w:val="en-US"/>
        </w:rPr>
      </w:pPr>
    </w:p>
    <w:p w14:paraId="7E17E17A" w14:textId="77777777" w:rsidR="000B72FB" w:rsidRDefault="000B72FB" w:rsidP="005320C1">
      <w:pPr>
        <w:spacing w:line="360" w:lineRule="auto"/>
        <w:jc w:val="both"/>
        <w:rPr>
          <w:lang w:val="en-US"/>
        </w:rPr>
      </w:pPr>
    </w:p>
    <w:p w14:paraId="683C45B1" w14:textId="23DD2CFE" w:rsidR="000B72FB" w:rsidRPr="000B72FB" w:rsidRDefault="000B72FB" w:rsidP="005320C1">
      <w:pPr>
        <w:spacing w:line="360" w:lineRule="auto"/>
        <w:jc w:val="both"/>
        <w:rPr>
          <w:lang w:val="en-US"/>
        </w:rPr>
      </w:pPr>
      <w:r>
        <w:rPr>
          <w:noProof/>
          <w:lang w:val="en-US"/>
        </w:rPr>
        <w:drawing>
          <wp:inline distT="0" distB="0" distL="0" distR="0" wp14:anchorId="7713C30B" wp14:editId="1C273466">
            <wp:extent cx="5756275" cy="6841067"/>
            <wp:effectExtent l="0" t="0" r="0" b="4445"/>
            <wp:docPr id="46" name="Picture 4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62202" cy="6848111"/>
                    </a:xfrm>
                    <a:prstGeom prst="rect">
                      <a:avLst/>
                    </a:prstGeom>
                  </pic:spPr>
                </pic:pic>
              </a:graphicData>
            </a:graphic>
          </wp:inline>
        </w:drawing>
      </w:r>
    </w:p>
    <w:p w14:paraId="7766B71C" w14:textId="71849A6B" w:rsidR="00E4538D" w:rsidRPr="000B72FB" w:rsidRDefault="000B72FB" w:rsidP="00E02C8B">
      <w:pPr>
        <w:spacing w:line="360" w:lineRule="auto"/>
        <w:jc w:val="center"/>
        <w:rPr>
          <w:b/>
          <w:bCs/>
          <w:lang w:val="en-US"/>
        </w:rPr>
      </w:pPr>
      <w:r w:rsidRPr="000B72FB">
        <w:rPr>
          <w:b/>
          <w:bCs/>
          <w:lang w:val="en-US"/>
        </w:rPr>
        <w:t>Figure 4.10</w:t>
      </w:r>
      <w:r w:rsidR="00E02C8B">
        <w:rPr>
          <w:b/>
          <w:bCs/>
          <w:lang w:val="en-US"/>
        </w:rPr>
        <w:t xml:space="preserve"> (Processing pipeline architecture)</w:t>
      </w:r>
    </w:p>
    <w:p w14:paraId="1CF22159" w14:textId="174CD53E" w:rsidR="00122ACB" w:rsidRDefault="006A3023" w:rsidP="006A3023">
      <w:pPr>
        <w:spacing w:line="360" w:lineRule="auto"/>
        <w:jc w:val="both"/>
        <w:rPr>
          <w:lang w:val="en-US"/>
        </w:rPr>
      </w:pPr>
      <w:r>
        <w:rPr>
          <w:lang w:val="en-US"/>
        </w:rPr>
        <w:lastRenderedPageBreak/>
        <w:t>Figure 4.10 shows the performed steps to process data before it can be fed to the code2vec model. This study tries to modify the extractor utility written in java to return file path along with the path contexts of the given source code.</w:t>
      </w:r>
      <w:r w:rsidR="00122ACB">
        <w:rPr>
          <w:lang w:val="en-US"/>
        </w:rPr>
        <w:t xml:space="preserve"> Default implementation of code2vec is optimized for returning method names along with path contexts but this couldn’t be used for this study, since it needs labels which are mapped to respective complexity class labels. This problem can be solved in multiple ways. One approach could be passing label string, while calling the jar. This study takes another approach of labelling each path contexts with its file path, since that’s already is passe as an argument to the jar file. Reusing these file path and using metadata file, these file paths can be easily mapped to their respective target class. Newly modified jar extractor can be found on GitHub </w:t>
      </w:r>
      <w:r w:rsidR="00122ACB">
        <w:rPr>
          <w:lang w:val="en-US"/>
        </w:rPr>
        <w:fldChar w:fldCharType="begin" w:fldLock="1"/>
      </w:r>
      <w:r w:rsidR="0094025F">
        <w:rPr>
          <w:lang w:val="en-US"/>
        </w:rPr>
        <w:instrText>ADDIN CSL_CITATION {"citationItems":[{"id":"ITEM-1","itemData":{"URL":"https://github.com/dhyan/code2vec_code_complexity","accessed":{"date-parts":[["2021","2","9"]]},"author":[{"dropping-particle":"","family":"Dhyan","given":"","non-dropping-particle":"","parse-names":false,"suffix":""}],"id":"ITEM-1","issued":{"date-parts":[["2021"]]},"title":"GitHub - dhyan/code2vec_code_complexity","type":"webpage"},"uris":["http://www.mendeley.com/documents/?uuid=65280e2f-71ab-3b7e-a344-09eb0bc9c124"]}],"mendeley":{"formattedCitation":"(Dhyan, 2021)","plainTextFormattedCitation":"(Dhyan, 2021)","previouslyFormattedCitation":"(Dhyan, 2021)"},"properties":{"noteIndex":0},"schema":"https://github.com/citation-style-language/schema/raw/master/csl-citation.json"}</w:instrText>
      </w:r>
      <w:r w:rsidR="00122ACB">
        <w:rPr>
          <w:lang w:val="en-US"/>
        </w:rPr>
        <w:fldChar w:fldCharType="separate"/>
      </w:r>
      <w:r w:rsidR="00122ACB" w:rsidRPr="00122ACB">
        <w:rPr>
          <w:noProof/>
          <w:lang w:val="en-US"/>
        </w:rPr>
        <w:t>(Dhyan, 2021)</w:t>
      </w:r>
      <w:r w:rsidR="00122ACB">
        <w:rPr>
          <w:lang w:val="en-US"/>
        </w:rPr>
        <w:fldChar w:fldCharType="end"/>
      </w:r>
      <w:r w:rsidR="00122ACB">
        <w:rPr>
          <w:lang w:val="en-US"/>
        </w:rPr>
        <w:t xml:space="preserve"> , which is done as part of this study.</w:t>
      </w:r>
    </w:p>
    <w:p w14:paraId="61461690" w14:textId="58DC6A34" w:rsidR="00B229A2" w:rsidRDefault="00B229A2" w:rsidP="006A3023">
      <w:pPr>
        <w:spacing w:line="360" w:lineRule="auto"/>
        <w:jc w:val="both"/>
        <w:rPr>
          <w:lang w:val="en-US"/>
        </w:rPr>
      </w:pPr>
    </w:p>
    <w:p w14:paraId="1AE32934" w14:textId="439BD47A" w:rsidR="00B229A2" w:rsidRPr="006A3023" w:rsidRDefault="00B229A2" w:rsidP="006A3023">
      <w:pPr>
        <w:spacing w:line="360" w:lineRule="auto"/>
        <w:jc w:val="both"/>
        <w:rPr>
          <w:lang w:val="en-US"/>
        </w:rPr>
      </w:pPr>
      <w:r>
        <w:rPr>
          <w:lang w:val="en-US"/>
        </w:rPr>
        <w:t>Since the raw files have contents aligned with the goal of identifying correct target class mappings, another shell script is run to get a dictionary output. This dictionary will be used for training the model.</w:t>
      </w:r>
    </w:p>
    <w:p w14:paraId="63C139F5" w14:textId="06D95A9A" w:rsidR="00E4538D" w:rsidRDefault="00E4538D" w:rsidP="005320C1">
      <w:pPr>
        <w:spacing w:line="360" w:lineRule="auto"/>
        <w:jc w:val="both"/>
        <w:rPr>
          <w:b/>
          <w:bCs/>
          <w:lang w:val="en-US"/>
        </w:rPr>
      </w:pPr>
    </w:p>
    <w:p w14:paraId="5B757D51" w14:textId="45556F2E" w:rsidR="00E4538D" w:rsidRDefault="00E4538D" w:rsidP="005320C1">
      <w:pPr>
        <w:spacing w:line="360" w:lineRule="auto"/>
        <w:jc w:val="both"/>
        <w:rPr>
          <w:b/>
          <w:bCs/>
          <w:lang w:val="en-US"/>
        </w:rPr>
      </w:pPr>
    </w:p>
    <w:p w14:paraId="799720FB" w14:textId="35D94541" w:rsidR="00E4538D" w:rsidRDefault="00E4538D" w:rsidP="005320C1">
      <w:pPr>
        <w:spacing w:line="360" w:lineRule="auto"/>
        <w:jc w:val="both"/>
        <w:rPr>
          <w:b/>
          <w:bCs/>
          <w:lang w:val="en-US"/>
        </w:rPr>
      </w:pPr>
    </w:p>
    <w:p w14:paraId="6B42A30E" w14:textId="7676451F" w:rsidR="00E4538D" w:rsidRDefault="00E4538D" w:rsidP="005320C1">
      <w:pPr>
        <w:spacing w:line="360" w:lineRule="auto"/>
        <w:jc w:val="both"/>
        <w:rPr>
          <w:b/>
          <w:bCs/>
          <w:lang w:val="en-US"/>
        </w:rPr>
      </w:pPr>
    </w:p>
    <w:p w14:paraId="3246ABFA" w14:textId="5C405715" w:rsidR="00E4538D" w:rsidRDefault="00E4538D" w:rsidP="005320C1">
      <w:pPr>
        <w:spacing w:line="360" w:lineRule="auto"/>
        <w:jc w:val="both"/>
        <w:rPr>
          <w:b/>
          <w:bCs/>
          <w:lang w:val="en-US"/>
        </w:rPr>
      </w:pPr>
    </w:p>
    <w:p w14:paraId="2B59A27D" w14:textId="28BB516E" w:rsidR="00E4538D" w:rsidRDefault="00E4538D" w:rsidP="005320C1">
      <w:pPr>
        <w:spacing w:line="360" w:lineRule="auto"/>
        <w:jc w:val="both"/>
        <w:rPr>
          <w:b/>
          <w:bCs/>
          <w:lang w:val="en-US"/>
        </w:rPr>
      </w:pPr>
    </w:p>
    <w:p w14:paraId="352FAF65" w14:textId="016885A5" w:rsidR="00E4538D" w:rsidRDefault="00E4538D" w:rsidP="005320C1">
      <w:pPr>
        <w:spacing w:line="360" w:lineRule="auto"/>
        <w:jc w:val="both"/>
        <w:rPr>
          <w:b/>
          <w:bCs/>
          <w:lang w:val="en-US"/>
        </w:rPr>
      </w:pPr>
    </w:p>
    <w:p w14:paraId="21DBB727" w14:textId="050E0D18" w:rsidR="00E4538D" w:rsidRDefault="00E4538D" w:rsidP="005320C1">
      <w:pPr>
        <w:spacing w:line="360" w:lineRule="auto"/>
        <w:jc w:val="both"/>
        <w:rPr>
          <w:b/>
          <w:bCs/>
          <w:lang w:val="en-US"/>
        </w:rPr>
      </w:pPr>
    </w:p>
    <w:p w14:paraId="0718F9FF" w14:textId="643B642B" w:rsidR="00E4538D" w:rsidRDefault="00E4538D" w:rsidP="005320C1">
      <w:pPr>
        <w:spacing w:line="360" w:lineRule="auto"/>
        <w:jc w:val="both"/>
        <w:rPr>
          <w:b/>
          <w:bCs/>
          <w:lang w:val="en-US"/>
        </w:rPr>
      </w:pPr>
    </w:p>
    <w:p w14:paraId="557EB47A" w14:textId="78DE8F39" w:rsidR="00E4538D" w:rsidRDefault="00E4538D" w:rsidP="005320C1">
      <w:pPr>
        <w:spacing w:line="360" w:lineRule="auto"/>
        <w:jc w:val="both"/>
        <w:rPr>
          <w:b/>
          <w:bCs/>
          <w:lang w:val="en-US"/>
        </w:rPr>
      </w:pPr>
    </w:p>
    <w:p w14:paraId="0D2974EC" w14:textId="0A7734EA" w:rsidR="00E4538D" w:rsidRDefault="00E4538D" w:rsidP="005320C1">
      <w:pPr>
        <w:spacing w:line="360" w:lineRule="auto"/>
        <w:jc w:val="both"/>
        <w:rPr>
          <w:b/>
          <w:bCs/>
          <w:lang w:val="en-US"/>
        </w:rPr>
      </w:pPr>
    </w:p>
    <w:p w14:paraId="1A35AACF" w14:textId="17E68AB6" w:rsidR="00E4538D" w:rsidRDefault="00E4538D" w:rsidP="005320C1">
      <w:pPr>
        <w:spacing w:line="360" w:lineRule="auto"/>
        <w:jc w:val="both"/>
        <w:rPr>
          <w:b/>
          <w:bCs/>
          <w:lang w:val="en-US"/>
        </w:rPr>
      </w:pPr>
    </w:p>
    <w:p w14:paraId="026434D9" w14:textId="594C1C4E" w:rsidR="00E4538D" w:rsidRDefault="00E4538D" w:rsidP="005320C1">
      <w:pPr>
        <w:spacing w:line="360" w:lineRule="auto"/>
        <w:jc w:val="both"/>
        <w:rPr>
          <w:b/>
          <w:bCs/>
          <w:lang w:val="en-US"/>
        </w:rPr>
      </w:pPr>
    </w:p>
    <w:p w14:paraId="57E6D45F" w14:textId="4D6E30E7" w:rsidR="00E4538D" w:rsidRDefault="00E4538D" w:rsidP="005320C1">
      <w:pPr>
        <w:spacing w:line="360" w:lineRule="auto"/>
        <w:jc w:val="both"/>
        <w:rPr>
          <w:b/>
          <w:bCs/>
          <w:lang w:val="en-US"/>
        </w:rPr>
      </w:pPr>
    </w:p>
    <w:p w14:paraId="1756F971" w14:textId="7EAC30A0" w:rsidR="00E4538D" w:rsidRDefault="00E4538D" w:rsidP="005320C1">
      <w:pPr>
        <w:spacing w:line="360" w:lineRule="auto"/>
        <w:jc w:val="both"/>
        <w:rPr>
          <w:b/>
          <w:bCs/>
          <w:lang w:val="en-US"/>
        </w:rPr>
      </w:pPr>
    </w:p>
    <w:p w14:paraId="2ED25C64" w14:textId="572F4251" w:rsidR="00E4538D" w:rsidRDefault="00E4538D" w:rsidP="005320C1">
      <w:pPr>
        <w:spacing w:line="360" w:lineRule="auto"/>
        <w:jc w:val="both"/>
        <w:rPr>
          <w:b/>
          <w:bCs/>
          <w:lang w:val="en-US"/>
        </w:rPr>
      </w:pPr>
    </w:p>
    <w:p w14:paraId="4B0FFD09" w14:textId="3F6B136B" w:rsidR="00E4538D" w:rsidRDefault="00E4538D" w:rsidP="005320C1">
      <w:pPr>
        <w:spacing w:line="360" w:lineRule="auto"/>
        <w:jc w:val="both"/>
        <w:rPr>
          <w:b/>
          <w:bCs/>
          <w:lang w:val="en-US"/>
        </w:rPr>
      </w:pPr>
    </w:p>
    <w:p w14:paraId="09D4BED9" w14:textId="41AA4F8B" w:rsidR="00E4538D" w:rsidRDefault="00E4538D" w:rsidP="005320C1">
      <w:pPr>
        <w:spacing w:line="360" w:lineRule="auto"/>
        <w:jc w:val="both"/>
        <w:rPr>
          <w:b/>
          <w:bCs/>
          <w:lang w:val="en-US"/>
        </w:rPr>
      </w:pPr>
    </w:p>
    <w:p w14:paraId="3DBA50A0" w14:textId="2FB3EEC1" w:rsidR="00E4538D" w:rsidRDefault="00E4538D" w:rsidP="005320C1">
      <w:pPr>
        <w:spacing w:line="360" w:lineRule="auto"/>
        <w:jc w:val="both"/>
        <w:rPr>
          <w:b/>
          <w:bCs/>
          <w:lang w:val="en-US"/>
        </w:rPr>
      </w:pPr>
    </w:p>
    <w:p w14:paraId="24DB39C8" w14:textId="19675DBE" w:rsidR="00E4538D" w:rsidRDefault="00EC0AA5" w:rsidP="005320C1">
      <w:pPr>
        <w:spacing w:line="360" w:lineRule="auto"/>
        <w:jc w:val="both"/>
        <w:rPr>
          <w:b/>
          <w:bCs/>
          <w:lang w:val="en-US"/>
        </w:rPr>
      </w:pPr>
      <w:r>
        <w:rPr>
          <w:b/>
          <w:bCs/>
          <w:lang w:val="en-US"/>
        </w:rPr>
        <w:lastRenderedPageBreak/>
        <w:t>4.7    Model Architecture</w:t>
      </w:r>
    </w:p>
    <w:p w14:paraId="4B097C14" w14:textId="205A82A4" w:rsidR="0008587A" w:rsidRDefault="00A57285" w:rsidP="00A57285">
      <w:pPr>
        <w:spacing w:line="360" w:lineRule="auto"/>
        <w:jc w:val="both"/>
        <w:rPr>
          <w:lang w:val="en-US"/>
        </w:rPr>
      </w:pPr>
      <w:r>
        <w:rPr>
          <w:lang w:val="en-US"/>
        </w:rPr>
        <w:t>Figure 4.11 shows the code2vec model</w:t>
      </w:r>
      <w:r w:rsidR="00EB2636">
        <w:rPr>
          <w:lang w:val="en-US"/>
        </w:rPr>
        <w:t>’s</w:t>
      </w:r>
      <w:r>
        <w:rPr>
          <w:lang w:val="en-US"/>
        </w:rPr>
        <w:t xml:space="preserve"> </w:t>
      </w:r>
      <w:r w:rsidR="00EB2636">
        <w:rPr>
          <w:lang w:val="en-US"/>
        </w:rPr>
        <w:t>path attention network</w:t>
      </w:r>
      <w:r>
        <w:rPr>
          <w:lang w:val="en-US"/>
        </w:rPr>
        <w:t xml:space="preserve">, which is implemented in both </w:t>
      </w:r>
      <w:proofErr w:type="spellStart"/>
      <w:r>
        <w:rPr>
          <w:lang w:val="en-US"/>
        </w:rPr>
        <w:t>tenserflow</w:t>
      </w:r>
      <w:proofErr w:type="spellEnd"/>
      <w:r>
        <w:rPr>
          <w:lang w:val="en-US"/>
        </w:rPr>
        <w:t xml:space="preserve"> and </w:t>
      </w:r>
      <w:proofErr w:type="spellStart"/>
      <w:r>
        <w:rPr>
          <w:lang w:val="en-US"/>
        </w:rPr>
        <w:t>keras</w:t>
      </w:r>
      <w:proofErr w:type="spellEnd"/>
      <w:r>
        <w:rPr>
          <w:lang w:val="en-US"/>
        </w:rPr>
        <w:t>.</w:t>
      </w:r>
    </w:p>
    <w:p w14:paraId="14EB096E" w14:textId="17D57989" w:rsidR="00A57285" w:rsidRDefault="00A57285" w:rsidP="00A57285">
      <w:pPr>
        <w:spacing w:line="360" w:lineRule="auto"/>
        <w:jc w:val="both"/>
        <w:rPr>
          <w:lang w:val="en-US"/>
        </w:rPr>
      </w:pPr>
    </w:p>
    <w:p w14:paraId="73A43590" w14:textId="7DA7C95F" w:rsidR="00A57285" w:rsidRPr="00A57285" w:rsidRDefault="00A57285" w:rsidP="00A57285">
      <w:pPr>
        <w:spacing w:line="360" w:lineRule="auto"/>
        <w:jc w:val="both"/>
        <w:rPr>
          <w:lang w:val="en-US"/>
        </w:rPr>
      </w:pPr>
      <w:r>
        <w:rPr>
          <w:noProof/>
          <w:lang w:val="en-US"/>
        </w:rPr>
        <w:drawing>
          <wp:inline distT="0" distB="0" distL="0" distR="0" wp14:anchorId="28E54FA7" wp14:editId="403DD7A7">
            <wp:extent cx="5756275" cy="3140710"/>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56275" cy="3140710"/>
                    </a:xfrm>
                    <a:prstGeom prst="rect">
                      <a:avLst/>
                    </a:prstGeom>
                  </pic:spPr>
                </pic:pic>
              </a:graphicData>
            </a:graphic>
          </wp:inline>
        </w:drawing>
      </w:r>
    </w:p>
    <w:p w14:paraId="38A27302" w14:textId="7A801D3D" w:rsidR="0008587A" w:rsidRDefault="00A57285" w:rsidP="00E02C8B">
      <w:pPr>
        <w:spacing w:line="360" w:lineRule="auto"/>
        <w:jc w:val="center"/>
        <w:rPr>
          <w:b/>
          <w:bCs/>
          <w:lang w:val="en-US"/>
        </w:rPr>
      </w:pPr>
      <w:r>
        <w:rPr>
          <w:b/>
          <w:bCs/>
          <w:lang w:val="en-US"/>
        </w:rPr>
        <w:t>Figure 4.11</w:t>
      </w:r>
      <w:r w:rsidR="00E02C8B">
        <w:rPr>
          <w:b/>
          <w:bCs/>
          <w:lang w:val="en-US"/>
        </w:rPr>
        <w:t xml:space="preserve"> (Attention framework architecture)</w:t>
      </w:r>
    </w:p>
    <w:p w14:paraId="148DD609" w14:textId="2DF33598" w:rsidR="0008587A" w:rsidRDefault="0008587A" w:rsidP="005320C1">
      <w:pPr>
        <w:spacing w:line="360" w:lineRule="auto"/>
        <w:jc w:val="both"/>
        <w:rPr>
          <w:b/>
          <w:bCs/>
          <w:lang w:val="en-US"/>
        </w:rPr>
      </w:pPr>
    </w:p>
    <w:p w14:paraId="665BC8A8" w14:textId="7181B946" w:rsidR="00A57285" w:rsidRDefault="006D2D95" w:rsidP="005320C1">
      <w:pPr>
        <w:spacing w:line="360" w:lineRule="auto"/>
        <w:jc w:val="both"/>
        <w:rPr>
          <w:lang w:val="en-US"/>
        </w:rPr>
      </w:pPr>
      <w:r>
        <w:rPr>
          <w:lang w:val="en-US"/>
        </w:rPr>
        <w:t>Raw text files i.e. *.train.raw.txt etc. shown in Figure 4.10 contains the bag of path contexts, which represents the given code snippet. Any two elements of the code are represented as AST(Abstract Syntax Tree) nodes. These two elements along with their path representation forms the path context. For example given a code snippet C, its path context representation can be shows as:</w:t>
      </w:r>
    </w:p>
    <w:p w14:paraId="18ADADFD" w14:textId="20FEF744" w:rsidR="006D2D95" w:rsidRPr="006D2D95" w:rsidRDefault="006572D2" w:rsidP="005320C1">
      <w:pPr>
        <w:spacing w:line="360" w:lineRule="auto"/>
        <w:jc w:val="both"/>
        <w:rPr>
          <w:lang w:val="en-US"/>
        </w:rPr>
      </w:pPr>
      <m:oMathPara>
        <m:oMath>
          <m:r>
            <w:rPr>
              <w:rFonts w:ascii="Cambria Math" w:hAnsi="Cambria Math"/>
              <w:lang w:val="en-US"/>
            </w:rPr>
            <m:t>Rep</m:t>
          </m:r>
          <m:d>
            <m:dPr>
              <m:ctrlPr>
                <w:rPr>
                  <w:rFonts w:ascii="Cambria Math" w:hAnsi="Cambria Math"/>
                  <w:i/>
                  <w:lang w:val="en-US"/>
                </w:rPr>
              </m:ctrlPr>
            </m:dPr>
            <m:e>
              <m:r>
                <w:rPr>
                  <w:rFonts w:ascii="Cambria Math" w:hAnsi="Cambria Math"/>
                  <w:lang w:val="en-US"/>
                </w:rPr>
                <m:t>C</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s</m:t>
              </m:r>
            </m:sub>
          </m:sSub>
          <m:r>
            <w:rPr>
              <w:rFonts w:ascii="Cambria Math" w:hAnsi="Cambria Math"/>
              <w:lang w:val="en-US"/>
            </w:rPr>
            <m:t>, p,</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m:t>
          </m:r>
        </m:oMath>
      </m:oMathPara>
    </w:p>
    <w:p w14:paraId="0883BD47" w14:textId="3986DB74" w:rsidR="0008587A" w:rsidRDefault="00535118" w:rsidP="006572D2">
      <w:pPr>
        <w:spacing w:line="360" w:lineRule="auto"/>
        <w:jc w:val="both"/>
        <w:rPr>
          <w:lang w:val="en-US"/>
        </w:rPr>
      </w:pPr>
      <w:r>
        <w:rPr>
          <w:lang w:val="en-US"/>
        </w:rPr>
        <w:t>w</w:t>
      </w:r>
      <w:r w:rsidR="006572D2">
        <w:rPr>
          <w:lang w:val="en-US"/>
        </w:rPr>
        <w:t xml:space="preserve">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s</m:t>
            </m:r>
          </m:sub>
        </m:sSub>
      </m:oMath>
      <w:r w:rsidR="006572D2">
        <w:rPr>
          <w:lang w:val="en-US"/>
        </w:rPr>
        <w:t xml:space="preserve"> is the start nod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oMath>
      <w:r w:rsidR="006572D2">
        <w:rPr>
          <w:lang w:val="en-US"/>
        </w:rPr>
        <w:t xml:space="preserve"> is the terminal node and the path between them is p.</w:t>
      </w:r>
      <w:r w:rsidR="00A8642C">
        <w:rPr>
          <w:lang w:val="en-US"/>
        </w:rPr>
        <w:t xml:space="preserve"> These triplets of path contexts can represent a code snippet. Since there are many path contexts in a bag of contexts corresponding to a code snippet, they are converted into triplets of vectors </w:t>
      </w:r>
      <w:r w:rsidR="003301B6">
        <w:rPr>
          <w:lang w:val="en-US"/>
        </w:rPr>
        <w:t>also called context vectors.</w:t>
      </w:r>
    </w:p>
    <w:p w14:paraId="059DB747" w14:textId="0E8CD2DF" w:rsidR="00BF28E9" w:rsidRDefault="00BF28E9" w:rsidP="006572D2">
      <w:pPr>
        <w:spacing w:line="360" w:lineRule="auto"/>
        <w:jc w:val="both"/>
        <w:rPr>
          <w:lang w:val="en-US"/>
        </w:rPr>
      </w:pPr>
    </w:p>
    <w:p w14:paraId="4B8271B4" w14:textId="45C89056" w:rsidR="00BF28E9" w:rsidRDefault="00BF28E9" w:rsidP="006572D2">
      <w:pPr>
        <w:spacing w:line="360" w:lineRule="auto"/>
        <w:jc w:val="both"/>
        <w:rPr>
          <w:lang w:val="en-US"/>
        </w:rPr>
      </w:pPr>
      <w:r>
        <w:rPr>
          <w:lang w:val="en-US"/>
        </w:rPr>
        <w:t xml:space="preserve">In bag of path contexts </w:t>
      </w:r>
      <m:oMath>
        <m:r>
          <w:rPr>
            <w:rFonts w:ascii="Cambria Math" w:hAnsi="Cambria Math"/>
            <w:lang w:val="en-US"/>
          </w:rPr>
          <m:t>B={</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n</m:t>
            </m:r>
          </m:sub>
        </m:sSub>
        <m:r>
          <w:rPr>
            <w:rFonts w:ascii="Cambria Math" w:hAnsi="Cambria Math"/>
            <w:lang w:val="en-US"/>
          </w:rPr>
          <m:t>}</m:t>
        </m:r>
      </m:oMath>
      <w:r>
        <w:rPr>
          <w:lang w:val="en-US"/>
        </w:rPr>
        <w:t xml:space="preserve"> , a context vector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oMath>
      <w:r>
        <w:rPr>
          <w:lang w:val="en-US"/>
        </w:rPr>
        <w:t xml:space="preserve"> can be represented as:</w:t>
      </w:r>
    </w:p>
    <w:p w14:paraId="3A560DAE" w14:textId="344166CE" w:rsidR="00BF28E9" w:rsidRPr="006572D2" w:rsidRDefault="00BF28E9" w:rsidP="006572D2">
      <w:pPr>
        <w:spacing w:line="360" w:lineRule="auto"/>
        <w:jc w:val="both"/>
        <w:rPr>
          <w:lang w:val="en-US"/>
        </w:rPr>
      </w:pP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embedding</m:t>
        </m:r>
        <m:d>
          <m:dPr>
            <m:ctrlPr>
              <w:rPr>
                <w:rFonts w:ascii="Cambria Math" w:hAnsi="Cambria Math"/>
                <w:i/>
                <w:lang w:val="en-US"/>
              </w:rPr>
            </m:ctrlPr>
          </m:dPr>
          <m:e>
            <m:r>
              <w:rPr>
                <w:rFonts w:ascii="Cambria Math" w:hAnsi="Cambria Math"/>
                <w:lang w:val="en-US"/>
              </w:rPr>
              <m:t>&l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g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alue_vocab</m:t>
            </m:r>
          </m:e>
          <m:sub>
            <m:r>
              <w:rPr>
                <w:rFonts w:ascii="Cambria Math" w:hAnsi="Cambria Math"/>
                <w:lang w:val="en-US"/>
              </w:rPr>
              <m:t>s</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path_vocab</m:t>
            </m:r>
          </m:e>
          <m:sub>
            <m:r>
              <w:rPr>
                <w:rFonts w:ascii="Cambria Math" w:hAnsi="Cambria Math"/>
                <w:lang w:val="en-US"/>
              </w:rPr>
              <m:t>j</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alue_vocab</m:t>
            </m:r>
          </m:e>
          <m:sub>
            <m:r>
              <w:rPr>
                <w:rFonts w:ascii="Cambria Math" w:hAnsi="Cambria Math"/>
                <w:lang w:val="en-US"/>
              </w:rPr>
              <m:t>t</m:t>
            </m:r>
          </m:sub>
        </m:sSub>
        <m:r>
          <w:rPr>
            <w:rFonts w:ascii="Cambria Math" w:hAnsi="Cambria Math"/>
            <w:lang w:val="en-US"/>
          </w:rPr>
          <m:t>]</m:t>
        </m:r>
      </m:oMath>
    </w:p>
    <w:p w14:paraId="612EA94F" w14:textId="5622377B" w:rsidR="0008587A" w:rsidRDefault="0008587A" w:rsidP="005320C1">
      <w:pPr>
        <w:spacing w:line="360" w:lineRule="auto"/>
        <w:jc w:val="both"/>
        <w:rPr>
          <w:b/>
          <w:bCs/>
          <w:lang w:val="en-US"/>
        </w:rPr>
      </w:pPr>
    </w:p>
    <w:p w14:paraId="1746C4BF" w14:textId="10F69F38" w:rsidR="00E45F56" w:rsidRDefault="00E45F56" w:rsidP="005320C1">
      <w:pPr>
        <w:spacing w:line="360" w:lineRule="auto"/>
        <w:jc w:val="both"/>
        <w:rPr>
          <w:lang w:val="en-US"/>
        </w:rPr>
      </w:pPr>
    </w:p>
    <w:p w14:paraId="6046D3ED" w14:textId="003D74C9" w:rsidR="00E45F56" w:rsidRDefault="00E45F56" w:rsidP="005320C1">
      <w:pPr>
        <w:spacing w:line="360" w:lineRule="auto"/>
        <w:jc w:val="both"/>
        <w:rPr>
          <w:b/>
          <w:bCs/>
          <w:lang w:val="en-US"/>
        </w:rPr>
      </w:pPr>
      <w:r w:rsidRPr="00E45F56">
        <w:rPr>
          <w:b/>
          <w:bCs/>
          <w:lang w:val="en-US"/>
        </w:rPr>
        <w:lastRenderedPageBreak/>
        <w:t>4.8    Model Configuration</w:t>
      </w:r>
    </w:p>
    <w:p w14:paraId="62F3C8AC" w14:textId="7B61BC19" w:rsidR="00CE62ED" w:rsidRDefault="00E45F56" w:rsidP="005320C1">
      <w:pPr>
        <w:spacing w:line="360" w:lineRule="auto"/>
        <w:jc w:val="both"/>
        <w:rPr>
          <w:lang w:val="en-US"/>
        </w:rPr>
      </w:pPr>
      <w:r>
        <w:rPr>
          <w:lang w:val="en-US"/>
        </w:rPr>
        <w:t>In this section, a detailed look into input and output layers of neural network and it’s parameters are</w:t>
      </w:r>
      <w:r w:rsidR="00CE62ED">
        <w:rPr>
          <w:lang w:val="en-US"/>
        </w:rPr>
        <w:t xml:space="preserve"> </w:t>
      </w:r>
      <w:r>
        <w:rPr>
          <w:lang w:val="en-US"/>
        </w:rPr>
        <w:t>discussed.</w:t>
      </w:r>
      <w:r w:rsidR="00CE62ED">
        <w:rPr>
          <w:lang w:val="en-US"/>
        </w:rPr>
        <w:t xml:space="preserve"> Figure 4.12 shows the data flow within the network.</w:t>
      </w:r>
    </w:p>
    <w:p w14:paraId="1B07E643" w14:textId="77777777" w:rsidR="00CE62ED" w:rsidRDefault="00CE62ED" w:rsidP="005320C1">
      <w:pPr>
        <w:spacing w:line="360" w:lineRule="auto"/>
        <w:jc w:val="both"/>
        <w:rPr>
          <w:lang w:val="en-US"/>
        </w:rPr>
      </w:pPr>
    </w:p>
    <w:p w14:paraId="50B5F3DF" w14:textId="3D665CEE" w:rsidR="00E45F56" w:rsidRPr="00E45F56" w:rsidRDefault="00CE62ED" w:rsidP="005320C1">
      <w:pPr>
        <w:spacing w:line="360" w:lineRule="auto"/>
        <w:jc w:val="both"/>
        <w:rPr>
          <w:lang w:val="en-US"/>
        </w:rPr>
      </w:pPr>
      <w:r>
        <w:rPr>
          <w:noProof/>
          <w:lang w:val="en-US"/>
        </w:rPr>
        <w:drawing>
          <wp:inline distT="0" distB="0" distL="0" distR="0" wp14:anchorId="6FE7F14C" wp14:editId="7DEEC036">
            <wp:extent cx="5756275" cy="7509933"/>
            <wp:effectExtent l="0" t="0" r="0" b="0"/>
            <wp:docPr id="48" name="Picture 48"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A screen shot of a computer&#10;&#10;Description automatically generated with medium confidence"/>
                    <pic:cNvPicPr/>
                  </pic:nvPicPr>
                  <pic:blipFill>
                    <a:blip r:embed="rId47">
                      <a:extLst>
                        <a:ext uri="{28A0092B-C50C-407E-A947-70E740481C1C}">
                          <a14:useLocalDpi xmlns:a14="http://schemas.microsoft.com/office/drawing/2010/main" val="0"/>
                        </a:ext>
                      </a:extLst>
                    </a:blip>
                    <a:stretch>
                      <a:fillRect/>
                    </a:stretch>
                  </pic:blipFill>
                  <pic:spPr>
                    <a:xfrm>
                      <a:off x="0" y="0"/>
                      <a:ext cx="5761554" cy="7516820"/>
                    </a:xfrm>
                    <a:prstGeom prst="rect">
                      <a:avLst/>
                    </a:prstGeom>
                  </pic:spPr>
                </pic:pic>
              </a:graphicData>
            </a:graphic>
          </wp:inline>
        </w:drawing>
      </w:r>
    </w:p>
    <w:p w14:paraId="15870617" w14:textId="26C41ACD" w:rsidR="00E45F64" w:rsidRPr="00CE62ED" w:rsidRDefault="00CE62ED" w:rsidP="00E02C8B">
      <w:pPr>
        <w:spacing w:line="360" w:lineRule="auto"/>
        <w:jc w:val="center"/>
        <w:rPr>
          <w:b/>
          <w:bCs/>
          <w:lang w:val="en-US"/>
        </w:rPr>
      </w:pPr>
      <w:r w:rsidRPr="00CE62ED">
        <w:rPr>
          <w:b/>
          <w:bCs/>
          <w:lang w:val="en-US"/>
        </w:rPr>
        <w:t>Figure 4.12</w:t>
      </w:r>
      <w:r w:rsidR="00E02C8B">
        <w:rPr>
          <w:b/>
          <w:bCs/>
          <w:lang w:val="en-US"/>
        </w:rPr>
        <w:t xml:space="preserve"> (Training layer architecture)</w:t>
      </w:r>
    </w:p>
    <w:p w14:paraId="13B4F780" w14:textId="6221123F" w:rsidR="00E81F25" w:rsidRDefault="00E81F25" w:rsidP="005320C1">
      <w:pPr>
        <w:spacing w:line="360" w:lineRule="auto"/>
        <w:jc w:val="both"/>
        <w:rPr>
          <w:lang w:val="en-US"/>
        </w:rPr>
      </w:pPr>
      <w:r>
        <w:rPr>
          <w:lang w:val="en-US"/>
        </w:rPr>
        <w:lastRenderedPageBreak/>
        <w:t xml:space="preserve">As shown in Figure 4.12, java code snippets goes through preprocessing and its bag of path contexts are stored in raw txt files for train, test and validation respectively. These path contexts are the input to the network to learn from. Concatenation of path and token embeddings form context vectors. They are sent to the dense layer and also mapped with the attention layer to pick which code vector has highest amount of weight, Output is another dense layer with </w:t>
      </w:r>
      <w:proofErr w:type="spellStart"/>
      <w:r>
        <w:rPr>
          <w:lang w:val="en-US"/>
        </w:rPr>
        <w:t>softmax</w:t>
      </w:r>
      <w:proofErr w:type="spellEnd"/>
      <w:r>
        <w:rPr>
          <w:lang w:val="en-US"/>
        </w:rPr>
        <w:t xml:space="preserve"> activation.</w:t>
      </w:r>
      <w:r w:rsidR="009F7B2D">
        <w:rPr>
          <w:lang w:val="en-US"/>
        </w:rPr>
        <w:t xml:space="preserve"> Shaped of tensors or inputs are mentioned in the Figure for better visualization.</w:t>
      </w:r>
      <w:r w:rsidR="00CD71B7">
        <w:rPr>
          <w:lang w:val="en-US"/>
        </w:rPr>
        <w:t xml:space="preserve"> Weights of token and path embedding’s, dense and attention </w:t>
      </w:r>
      <w:r w:rsidR="005D79EA">
        <w:rPr>
          <w:lang w:val="en-US"/>
        </w:rPr>
        <w:t>layers</w:t>
      </w:r>
      <w:r w:rsidR="00CD71B7">
        <w:rPr>
          <w:lang w:val="en-US"/>
        </w:rPr>
        <w:t xml:space="preserve"> are learnt during the training.</w:t>
      </w:r>
    </w:p>
    <w:p w14:paraId="6A638C91" w14:textId="77777777" w:rsidR="00E81F25" w:rsidRPr="00E81F25" w:rsidRDefault="00E81F25" w:rsidP="005320C1">
      <w:pPr>
        <w:spacing w:line="360" w:lineRule="auto"/>
        <w:jc w:val="both"/>
        <w:rPr>
          <w:lang w:val="en-US"/>
        </w:rPr>
      </w:pPr>
    </w:p>
    <w:p w14:paraId="44082404" w14:textId="5B7628AA" w:rsidR="00E104AF" w:rsidRPr="00F46549" w:rsidRDefault="00E104AF" w:rsidP="005320C1">
      <w:pPr>
        <w:spacing w:line="360" w:lineRule="auto"/>
        <w:jc w:val="both"/>
        <w:rPr>
          <w:b/>
          <w:bCs/>
          <w:lang w:val="en-US"/>
        </w:rPr>
      </w:pPr>
      <w:r w:rsidRPr="00F46549">
        <w:rPr>
          <w:b/>
          <w:bCs/>
          <w:lang w:val="en-US"/>
        </w:rPr>
        <w:t>4.</w:t>
      </w:r>
      <w:r w:rsidR="00033783">
        <w:rPr>
          <w:b/>
          <w:bCs/>
          <w:lang w:val="en-US"/>
        </w:rPr>
        <w:t>9</w:t>
      </w:r>
      <w:r w:rsidRPr="00F46549">
        <w:rPr>
          <w:b/>
          <w:bCs/>
          <w:lang w:val="en-US"/>
        </w:rPr>
        <w:t xml:space="preserve">    Model Training</w:t>
      </w:r>
    </w:p>
    <w:p w14:paraId="13BDC3A3" w14:textId="16FD44C6" w:rsidR="00E104AF" w:rsidRDefault="00E104AF" w:rsidP="005320C1">
      <w:pPr>
        <w:spacing w:line="360" w:lineRule="auto"/>
        <w:jc w:val="both"/>
        <w:rPr>
          <w:lang w:val="en-US"/>
        </w:rPr>
      </w:pPr>
      <w:r>
        <w:rPr>
          <w:lang w:val="en-US"/>
        </w:rPr>
        <w:t>For training the model, codee2vec uses cross entropy loss function, which is performed between predicted and true distributions. Let’s assume q as the predicted distribution and p as the true prediction distribution, loss function can be written as:</w:t>
      </w:r>
    </w:p>
    <w:p w14:paraId="0D442804" w14:textId="77777777" w:rsidR="00E104AF" w:rsidRDefault="00E104AF" w:rsidP="005320C1">
      <w:pPr>
        <w:spacing w:line="360" w:lineRule="auto"/>
        <w:jc w:val="both"/>
        <w:rPr>
          <w:lang w:val="en-US"/>
        </w:rPr>
      </w:pPr>
    </w:p>
    <w:p w14:paraId="1E67035F" w14:textId="0D7D323F" w:rsidR="00E104AF" w:rsidRDefault="00E104AF" w:rsidP="005320C1">
      <w:pPr>
        <w:spacing w:line="360" w:lineRule="auto"/>
        <w:jc w:val="both"/>
        <w:rPr>
          <w:lang w:val="en-US"/>
        </w:rPr>
      </w:pPr>
      <m:oMathPara>
        <m:oMath>
          <m:r>
            <w:rPr>
              <w:rFonts w:ascii="Cambria Math" w:hAnsi="Cambria Math"/>
              <w:lang w:val="en-US"/>
            </w:rPr>
            <m:t>H(p|</m:t>
          </m:r>
          <m:d>
            <m:dPr>
              <m:begChr m:val="|"/>
              <m:ctrlPr>
                <w:rPr>
                  <w:rFonts w:ascii="Cambria Math" w:hAnsi="Cambria Math"/>
                  <w:i/>
                  <w:lang w:val="en-US"/>
                </w:rPr>
              </m:ctrlPr>
            </m:dPr>
            <m:e>
              <m:r>
                <w:rPr>
                  <w:rFonts w:ascii="Cambria Math" w:hAnsi="Cambria Math"/>
                  <w:lang w:val="en-US"/>
                </w:rPr>
                <m:t>q</m:t>
              </m:r>
            </m:e>
          </m:d>
          <m:r>
            <w:rPr>
              <w:rFonts w:ascii="Cambria Math" w:hAnsi="Cambria Math"/>
              <w:lang w:val="en-US"/>
            </w:rPr>
            <m:t>= -</m:t>
          </m:r>
          <m:nary>
            <m:naryPr>
              <m:chr m:val="∑"/>
              <m:limLoc m:val="undOvr"/>
              <m:supHide m:val="1"/>
              <m:ctrlPr>
                <w:rPr>
                  <w:rFonts w:ascii="Cambria Math" w:hAnsi="Cambria Math"/>
                  <w:i/>
                  <w:lang w:val="en-US"/>
                </w:rPr>
              </m:ctrlPr>
            </m:naryPr>
            <m:sub>
              <m:r>
                <w:rPr>
                  <w:rFonts w:ascii="Cambria Math" w:hAnsi="Cambria Math"/>
                  <w:lang w:val="en-US"/>
                </w:rPr>
                <m:t>y∈Y</m:t>
              </m: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y</m:t>
                  </m:r>
                </m:e>
              </m:d>
            </m:e>
          </m:nary>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q</m:t>
              </m:r>
              <m:d>
                <m:dPr>
                  <m:ctrlPr>
                    <w:rPr>
                      <w:rFonts w:ascii="Cambria Math" w:hAnsi="Cambria Math"/>
                      <w:i/>
                      <w:lang w:val="en-US"/>
                    </w:rPr>
                  </m:ctrlPr>
                </m:dPr>
                <m:e>
                  <m:r>
                    <w:rPr>
                      <w:rFonts w:ascii="Cambria Math" w:hAnsi="Cambria Math"/>
                      <w:lang w:val="en-US"/>
                    </w:rPr>
                    <m:t>y</m:t>
                  </m:r>
                </m:e>
              </m:d>
            </m:e>
          </m:func>
          <m:r>
            <w:rPr>
              <w:rFonts w:ascii="Cambria Math" w:hAnsi="Cambria Math"/>
              <w:lang w:val="en-US"/>
            </w:rPr>
            <m:t>= -</m:t>
          </m:r>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q(</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rue</m:t>
                  </m:r>
                </m:sub>
              </m:sSub>
              <m:r>
                <w:rPr>
                  <w:rFonts w:ascii="Cambria Math" w:hAnsi="Cambria Math"/>
                  <w:lang w:val="en-US"/>
                </w:rPr>
                <m:t>)</m:t>
              </m:r>
            </m:e>
          </m:func>
        </m:oMath>
      </m:oMathPara>
    </w:p>
    <w:p w14:paraId="5337D847" w14:textId="47364EB7" w:rsidR="00F46549" w:rsidRDefault="00E104AF" w:rsidP="005320C1">
      <w:pPr>
        <w:spacing w:line="360" w:lineRule="auto"/>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rue</m:t>
            </m:r>
          </m:sub>
        </m:sSub>
      </m:oMath>
      <w:r>
        <w:rPr>
          <w:lang w:val="en-US"/>
        </w:rPr>
        <w:t xml:space="preserve"> is the actual label. Minimizing this loss function determines the performance of the model. For actual training </w:t>
      </w:r>
      <w:r w:rsidR="002B76AB">
        <w:rPr>
          <w:lang w:val="en-US"/>
        </w:rPr>
        <w:t>gradient descent algorithm is used</w:t>
      </w:r>
      <w:r w:rsidR="00F46549">
        <w:rPr>
          <w:lang w:val="en-US"/>
        </w:rPr>
        <w:t xml:space="preserve"> along with the back propagation of error at each iteration. At each step the error is derived against learned parameters and updates the parameter’s value towards the direction which minimizes the loss function.</w:t>
      </w:r>
    </w:p>
    <w:p w14:paraId="0976AFF4" w14:textId="2948E594" w:rsidR="00E55C39" w:rsidRDefault="00E55C39" w:rsidP="005320C1">
      <w:pPr>
        <w:spacing w:line="360" w:lineRule="auto"/>
        <w:jc w:val="both"/>
        <w:rPr>
          <w:lang w:val="en-US"/>
        </w:rPr>
      </w:pPr>
    </w:p>
    <w:p w14:paraId="36766F25" w14:textId="77777777" w:rsidR="00A51972" w:rsidRDefault="00A51972" w:rsidP="005320C1">
      <w:pPr>
        <w:spacing w:line="360" w:lineRule="auto"/>
        <w:jc w:val="both"/>
        <w:rPr>
          <w:b/>
          <w:bCs/>
          <w:lang w:val="en-US"/>
        </w:rPr>
      </w:pPr>
    </w:p>
    <w:p w14:paraId="2E082719" w14:textId="77777777" w:rsidR="00A51972" w:rsidRDefault="00A51972" w:rsidP="005320C1">
      <w:pPr>
        <w:spacing w:line="360" w:lineRule="auto"/>
        <w:jc w:val="both"/>
        <w:rPr>
          <w:b/>
          <w:bCs/>
          <w:lang w:val="en-US"/>
        </w:rPr>
      </w:pPr>
    </w:p>
    <w:p w14:paraId="28F346AB" w14:textId="77777777" w:rsidR="00A51972" w:rsidRDefault="00A51972" w:rsidP="005320C1">
      <w:pPr>
        <w:spacing w:line="360" w:lineRule="auto"/>
        <w:jc w:val="both"/>
        <w:rPr>
          <w:b/>
          <w:bCs/>
          <w:lang w:val="en-US"/>
        </w:rPr>
      </w:pPr>
    </w:p>
    <w:p w14:paraId="253CCECE" w14:textId="77777777" w:rsidR="00A51972" w:rsidRDefault="00A51972" w:rsidP="005320C1">
      <w:pPr>
        <w:spacing w:line="360" w:lineRule="auto"/>
        <w:jc w:val="both"/>
        <w:rPr>
          <w:b/>
          <w:bCs/>
          <w:lang w:val="en-US"/>
        </w:rPr>
      </w:pPr>
    </w:p>
    <w:p w14:paraId="491E20AD" w14:textId="77777777" w:rsidR="00A51972" w:rsidRDefault="00A51972" w:rsidP="005320C1">
      <w:pPr>
        <w:spacing w:line="360" w:lineRule="auto"/>
        <w:jc w:val="both"/>
        <w:rPr>
          <w:b/>
          <w:bCs/>
          <w:lang w:val="en-US"/>
        </w:rPr>
      </w:pPr>
    </w:p>
    <w:p w14:paraId="4066B9EB" w14:textId="77777777" w:rsidR="00A51972" w:rsidRDefault="00A51972" w:rsidP="005320C1">
      <w:pPr>
        <w:spacing w:line="360" w:lineRule="auto"/>
        <w:jc w:val="both"/>
        <w:rPr>
          <w:b/>
          <w:bCs/>
          <w:lang w:val="en-US"/>
        </w:rPr>
      </w:pPr>
    </w:p>
    <w:p w14:paraId="0DCE85F6" w14:textId="77777777" w:rsidR="00A51972" w:rsidRDefault="00A51972" w:rsidP="005320C1">
      <w:pPr>
        <w:spacing w:line="360" w:lineRule="auto"/>
        <w:jc w:val="both"/>
        <w:rPr>
          <w:b/>
          <w:bCs/>
          <w:lang w:val="en-US"/>
        </w:rPr>
      </w:pPr>
    </w:p>
    <w:p w14:paraId="654FC5D3" w14:textId="77777777" w:rsidR="00A51972" w:rsidRDefault="00A51972" w:rsidP="005320C1">
      <w:pPr>
        <w:spacing w:line="360" w:lineRule="auto"/>
        <w:jc w:val="both"/>
        <w:rPr>
          <w:b/>
          <w:bCs/>
          <w:lang w:val="en-US"/>
        </w:rPr>
      </w:pPr>
    </w:p>
    <w:p w14:paraId="0112A277" w14:textId="77777777" w:rsidR="00A51972" w:rsidRDefault="00A51972" w:rsidP="005320C1">
      <w:pPr>
        <w:spacing w:line="360" w:lineRule="auto"/>
        <w:jc w:val="both"/>
        <w:rPr>
          <w:b/>
          <w:bCs/>
          <w:lang w:val="en-US"/>
        </w:rPr>
      </w:pPr>
    </w:p>
    <w:p w14:paraId="73181D88" w14:textId="77777777" w:rsidR="00A51972" w:rsidRDefault="00A51972" w:rsidP="005320C1">
      <w:pPr>
        <w:spacing w:line="360" w:lineRule="auto"/>
        <w:jc w:val="both"/>
        <w:rPr>
          <w:b/>
          <w:bCs/>
          <w:lang w:val="en-US"/>
        </w:rPr>
      </w:pPr>
    </w:p>
    <w:p w14:paraId="3522811D" w14:textId="77777777" w:rsidR="00A51972" w:rsidRDefault="00A51972" w:rsidP="005320C1">
      <w:pPr>
        <w:spacing w:line="360" w:lineRule="auto"/>
        <w:jc w:val="both"/>
        <w:rPr>
          <w:b/>
          <w:bCs/>
          <w:lang w:val="en-US"/>
        </w:rPr>
      </w:pPr>
    </w:p>
    <w:p w14:paraId="6ABC4E58" w14:textId="77777777" w:rsidR="00A51972" w:rsidRDefault="00A51972" w:rsidP="005320C1">
      <w:pPr>
        <w:spacing w:line="360" w:lineRule="auto"/>
        <w:jc w:val="both"/>
        <w:rPr>
          <w:b/>
          <w:bCs/>
          <w:lang w:val="en-US"/>
        </w:rPr>
      </w:pPr>
    </w:p>
    <w:p w14:paraId="6C9C329C" w14:textId="2FA39CA7" w:rsidR="00E55C39" w:rsidRDefault="00E55C39" w:rsidP="005320C1">
      <w:pPr>
        <w:spacing w:line="360" w:lineRule="auto"/>
        <w:jc w:val="both"/>
        <w:rPr>
          <w:b/>
          <w:bCs/>
          <w:lang w:val="en-US"/>
        </w:rPr>
      </w:pPr>
      <w:r w:rsidRPr="00E55C39">
        <w:rPr>
          <w:b/>
          <w:bCs/>
          <w:lang w:val="en-US"/>
        </w:rPr>
        <w:lastRenderedPageBreak/>
        <w:t>4.</w:t>
      </w:r>
      <w:r w:rsidR="00033783">
        <w:rPr>
          <w:b/>
          <w:bCs/>
          <w:lang w:val="en-US"/>
        </w:rPr>
        <w:t>10</w:t>
      </w:r>
      <w:r w:rsidRPr="00E55C39">
        <w:rPr>
          <w:b/>
          <w:bCs/>
          <w:lang w:val="en-US"/>
        </w:rPr>
        <w:t xml:space="preserve">    Model Hyperparameters</w:t>
      </w:r>
    </w:p>
    <w:p w14:paraId="310B2546" w14:textId="6F263A2B" w:rsidR="00992452" w:rsidRDefault="00470860" w:rsidP="005320C1">
      <w:pPr>
        <w:spacing w:line="360" w:lineRule="auto"/>
        <w:jc w:val="both"/>
        <w:rPr>
          <w:lang w:val="en-US"/>
        </w:rPr>
      </w:pPr>
      <w:r>
        <w:rPr>
          <w:lang w:val="en-US"/>
        </w:rPr>
        <w:t xml:space="preserve">This section explains all the important hyperparameters and their values used </w:t>
      </w:r>
      <w:r w:rsidR="00D957D7">
        <w:rPr>
          <w:lang w:val="en-US"/>
        </w:rPr>
        <w:t>while training the model.</w:t>
      </w:r>
    </w:p>
    <w:p w14:paraId="6FEED7ED" w14:textId="38DE8E38" w:rsidR="00470860" w:rsidRDefault="00470860" w:rsidP="005320C1">
      <w:pPr>
        <w:spacing w:line="360" w:lineRule="auto"/>
        <w:jc w:val="both"/>
        <w:rPr>
          <w:lang w:val="en-US"/>
        </w:rPr>
      </w:pPr>
    </w:p>
    <w:p w14:paraId="4D02BC35" w14:textId="2F889A1A" w:rsidR="00470860" w:rsidRDefault="00470860" w:rsidP="005320C1">
      <w:pPr>
        <w:spacing w:line="360" w:lineRule="auto"/>
        <w:jc w:val="both"/>
        <w:rPr>
          <w:b/>
          <w:bCs/>
          <w:lang w:val="en-US"/>
        </w:rPr>
      </w:pPr>
      <w:r w:rsidRPr="00470860">
        <w:rPr>
          <w:b/>
          <w:bCs/>
          <w:lang w:val="en-US"/>
        </w:rPr>
        <w:t>4.</w:t>
      </w:r>
      <w:r w:rsidR="00033783">
        <w:rPr>
          <w:b/>
          <w:bCs/>
          <w:lang w:val="en-US"/>
        </w:rPr>
        <w:t>10</w:t>
      </w:r>
      <w:r w:rsidRPr="00470860">
        <w:rPr>
          <w:b/>
          <w:bCs/>
          <w:lang w:val="en-US"/>
        </w:rPr>
        <w:t>.1    M</w:t>
      </w:r>
      <w:r w:rsidR="00E174FB">
        <w:rPr>
          <w:b/>
          <w:bCs/>
          <w:lang w:val="en-US"/>
        </w:rPr>
        <w:t>AX_CONTEXTS</w:t>
      </w:r>
    </w:p>
    <w:p w14:paraId="39FB34CB" w14:textId="294B5F45" w:rsidR="00470860" w:rsidRDefault="00470860" w:rsidP="005320C1">
      <w:pPr>
        <w:spacing w:line="360" w:lineRule="auto"/>
        <w:jc w:val="both"/>
        <w:rPr>
          <w:lang w:val="en-US"/>
        </w:rPr>
      </w:pPr>
      <w:r>
        <w:rPr>
          <w:lang w:val="en-US"/>
        </w:rPr>
        <w:t>Maximum number of contexts to be considered for the given code snippet. It’s set to 200 and that’s why the input tensor shape in Figure 4.12 is (None, 200).</w:t>
      </w:r>
    </w:p>
    <w:p w14:paraId="4B929808" w14:textId="51DF4D10" w:rsidR="00470860" w:rsidRDefault="00470860" w:rsidP="005320C1">
      <w:pPr>
        <w:spacing w:line="360" w:lineRule="auto"/>
        <w:jc w:val="both"/>
        <w:rPr>
          <w:lang w:val="en-US"/>
        </w:rPr>
      </w:pPr>
    </w:p>
    <w:p w14:paraId="7E9C36B3" w14:textId="66C54CEC" w:rsidR="00470860" w:rsidRDefault="00470860" w:rsidP="005320C1">
      <w:pPr>
        <w:spacing w:line="360" w:lineRule="auto"/>
        <w:jc w:val="both"/>
        <w:rPr>
          <w:b/>
          <w:bCs/>
          <w:lang w:val="en-US"/>
        </w:rPr>
      </w:pPr>
      <w:r w:rsidRPr="00470860">
        <w:rPr>
          <w:b/>
          <w:bCs/>
          <w:lang w:val="en-US"/>
        </w:rPr>
        <w:t>4.</w:t>
      </w:r>
      <w:r w:rsidR="00033783">
        <w:rPr>
          <w:b/>
          <w:bCs/>
          <w:lang w:val="en-US"/>
        </w:rPr>
        <w:t>10</w:t>
      </w:r>
      <w:r w:rsidRPr="00470860">
        <w:rPr>
          <w:b/>
          <w:bCs/>
          <w:lang w:val="en-US"/>
        </w:rPr>
        <w:t xml:space="preserve">.2    </w:t>
      </w:r>
      <w:r w:rsidR="00E174FB">
        <w:rPr>
          <w:b/>
          <w:bCs/>
          <w:lang w:val="en-US"/>
        </w:rPr>
        <w:t>MAX_TOKEN_VOCAB_SIZE</w:t>
      </w:r>
    </w:p>
    <w:p w14:paraId="7F47E47C" w14:textId="1A31C7B3" w:rsidR="00470860" w:rsidRDefault="002E0F96" w:rsidP="005320C1">
      <w:pPr>
        <w:spacing w:line="360" w:lineRule="auto"/>
        <w:jc w:val="both"/>
        <w:rPr>
          <w:lang w:val="en-US"/>
        </w:rPr>
      </w:pPr>
      <w:r>
        <w:rPr>
          <w:lang w:val="en-US"/>
        </w:rPr>
        <w:t>Maximum size to be kept for source token. Path contexts have source and target token embedded, source tokens collected from them is set to a limit.</w:t>
      </w:r>
      <w:r w:rsidR="00E174FB">
        <w:rPr>
          <w:lang w:val="en-US"/>
        </w:rPr>
        <w:t xml:space="preserve"> It’s set to 1301136.</w:t>
      </w:r>
    </w:p>
    <w:p w14:paraId="5C324815" w14:textId="100438EE" w:rsidR="00E174FB" w:rsidRDefault="00E174FB" w:rsidP="005320C1">
      <w:pPr>
        <w:spacing w:line="360" w:lineRule="auto"/>
        <w:jc w:val="both"/>
        <w:rPr>
          <w:lang w:val="en-US"/>
        </w:rPr>
      </w:pPr>
    </w:p>
    <w:p w14:paraId="6C4C8861" w14:textId="566F28ED" w:rsidR="00E174FB" w:rsidRDefault="00E174FB" w:rsidP="00E174FB">
      <w:pPr>
        <w:spacing w:line="360" w:lineRule="auto"/>
        <w:jc w:val="both"/>
        <w:rPr>
          <w:b/>
          <w:bCs/>
          <w:lang w:val="en-US"/>
        </w:rPr>
      </w:pPr>
      <w:r w:rsidRPr="00470860">
        <w:rPr>
          <w:b/>
          <w:bCs/>
          <w:lang w:val="en-US"/>
        </w:rPr>
        <w:t>4.</w:t>
      </w:r>
      <w:r w:rsidR="00033783">
        <w:rPr>
          <w:b/>
          <w:bCs/>
          <w:lang w:val="en-US"/>
        </w:rPr>
        <w:t>10</w:t>
      </w:r>
      <w:r w:rsidRPr="00470860">
        <w:rPr>
          <w:b/>
          <w:bCs/>
          <w:lang w:val="en-US"/>
        </w:rPr>
        <w:t>.</w:t>
      </w:r>
      <w:r>
        <w:rPr>
          <w:b/>
          <w:bCs/>
          <w:lang w:val="en-US"/>
        </w:rPr>
        <w:t>3</w:t>
      </w:r>
      <w:r w:rsidRPr="00470860">
        <w:rPr>
          <w:b/>
          <w:bCs/>
          <w:lang w:val="en-US"/>
        </w:rPr>
        <w:t xml:space="preserve">    </w:t>
      </w:r>
      <w:r>
        <w:rPr>
          <w:b/>
          <w:bCs/>
          <w:lang w:val="en-US"/>
        </w:rPr>
        <w:t>MAX_TARGET_VOCAB_SIZE</w:t>
      </w:r>
    </w:p>
    <w:p w14:paraId="3F06C316" w14:textId="3CFF80D9" w:rsidR="00E174FB" w:rsidRDefault="00E174FB" w:rsidP="00E174FB">
      <w:pPr>
        <w:spacing w:line="360" w:lineRule="auto"/>
        <w:jc w:val="both"/>
        <w:rPr>
          <w:lang w:val="en-US"/>
        </w:rPr>
      </w:pPr>
      <w:r>
        <w:rPr>
          <w:lang w:val="en-US"/>
        </w:rPr>
        <w:t>Same as source token size, target vocabulary size is set. Its set to 261245.</w:t>
      </w:r>
    </w:p>
    <w:p w14:paraId="1C9606C1" w14:textId="428DE5B7" w:rsidR="00E174FB" w:rsidRDefault="00E174FB" w:rsidP="00E174FB">
      <w:pPr>
        <w:spacing w:line="360" w:lineRule="auto"/>
        <w:jc w:val="both"/>
        <w:rPr>
          <w:lang w:val="en-US"/>
        </w:rPr>
      </w:pPr>
    </w:p>
    <w:p w14:paraId="58B281E2" w14:textId="7A6A6A63" w:rsidR="00E174FB" w:rsidRPr="00E174FB" w:rsidRDefault="00E174FB" w:rsidP="00E174FB">
      <w:pPr>
        <w:spacing w:line="360" w:lineRule="auto"/>
        <w:jc w:val="both"/>
        <w:rPr>
          <w:b/>
          <w:bCs/>
          <w:lang w:val="en-US"/>
        </w:rPr>
      </w:pPr>
      <w:r w:rsidRPr="00E174FB">
        <w:rPr>
          <w:b/>
          <w:bCs/>
          <w:lang w:val="en-US"/>
        </w:rPr>
        <w:t>4.</w:t>
      </w:r>
      <w:r w:rsidR="00033783">
        <w:rPr>
          <w:b/>
          <w:bCs/>
          <w:lang w:val="en-US"/>
        </w:rPr>
        <w:t>10</w:t>
      </w:r>
      <w:r w:rsidRPr="00E174FB">
        <w:rPr>
          <w:b/>
          <w:bCs/>
          <w:lang w:val="en-US"/>
        </w:rPr>
        <w:t>.4    DEFAULT_EMBEDDING_SIZE</w:t>
      </w:r>
    </w:p>
    <w:p w14:paraId="1C4334F5" w14:textId="6A9B506D" w:rsidR="00BC4E0E" w:rsidRDefault="00E174FB" w:rsidP="00BC4E0E">
      <w:pPr>
        <w:spacing w:line="360" w:lineRule="auto"/>
        <w:jc w:val="both"/>
        <w:rPr>
          <w:lang w:val="en-US"/>
        </w:rPr>
      </w:pPr>
      <w:r>
        <w:rPr>
          <w:lang w:val="en-US"/>
        </w:rPr>
        <w:t xml:space="preserve">Code embedding size is set to 128. This determines the size of the context vector. </w:t>
      </w:r>
    </w:p>
    <w:p w14:paraId="6369663F" w14:textId="5D847A5E" w:rsidR="00BC4E0E" w:rsidRDefault="00BC4E0E" w:rsidP="00BC4E0E">
      <w:pPr>
        <w:spacing w:line="360" w:lineRule="auto"/>
        <w:jc w:val="both"/>
        <w:rPr>
          <w:lang w:val="en-US"/>
        </w:rPr>
      </w:pPr>
    </w:p>
    <w:p w14:paraId="3E574F2D" w14:textId="5761B000" w:rsidR="00BC4E0E" w:rsidRDefault="00BC4E0E" w:rsidP="00BC4E0E">
      <w:pPr>
        <w:spacing w:line="360" w:lineRule="auto"/>
        <w:jc w:val="both"/>
        <w:rPr>
          <w:b/>
          <w:bCs/>
          <w:lang w:val="en-US"/>
        </w:rPr>
      </w:pPr>
      <w:r w:rsidRPr="00BC4E0E">
        <w:rPr>
          <w:b/>
          <w:bCs/>
          <w:lang w:val="en-US"/>
        </w:rPr>
        <w:t>4.</w:t>
      </w:r>
      <w:r w:rsidR="00033783">
        <w:rPr>
          <w:b/>
          <w:bCs/>
          <w:lang w:val="en-US"/>
        </w:rPr>
        <w:t>10</w:t>
      </w:r>
      <w:r w:rsidRPr="00BC4E0E">
        <w:rPr>
          <w:b/>
          <w:bCs/>
          <w:lang w:val="en-US"/>
        </w:rPr>
        <w:t xml:space="preserve">.5    </w:t>
      </w:r>
      <w:r>
        <w:rPr>
          <w:b/>
          <w:bCs/>
          <w:lang w:val="en-US"/>
        </w:rPr>
        <w:t>DROPOUT_KEEP_RATE</w:t>
      </w:r>
    </w:p>
    <w:p w14:paraId="4AD0A15D" w14:textId="321C1161" w:rsidR="00BC4E0E" w:rsidRDefault="00BC4E0E" w:rsidP="00BC4E0E">
      <w:pPr>
        <w:spacing w:line="360" w:lineRule="auto"/>
        <w:jc w:val="both"/>
        <w:rPr>
          <w:lang w:val="en-US"/>
        </w:rPr>
      </w:pPr>
      <w:r>
        <w:rPr>
          <w:lang w:val="en-US"/>
        </w:rPr>
        <w:t>Its set to 0.75 but may need better tuning, since the model tends to overfit with this value.</w:t>
      </w:r>
    </w:p>
    <w:p w14:paraId="79D37B05" w14:textId="41236547" w:rsidR="000E229E" w:rsidRDefault="000E229E" w:rsidP="00BC4E0E">
      <w:pPr>
        <w:spacing w:line="360" w:lineRule="auto"/>
        <w:jc w:val="both"/>
        <w:rPr>
          <w:lang w:val="en-US"/>
        </w:rPr>
      </w:pPr>
    </w:p>
    <w:p w14:paraId="05F13561" w14:textId="406EE92A" w:rsidR="000E229E" w:rsidRDefault="000E229E" w:rsidP="00BC4E0E">
      <w:pPr>
        <w:spacing w:line="360" w:lineRule="auto"/>
        <w:jc w:val="both"/>
        <w:rPr>
          <w:b/>
          <w:bCs/>
          <w:lang w:val="en-US"/>
        </w:rPr>
      </w:pPr>
      <w:r w:rsidRPr="000E229E">
        <w:rPr>
          <w:b/>
          <w:bCs/>
          <w:lang w:val="en-US"/>
        </w:rPr>
        <w:t>4.</w:t>
      </w:r>
      <w:r w:rsidR="00033783">
        <w:rPr>
          <w:b/>
          <w:bCs/>
          <w:lang w:val="en-US"/>
        </w:rPr>
        <w:t>10</w:t>
      </w:r>
      <w:r w:rsidRPr="000E229E">
        <w:rPr>
          <w:b/>
          <w:bCs/>
          <w:lang w:val="en-US"/>
        </w:rPr>
        <w:t>.6    NUM_TRAIN_EPOCHS</w:t>
      </w:r>
    </w:p>
    <w:p w14:paraId="293AE67F" w14:textId="335C5737" w:rsidR="000E229E" w:rsidRDefault="000E229E" w:rsidP="00BC4E0E">
      <w:pPr>
        <w:spacing w:line="360" w:lineRule="auto"/>
        <w:jc w:val="both"/>
        <w:rPr>
          <w:lang w:val="en-US"/>
        </w:rPr>
      </w:pPr>
      <w:r>
        <w:rPr>
          <w:lang w:val="en-US"/>
        </w:rPr>
        <w:t>Epoch of 20 is tried to get the best result.</w:t>
      </w:r>
    </w:p>
    <w:p w14:paraId="788AA10F" w14:textId="7951B29C" w:rsidR="000E229E" w:rsidRDefault="000E229E" w:rsidP="00BC4E0E">
      <w:pPr>
        <w:spacing w:line="360" w:lineRule="auto"/>
        <w:jc w:val="both"/>
        <w:rPr>
          <w:lang w:val="en-US"/>
        </w:rPr>
      </w:pPr>
    </w:p>
    <w:p w14:paraId="4E3DF5BE" w14:textId="4C52FFE0" w:rsidR="000E229E" w:rsidRPr="000E229E" w:rsidRDefault="000E229E" w:rsidP="00BC4E0E">
      <w:pPr>
        <w:spacing w:line="360" w:lineRule="auto"/>
        <w:jc w:val="both"/>
        <w:rPr>
          <w:b/>
          <w:bCs/>
          <w:lang w:val="en-US"/>
        </w:rPr>
      </w:pPr>
      <w:r w:rsidRPr="000E229E">
        <w:rPr>
          <w:b/>
          <w:bCs/>
          <w:lang w:val="en-US"/>
        </w:rPr>
        <w:t>4.</w:t>
      </w:r>
      <w:r w:rsidR="00033783">
        <w:rPr>
          <w:b/>
          <w:bCs/>
          <w:lang w:val="en-US"/>
        </w:rPr>
        <w:t>10</w:t>
      </w:r>
      <w:r w:rsidRPr="000E229E">
        <w:rPr>
          <w:b/>
          <w:bCs/>
          <w:lang w:val="en-US"/>
        </w:rPr>
        <w:t>.7    TRAIN_BATCH_SIZE/TEST_BATCH_SIZE</w:t>
      </w:r>
    </w:p>
    <w:p w14:paraId="4A087629" w14:textId="5424DE88" w:rsidR="0008587A" w:rsidRDefault="000E229E" w:rsidP="00BC4E0E">
      <w:pPr>
        <w:spacing w:line="360" w:lineRule="auto"/>
        <w:jc w:val="both"/>
        <w:rPr>
          <w:lang w:val="en-US"/>
        </w:rPr>
      </w:pPr>
      <w:r>
        <w:rPr>
          <w:lang w:val="en-US"/>
        </w:rPr>
        <w:t>Batch size is set to 1024 for each loop iteration.</w:t>
      </w:r>
    </w:p>
    <w:p w14:paraId="2579F627" w14:textId="52E4FB7A" w:rsidR="00122E2B" w:rsidRDefault="00122E2B" w:rsidP="00BC4E0E">
      <w:pPr>
        <w:spacing w:line="360" w:lineRule="auto"/>
        <w:jc w:val="both"/>
        <w:rPr>
          <w:lang w:val="en-US"/>
        </w:rPr>
      </w:pPr>
    </w:p>
    <w:p w14:paraId="359051D6" w14:textId="77777777" w:rsidR="00122E2B" w:rsidRPr="00BC4E0E" w:rsidRDefault="00122E2B" w:rsidP="00BC4E0E">
      <w:pPr>
        <w:spacing w:line="360" w:lineRule="auto"/>
        <w:jc w:val="both"/>
        <w:rPr>
          <w:lang w:val="en-US"/>
        </w:rPr>
      </w:pPr>
    </w:p>
    <w:p w14:paraId="2E6034A2" w14:textId="3BCFE871" w:rsidR="0008587A" w:rsidRDefault="0008587A" w:rsidP="005320C1">
      <w:pPr>
        <w:spacing w:line="360" w:lineRule="auto"/>
        <w:jc w:val="both"/>
        <w:rPr>
          <w:b/>
          <w:bCs/>
          <w:lang w:val="en-US"/>
        </w:rPr>
      </w:pPr>
    </w:p>
    <w:p w14:paraId="32151CBB" w14:textId="6EFBF810" w:rsidR="0008587A" w:rsidRDefault="0008587A" w:rsidP="005320C1">
      <w:pPr>
        <w:spacing w:line="360" w:lineRule="auto"/>
        <w:jc w:val="both"/>
        <w:rPr>
          <w:b/>
          <w:bCs/>
          <w:lang w:val="en-US"/>
        </w:rPr>
      </w:pPr>
    </w:p>
    <w:p w14:paraId="53687E9D" w14:textId="6ACE302A" w:rsidR="0008587A" w:rsidRDefault="0008587A" w:rsidP="005320C1">
      <w:pPr>
        <w:spacing w:line="360" w:lineRule="auto"/>
        <w:jc w:val="both"/>
        <w:rPr>
          <w:b/>
          <w:bCs/>
          <w:lang w:val="en-US"/>
        </w:rPr>
      </w:pPr>
    </w:p>
    <w:p w14:paraId="031AA104" w14:textId="2F9FBD58" w:rsidR="0008587A" w:rsidRDefault="0008587A" w:rsidP="005320C1">
      <w:pPr>
        <w:spacing w:line="360" w:lineRule="auto"/>
        <w:jc w:val="both"/>
        <w:rPr>
          <w:b/>
          <w:bCs/>
          <w:lang w:val="en-US"/>
        </w:rPr>
      </w:pPr>
    </w:p>
    <w:p w14:paraId="1E2F96DD" w14:textId="22BB681D" w:rsidR="0008587A" w:rsidRDefault="0008587A" w:rsidP="005320C1">
      <w:pPr>
        <w:spacing w:line="360" w:lineRule="auto"/>
        <w:jc w:val="both"/>
        <w:rPr>
          <w:b/>
          <w:bCs/>
          <w:lang w:val="en-US"/>
        </w:rPr>
      </w:pPr>
    </w:p>
    <w:p w14:paraId="0A95F37C" w14:textId="35AA9272" w:rsidR="0008587A" w:rsidRDefault="0008587A" w:rsidP="005320C1">
      <w:pPr>
        <w:spacing w:line="360" w:lineRule="auto"/>
        <w:jc w:val="both"/>
        <w:rPr>
          <w:b/>
          <w:bCs/>
          <w:lang w:val="en-US"/>
        </w:rPr>
      </w:pPr>
    </w:p>
    <w:p w14:paraId="6BC0F44E" w14:textId="10B00504" w:rsidR="0008587A" w:rsidRDefault="006667AB" w:rsidP="005320C1">
      <w:pPr>
        <w:spacing w:line="360" w:lineRule="auto"/>
        <w:jc w:val="both"/>
        <w:rPr>
          <w:b/>
          <w:bCs/>
          <w:lang w:val="en-US"/>
        </w:rPr>
      </w:pPr>
      <w:r>
        <w:rPr>
          <w:b/>
          <w:bCs/>
          <w:lang w:val="en-US"/>
        </w:rPr>
        <w:lastRenderedPageBreak/>
        <w:t>4.1</w:t>
      </w:r>
      <w:r w:rsidR="00C340CF">
        <w:rPr>
          <w:b/>
          <w:bCs/>
          <w:lang w:val="en-US"/>
        </w:rPr>
        <w:t>1</w:t>
      </w:r>
      <w:r>
        <w:rPr>
          <w:b/>
          <w:bCs/>
          <w:lang w:val="en-US"/>
        </w:rPr>
        <w:t xml:space="preserve">    Summary</w:t>
      </w:r>
    </w:p>
    <w:p w14:paraId="2A5D108E" w14:textId="73650AEC" w:rsidR="00FF256C" w:rsidRPr="00FF256C" w:rsidRDefault="00FF256C" w:rsidP="005320C1">
      <w:pPr>
        <w:spacing w:line="360" w:lineRule="auto"/>
        <w:jc w:val="both"/>
        <w:rPr>
          <w:lang w:val="en-US"/>
        </w:rPr>
      </w:pPr>
      <w:r>
        <w:rPr>
          <w:lang w:val="en-US"/>
        </w:rPr>
        <w:t xml:space="preserve">This chapter explains how the dataset is distributed along with the sizes of different target class present. Features present in the dataset shows good amount of correlation between them and the target class complexity. Data preprocessing steps are adapted for this study to be able to learn different label instead of the default behavior of predicting the method names. Architecture of processing pipeline is discussed in detail and manual transformation to the dataset </w:t>
      </w:r>
      <w:r w:rsidR="008377C6">
        <w:rPr>
          <w:lang w:val="en-US"/>
        </w:rPr>
        <w:t>are</w:t>
      </w:r>
      <w:r>
        <w:rPr>
          <w:lang w:val="en-US"/>
        </w:rPr>
        <w:t xml:space="preserve"> explained</w:t>
      </w:r>
      <w:r w:rsidR="008377C6">
        <w:rPr>
          <w:lang w:val="en-US"/>
        </w:rPr>
        <w:t>, as well.</w:t>
      </w:r>
      <w:r>
        <w:rPr>
          <w:lang w:val="en-US"/>
        </w:rPr>
        <w:t xml:space="preserve">. </w:t>
      </w:r>
      <w:r w:rsidR="0029670C">
        <w:rPr>
          <w:lang w:val="en-US"/>
        </w:rPr>
        <w:t>Detailed explanation of model’s dataflow and hyperparameters are done at the end of th</w:t>
      </w:r>
      <w:r w:rsidR="001E33BB">
        <w:rPr>
          <w:lang w:val="en-US"/>
        </w:rPr>
        <w:t>is</w:t>
      </w:r>
      <w:r w:rsidR="0029670C">
        <w:rPr>
          <w:lang w:val="en-US"/>
        </w:rPr>
        <w:t xml:space="preserve"> chapter.</w:t>
      </w:r>
      <w:r>
        <w:rPr>
          <w:lang w:val="en-US"/>
        </w:rPr>
        <w:t xml:space="preserve"> </w:t>
      </w:r>
    </w:p>
    <w:p w14:paraId="582AF7C3" w14:textId="036FD9AC" w:rsidR="00556726" w:rsidRDefault="00556726" w:rsidP="005320C1">
      <w:pPr>
        <w:spacing w:line="360" w:lineRule="auto"/>
        <w:jc w:val="both"/>
        <w:rPr>
          <w:b/>
          <w:bCs/>
          <w:lang w:val="en-US"/>
        </w:rPr>
      </w:pPr>
    </w:p>
    <w:p w14:paraId="74FE4930" w14:textId="5A4AAEFF" w:rsidR="00556726" w:rsidRDefault="00556726" w:rsidP="005320C1">
      <w:pPr>
        <w:spacing w:line="360" w:lineRule="auto"/>
        <w:jc w:val="both"/>
        <w:rPr>
          <w:b/>
          <w:bCs/>
          <w:lang w:val="en-US"/>
        </w:rPr>
      </w:pPr>
    </w:p>
    <w:p w14:paraId="7E285083" w14:textId="6BA5B6A9" w:rsidR="00556726" w:rsidRDefault="00556726" w:rsidP="005320C1">
      <w:pPr>
        <w:spacing w:line="360" w:lineRule="auto"/>
        <w:jc w:val="both"/>
        <w:rPr>
          <w:b/>
          <w:bCs/>
          <w:lang w:val="en-US"/>
        </w:rPr>
      </w:pPr>
    </w:p>
    <w:p w14:paraId="4F5D6203" w14:textId="4C85E73A" w:rsidR="00556726" w:rsidRDefault="00556726" w:rsidP="005320C1">
      <w:pPr>
        <w:spacing w:line="360" w:lineRule="auto"/>
        <w:jc w:val="both"/>
        <w:rPr>
          <w:b/>
          <w:bCs/>
          <w:lang w:val="en-US"/>
        </w:rPr>
      </w:pPr>
    </w:p>
    <w:p w14:paraId="4804899E" w14:textId="71203B4D" w:rsidR="00556726" w:rsidRDefault="00556726" w:rsidP="005320C1">
      <w:pPr>
        <w:spacing w:line="360" w:lineRule="auto"/>
        <w:jc w:val="both"/>
        <w:rPr>
          <w:b/>
          <w:bCs/>
          <w:lang w:val="en-US"/>
        </w:rPr>
      </w:pPr>
    </w:p>
    <w:p w14:paraId="7C8FEF0E" w14:textId="38D2F67B" w:rsidR="00556726" w:rsidRDefault="00556726" w:rsidP="005320C1">
      <w:pPr>
        <w:spacing w:line="360" w:lineRule="auto"/>
        <w:jc w:val="both"/>
        <w:rPr>
          <w:b/>
          <w:bCs/>
          <w:lang w:val="en-US"/>
        </w:rPr>
      </w:pPr>
    </w:p>
    <w:p w14:paraId="1046930B" w14:textId="7E83D5F9" w:rsidR="00556726" w:rsidRDefault="00556726" w:rsidP="005320C1">
      <w:pPr>
        <w:spacing w:line="360" w:lineRule="auto"/>
        <w:jc w:val="both"/>
        <w:rPr>
          <w:b/>
          <w:bCs/>
          <w:lang w:val="en-US"/>
        </w:rPr>
      </w:pPr>
    </w:p>
    <w:p w14:paraId="22B4AE84" w14:textId="0897B794" w:rsidR="00556726" w:rsidRDefault="00556726" w:rsidP="005320C1">
      <w:pPr>
        <w:spacing w:line="360" w:lineRule="auto"/>
        <w:jc w:val="both"/>
        <w:rPr>
          <w:b/>
          <w:bCs/>
          <w:lang w:val="en-US"/>
        </w:rPr>
      </w:pPr>
    </w:p>
    <w:p w14:paraId="3F6A5007" w14:textId="6C8CFD46" w:rsidR="00556726" w:rsidRDefault="00556726" w:rsidP="005320C1">
      <w:pPr>
        <w:spacing w:line="360" w:lineRule="auto"/>
        <w:jc w:val="both"/>
        <w:rPr>
          <w:b/>
          <w:bCs/>
          <w:lang w:val="en-US"/>
        </w:rPr>
      </w:pPr>
    </w:p>
    <w:p w14:paraId="77DD535F" w14:textId="00D467EA" w:rsidR="00556726" w:rsidRDefault="00556726" w:rsidP="005320C1">
      <w:pPr>
        <w:spacing w:line="360" w:lineRule="auto"/>
        <w:jc w:val="both"/>
        <w:rPr>
          <w:b/>
          <w:bCs/>
          <w:lang w:val="en-US"/>
        </w:rPr>
      </w:pPr>
    </w:p>
    <w:p w14:paraId="6FA32DFB" w14:textId="6227FC4E" w:rsidR="00556726" w:rsidRDefault="00556726" w:rsidP="005320C1">
      <w:pPr>
        <w:spacing w:line="360" w:lineRule="auto"/>
        <w:jc w:val="both"/>
        <w:rPr>
          <w:b/>
          <w:bCs/>
          <w:lang w:val="en-US"/>
        </w:rPr>
      </w:pPr>
    </w:p>
    <w:p w14:paraId="330726F6" w14:textId="346E710D" w:rsidR="00556726" w:rsidRDefault="00556726" w:rsidP="005320C1">
      <w:pPr>
        <w:spacing w:line="360" w:lineRule="auto"/>
        <w:jc w:val="both"/>
        <w:rPr>
          <w:b/>
          <w:bCs/>
          <w:lang w:val="en-US"/>
        </w:rPr>
      </w:pPr>
    </w:p>
    <w:p w14:paraId="0BF3D6B8" w14:textId="2480FFE7" w:rsidR="00556726" w:rsidRDefault="00556726" w:rsidP="005320C1">
      <w:pPr>
        <w:spacing w:line="360" w:lineRule="auto"/>
        <w:jc w:val="both"/>
        <w:rPr>
          <w:b/>
          <w:bCs/>
          <w:lang w:val="en-US"/>
        </w:rPr>
      </w:pPr>
    </w:p>
    <w:p w14:paraId="03E5F718" w14:textId="284513B6" w:rsidR="00556726" w:rsidRDefault="00556726" w:rsidP="005320C1">
      <w:pPr>
        <w:spacing w:line="360" w:lineRule="auto"/>
        <w:jc w:val="both"/>
        <w:rPr>
          <w:b/>
          <w:bCs/>
          <w:lang w:val="en-US"/>
        </w:rPr>
      </w:pPr>
    </w:p>
    <w:p w14:paraId="7D11E53C" w14:textId="77777777" w:rsidR="00556726" w:rsidRDefault="00556726" w:rsidP="005320C1">
      <w:pPr>
        <w:spacing w:line="360" w:lineRule="auto"/>
        <w:jc w:val="both"/>
        <w:rPr>
          <w:b/>
          <w:bCs/>
          <w:lang w:val="en-US"/>
        </w:rPr>
      </w:pPr>
    </w:p>
    <w:p w14:paraId="36B4F120" w14:textId="5693347C" w:rsidR="0008587A" w:rsidRDefault="0008587A" w:rsidP="005320C1">
      <w:pPr>
        <w:spacing w:line="360" w:lineRule="auto"/>
        <w:jc w:val="both"/>
        <w:rPr>
          <w:b/>
          <w:bCs/>
          <w:lang w:val="en-US"/>
        </w:rPr>
      </w:pPr>
    </w:p>
    <w:p w14:paraId="68516D69" w14:textId="16DF325C" w:rsidR="0008587A" w:rsidRDefault="0008587A" w:rsidP="005320C1">
      <w:pPr>
        <w:spacing w:line="360" w:lineRule="auto"/>
        <w:jc w:val="both"/>
        <w:rPr>
          <w:b/>
          <w:bCs/>
          <w:lang w:val="en-US"/>
        </w:rPr>
      </w:pPr>
    </w:p>
    <w:p w14:paraId="0B9BA567" w14:textId="6D2519D0" w:rsidR="0008587A" w:rsidRDefault="0008587A" w:rsidP="005320C1">
      <w:pPr>
        <w:spacing w:line="360" w:lineRule="auto"/>
        <w:jc w:val="both"/>
        <w:rPr>
          <w:b/>
          <w:bCs/>
          <w:lang w:val="en-US"/>
        </w:rPr>
      </w:pPr>
    </w:p>
    <w:p w14:paraId="435C1FA6" w14:textId="4036EA1D" w:rsidR="0008587A" w:rsidRDefault="0008587A" w:rsidP="005320C1">
      <w:pPr>
        <w:spacing w:line="360" w:lineRule="auto"/>
        <w:jc w:val="both"/>
        <w:rPr>
          <w:b/>
          <w:bCs/>
          <w:lang w:val="en-US"/>
        </w:rPr>
      </w:pPr>
    </w:p>
    <w:p w14:paraId="15C026F7" w14:textId="07A38FB3" w:rsidR="0008587A" w:rsidRDefault="0008587A" w:rsidP="005320C1">
      <w:pPr>
        <w:spacing w:line="360" w:lineRule="auto"/>
        <w:jc w:val="both"/>
        <w:rPr>
          <w:b/>
          <w:bCs/>
          <w:lang w:val="en-US"/>
        </w:rPr>
      </w:pPr>
    </w:p>
    <w:p w14:paraId="28CC81D2" w14:textId="77777777" w:rsidR="0008587A" w:rsidRDefault="0008587A" w:rsidP="005320C1">
      <w:pPr>
        <w:spacing w:line="360" w:lineRule="auto"/>
        <w:jc w:val="both"/>
        <w:rPr>
          <w:b/>
          <w:bCs/>
          <w:lang w:val="en-US"/>
        </w:rPr>
      </w:pPr>
    </w:p>
    <w:p w14:paraId="224BC4A0" w14:textId="77777777" w:rsidR="00E4538D" w:rsidRDefault="00E4538D" w:rsidP="005320C1">
      <w:pPr>
        <w:spacing w:line="360" w:lineRule="auto"/>
        <w:jc w:val="both"/>
        <w:rPr>
          <w:b/>
          <w:bCs/>
          <w:lang w:val="en-US"/>
        </w:rPr>
      </w:pPr>
    </w:p>
    <w:p w14:paraId="042BCCE5" w14:textId="77777777" w:rsidR="00925E9B" w:rsidRDefault="00925E9B" w:rsidP="005320C1">
      <w:pPr>
        <w:spacing w:line="360" w:lineRule="auto"/>
        <w:jc w:val="both"/>
        <w:rPr>
          <w:b/>
          <w:bCs/>
          <w:lang w:val="en-US"/>
        </w:rPr>
      </w:pPr>
    </w:p>
    <w:p w14:paraId="452E392A" w14:textId="77777777" w:rsidR="00925E9B" w:rsidRDefault="00925E9B" w:rsidP="005320C1">
      <w:pPr>
        <w:spacing w:line="360" w:lineRule="auto"/>
        <w:jc w:val="both"/>
        <w:rPr>
          <w:b/>
          <w:bCs/>
          <w:lang w:val="en-US"/>
        </w:rPr>
      </w:pPr>
    </w:p>
    <w:p w14:paraId="41869B62" w14:textId="77777777" w:rsidR="00925E9B" w:rsidRDefault="00925E9B" w:rsidP="005320C1">
      <w:pPr>
        <w:spacing w:line="360" w:lineRule="auto"/>
        <w:jc w:val="both"/>
        <w:rPr>
          <w:b/>
          <w:bCs/>
          <w:lang w:val="en-US"/>
        </w:rPr>
      </w:pPr>
    </w:p>
    <w:p w14:paraId="01CCE1A6" w14:textId="77777777" w:rsidR="00925E9B" w:rsidRDefault="00925E9B" w:rsidP="005320C1">
      <w:pPr>
        <w:spacing w:line="360" w:lineRule="auto"/>
        <w:jc w:val="both"/>
        <w:rPr>
          <w:b/>
          <w:bCs/>
          <w:lang w:val="en-US"/>
        </w:rPr>
      </w:pPr>
    </w:p>
    <w:p w14:paraId="18FC22C6" w14:textId="0F5B7A54" w:rsidR="00464233" w:rsidRDefault="00464233" w:rsidP="00464233">
      <w:pPr>
        <w:spacing w:line="360" w:lineRule="auto"/>
        <w:jc w:val="center"/>
        <w:rPr>
          <w:b/>
          <w:bCs/>
          <w:lang w:val="en-US"/>
        </w:rPr>
      </w:pPr>
      <w:r w:rsidRPr="00C57CA8">
        <w:rPr>
          <w:b/>
          <w:bCs/>
          <w:lang w:val="en-US"/>
        </w:rPr>
        <w:lastRenderedPageBreak/>
        <w:t xml:space="preserve">CHAPTER </w:t>
      </w:r>
      <w:r>
        <w:rPr>
          <w:b/>
          <w:bCs/>
          <w:lang w:val="en-US"/>
        </w:rPr>
        <w:t>5</w:t>
      </w:r>
    </w:p>
    <w:p w14:paraId="1BCEC4B9" w14:textId="77777777" w:rsidR="00464233" w:rsidRDefault="00464233" w:rsidP="00464233">
      <w:pPr>
        <w:spacing w:line="360" w:lineRule="auto"/>
        <w:jc w:val="center"/>
        <w:rPr>
          <w:b/>
          <w:bCs/>
          <w:lang w:val="en-US"/>
        </w:rPr>
      </w:pPr>
    </w:p>
    <w:p w14:paraId="665DA8EC" w14:textId="5263E47C" w:rsidR="00464233" w:rsidRDefault="00464233" w:rsidP="00464233">
      <w:pPr>
        <w:spacing w:line="360" w:lineRule="auto"/>
        <w:jc w:val="center"/>
        <w:rPr>
          <w:b/>
          <w:bCs/>
          <w:lang w:val="en-US"/>
        </w:rPr>
      </w:pPr>
      <w:r>
        <w:rPr>
          <w:b/>
          <w:bCs/>
          <w:lang w:val="en-US"/>
        </w:rPr>
        <w:t>RESULTS AND DISCUSSIONS</w:t>
      </w:r>
    </w:p>
    <w:p w14:paraId="32265D05" w14:textId="77777777" w:rsidR="00464233" w:rsidRDefault="00464233" w:rsidP="00464233">
      <w:pPr>
        <w:spacing w:line="360" w:lineRule="auto"/>
        <w:jc w:val="center"/>
        <w:rPr>
          <w:b/>
          <w:bCs/>
          <w:lang w:val="en-US"/>
        </w:rPr>
      </w:pPr>
    </w:p>
    <w:p w14:paraId="04CB6941" w14:textId="77777777" w:rsidR="00464233" w:rsidRDefault="00464233" w:rsidP="00464233">
      <w:pPr>
        <w:spacing w:line="360" w:lineRule="auto"/>
        <w:jc w:val="center"/>
        <w:rPr>
          <w:b/>
          <w:bCs/>
          <w:lang w:val="en-US"/>
        </w:rPr>
      </w:pPr>
    </w:p>
    <w:p w14:paraId="0A918D53" w14:textId="573E752D" w:rsidR="00464233" w:rsidRDefault="009A0479" w:rsidP="00464233">
      <w:pPr>
        <w:spacing w:line="360" w:lineRule="auto"/>
        <w:jc w:val="both"/>
        <w:rPr>
          <w:b/>
          <w:bCs/>
          <w:lang w:val="en-US"/>
        </w:rPr>
      </w:pPr>
      <w:r>
        <w:rPr>
          <w:b/>
          <w:bCs/>
          <w:lang w:val="en-US"/>
        </w:rPr>
        <w:t>5</w:t>
      </w:r>
      <w:r w:rsidR="00464233">
        <w:rPr>
          <w:b/>
          <w:bCs/>
          <w:lang w:val="en-US"/>
        </w:rPr>
        <w:t>.1    Introduction</w:t>
      </w:r>
    </w:p>
    <w:p w14:paraId="18EA1FD2" w14:textId="213906A8" w:rsidR="00925E9B" w:rsidRDefault="0033746C" w:rsidP="005320C1">
      <w:pPr>
        <w:spacing w:line="360" w:lineRule="auto"/>
        <w:jc w:val="both"/>
        <w:rPr>
          <w:lang w:val="en-US"/>
        </w:rPr>
      </w:pPr>
      <w:r>
        <w:rPr>
          <w:lang w:val="en-US"/>
        </w:rPr>
        <w:t>This chapter discusses the results and evaluation metrics used for analyzing the model’s performance. Since the dataset is comparatively small, having only 933 examples, current model architecture should improve with more data. Initially the dataset is split into train, validation and test directories with no data overlap between them. 70% of the data is kept for training and then rest 15% each are left for validation and testing predictions.</w:t>
      </w:r>
      <w:r w:rsidR="00323BB2">
        <w:rPr>
          <w:lang w:val="en-US"/>
        </w:rPr>
        <w:t xml:space="preserve"> Evaluation metrics i.e. precision, recall, accuracy and F1 score are calculated to validate and verify the results.</w:t>
      </w:r>
    </w:p>
    <w:p w14:paraId="23C1237D" w14:textId="437B3EB0" w:rsidR="001F4C80" w:rsidRDefault="001F4C80" w:rsidP="005320C1">
      <w:pPr>
        <w:spacing w:line="360" w:lineRule="auto"/>
        <w:jc w:val="both"/>
        <w:rPr>
          <w:lang w:val="en-US"/>
        </w:rPr>
      </w:pPr>
    </w:p>
    <w:p w14:paraId="6A20BC54" w14:textId="064E3066" w:rsidR="001F4C80" w:rsidRPr="001F4C80" w:rsidRDefault="001F4C80" w:rsidP="005320C1">
      <w:pPr>
        <w:spacing w:line="360" w:lineRule="auto"/>
        <w:jc w:val="both"/>
        <w:rPr>
          <w:b/>
          <w:bCs/>
          <w:lang w:val="en-US"/>
        </w:rPr>
      </w:pPr>
      <w:r w:rsidRPr="001F4C80">
        <w:rPr>
          <w:b/>
          <w:bCs/>
          <w:lang w:val="en-US"/>
        </w:rPr>
        <w:t>5.2    Output</w:t>
      </w:r>
    </w:p>
    <w:p w14:paraId="28EC3E13" w14:textId="58E1756D" w:rsidR="00464233" w:rsidRDefault="001F4C80" w:rsidP="005320C1">
      <w:pPr>
        <w:spacing w:line="360" w:lineRule="auto"/>
        <w:jc w:val="both"/>
        <w:rPr>
          <w:lang w:val="en-US"/>
        </w:rPr>
      </w:pPr>
      <w:r>
        <w:rPr>
          <w:lang w:val="en-US"/>
        </w:rPr>
        <w:t xml:space="preserve">Model’s output contains 5 different classifications of target class labels. These target classes are </w:t>
      </w:r>
      <m:oMath>
        <m:r>
          <w:rPr>
            <w:rFonts w:ascii="Cambria Math" w:hAnsi="Cambria Math"/>
            <w:lang w:val="en-US"/>
          </w:rPr>
          <m:t>O</m:t>
        </m:r>
        <m:d>
          <m:dPr>
            <m:ctrlPr>
              <w:rPr>
                <w:rFonts w:ascii="Cambria Math" w:hAnsi="Cambria Math"/>
                <w:i/>
                <w:lang w:val="en-US"/>
              </w:rPr>
            </m:ctrlPr>
          </m:dPr>
          <m:e>
            <m:r>
              <w:rPr>
                <w:rFonts w:ascii="Cambria Math" w:hAnsi="Cambria Math"/>
                <w:lang w:val="en-US"/>
              </w:rPr>
              <m:t>1</m:t>
            </m:r>
          </m:e>
        </m:d>
        <m:r>
          <w:rPr>
            <w:rFonts w:ascii="Cambria Math" w:hAnsi="Cambria Math"/>
            <w:lang w:val="en-US"/>
          </w:rPr>
          <m:t>, O</m:t>
        </m:r>
        <m:d>
          <m:dPr>
            <m:ctrlPr>
              <w:rPr>
                <w:rFonts w:ascii="Cambria Math" w:hAnsi="Cambria Math"/>
                <w:i/>
                <w:lang w:val="en-US"/>
              </w:rPr>
            </m:ctrlPr>
          </m:dPr>
          <m:e>
            <m:r>
              <w:rPr>
                <w:rFonts w:ascii="Cambria Math" w:hAnsi="Cambria Math"/>
                <w:lang w:val="en-US"/>
              </w:rPr>
              <m:t>n</m:t>
            </m:r>
          </m:e>
        </m:d>
        <m:r>
          <w:rPr>
            <w:rFonts w:ascii="Cambria Math" w:hAnsi="Cambria Math"/>
            <w:lang w:val="en-US"/>
          </w:rPr>
          <m:t>, O</m:t>
        </m:r>
        <m:d>
          <m:dPr>
            <m:ctrlPr>
              <w:rPr>
                <w:rFonts w:ascii="Cambria Math" w:hAnsi="Cambria Math"/>
                <w:i/>
                <w:lang w:val="en-US"/>
              </w:rPr>
            </m:ctrlPr>
          </m:dPr>
          <m:e>
            <m:r>
              <w:rPr>
                <w:rFonts w:ascii="Cambria Math" w:hAnsi="Cambria Math"/>
                <w:lang w:val="en-US"/>
              </w:rPr>
              <m:t>nlogn</m:t>
            </m:r>
          </m:e>
        </m:d>
        <m:r>
          <w:rPr>
            <w:rFonts w:ascii="Cambria Math" w:hAnsi="Cambria Math"/>
            <w:lang w:val="en-US"/>
          </w:rPr>
          <m:t>,</m:t>
        </m:r>
        <m:r>
          <w:rPr>
            <w:rFonts w:ascii="Cambria Math" w:hAnsi="Cambria Math"/>
            <w:lang w:val="en-US"/>
          </w:rPr>
          <m:t xml:space="preserve"> O</m:t>
        </m:r>
        <m:d>
          <m:dPr>
            <m:ctrlPr>
              <w:rPr>
                <w:rFonts w:ascii="Cambria Math" w:hAnsi="Cambria Math"/>
                <w:i/>
                <w:lang w:val="en-US"/>
              </w:rPr>
            </m:ctrlPr>
          </m:dPr>
          <m:e>
            <m:r>
              <w:rPr>
                <w:rFonts w:ascii="Cambria Math" w:hAnsi="Cambria Math"/>
                <w:lang w:val="en-US"/>
              </w:rPr>
              <m:t>logn</m:t>
            </m:r>
          </m:e>
        </m:d>
        <m:r>
          <w:rPr>
            <w:rFonts w:ascii="Cambria Math" w:hAnsi="Cambria Math"/>
            <w:lang w:val="en-US"/>
          </w:rPr>
          <m:t>, O(</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r>
          <w:rPr>
            <w:rFonts w:ascii="Cambria Math" w:hAnsi="Cambria Math"/>
            <w:lang w:val="en-US"/>
          </w:rPr>
          <m:t>)</m:t>
        </m:r>
      </m:oMath>
      <w:r w:rsidR="00DD4734">
        <w:rPr>
          <w:lang w:val="en-US"/>
        </w:rPr>
        <w:t xml:space="preserve"> respectively, in which each of them represents the predicted worst case time complexity of the given code. </w:t>
      </w:r>
      <w:r w:rsidR="004E7948">
        <w:rPr>
          <w:lang w:val="en-US"/>
        </w:rPr>
        <w:t xml:space="preserve"> Returned output contains percentage of confidence interval for each target class and based on highest percentage value, the predicted class is selected.</w:t>
      </w:r>
    </w:p>
    <w:p w14:paraId="5C62AC64" w14:textId="507C5158" w:rsidR="006E4D83" w:rsidRDefault="006E4D83" w:rsidP="005320C1">
      <w:pPr>
        <w:spacing w:line="360" w:lineRule="auto"/>
        <w:jc w:val="both"/>
        <w:rPr>
          <w:lang w:val="en-US"/>
        </w:rPr>
      </w:pPr>
    </w:p>
    <w:p w14:paraId="4C496EB7" w14:textId="272C3737" w:rsidR="006E4D83" w:rsidRPr="006E4D83" w:rsidRDefault="006E4D83" w:rsidP="005320C1">
      <w:pPr>
        <w:spacing w:line="360" w:lineRule="auto"/>
        <w:jc w:val="both"/>
        <w:rPr>
          <w:b/>
          <w:bCs/>
          <w:lang w:val="en-US"/>
        </w:rPr>
      </w:pPr>
      <w:r w:rsidRPr="006E4D83">
        <w:rPr>
          <w:b/>
          <w:bCs/>
          <w:lang w:val="en-US"/>
        </w:rPr>
        <w:t>5.3    Evaluation Metrics And Results</w:t>
      </w:r>
    </w:p>
    <w:p w14:paraId="0DC8AE06" w14:textId="062A2E98" w:rsidR="00464233" w:rsidRDefault="006E4D83" w:rsidP="005320C1">
      <w:pPr>
        <w:spacing w:line="360" w:lineRule="auto"/>
        <w:jc w:val="both"/>
        <w:rPr>
          <w:lang w:val="en-US"/>
        </w:rPr>
      </w:pPr>
      <w:r>
        <w:rPr>
          <w:lang w:val="en-US"/>
        </w:rPr>
        <w:t>Evaluation metrics used for measuring model’s performance are accuracy, precision, recall and F1 score. Since this is a classification task, where only one result out of 5 possibilities are chosen for each example, precision and recall are the natural choice. Dataset also seems to have decent balance for all classes, accuracy is measured henceforth.</w:t>
      </w:r>
      <w:r w:rsidR="00A816BB">
        <w:rPr>
          <w:lang w:val="en-US"/>
        </w:rPr>
        <w:t xml:space="preserve"> To get a single score, instead of precision and recall, F1 score is also calculated.</w:t>
      </w:r>
    </w:p>
    <w:p w14:paraId="1B4A32F2" w14:textId="77777777" w:rsidR="00E945ED" w:rsidRDefault="00E945ED" w:rsidP="005320C1">
      <w:pPr>
        <w:spacing w:line="360" w:lineRule="auto"/>
        <w:jc w:val="both"/>
        <w:rPr>
          <w:lang w:val="en-US"/>
        </w:rPr>
      </w:pPr>
    </w:p>
    <w:p w14:paraId="70DCC86E" w14:textId="79F3F517" w:rsidR="00E945ED" w:rsidRPr="006E4D83" w:rsidRDefault="00E945ED" w:rsidP="005320C1">
      <w:pPr>
        <w:spacing w:line="360" w:lineRule="auto"/>
        <w:jc w:val="both"/>
        <w:rPr>
          <w:lang w:val="en-US"/>
        </w:rPr>
      </w:pPr>
      <w:r>
        <w:rPr>
          <w:lang w:val="en-US"/>
        </w:rPr>
        <w:t xml:space="preserve">Since the model is implemented in both </w:t>
      </w:r>
      <w:r w:rsidR="00614B2A">
        <w:rPr>
          <w:lang w:val="en-US"/>
        </w:rPr>
        <w:t>TensorFlow</w:t>
      </w:r>
      <w:r>
        <w:rPr>
          <w:lang w:val="en-US"/>
        </w:rPr>
        <w:t xml:space="preserve"> library and </w:t>
      </w:r>
      <w:r w:rsidR="00614B2A">
        <w:rPr>
          <w:lang w:val="en-US"/>
        </w:rPr>
        <w:t>TensorFlow</w:t>
      </w:r>
      <w:r>
        <w:rPr>
          <w:lang w:val="en-US"/>
        </w:rPr>
        <w:t xml:space="preserve"> k</w:t>
      </w:r>
      <w:proofErr w:type="spellStart"/>
      <w:r>
        <w:rPr>
          <w:lang w:val="en-US"/>
        </w:rPr>
        <w:t>era</w:t>
      </w:r>
      <w:r w:rsidR="00614B2A">
        <w:rPr>
          <w:lang w:val="en-US"/>
        </w:rPr>
        <w:t>s</w:t>
      </w:r>
      <w:proofErr w:type="spellEnd"/>
      <w:r>
        <w:rPr>
          <w:lang w:val="en-US"/>
        </w:rPr>
        <w:t xml:space="preserve"> </w:t>
      </w:r>
      <w:proofErr w:type="spellStart"/>
      <w:r>
        <w:rPr>
          <w:lang w:val="en-US"/>
        </w:rPr>
        <w:t>api</w:t>
      </w:r>
      <w:proofErr w:type="spellEnd"/>
      <w:r>
        <w:rPr>
          <w:lang w:val="en-US"/>
        </w:rPr>
        <w:t>, next two sub-sections will discuss their results separately.</w:t>
      </w:r>
      <w:r w:rsidR="00614B2A">
        <w:rPr>
          <w:lang w:val="en-US"/>
        </w:rPr>
        <w:t xml:space="preserve"> </w:t>
      </w:r>
      <w:r w:rsidR="00DA3B9F">
        <w:rPr>
          <w:lang w:val="en-US"/>
        </w:rPr>
        <w:t>Since the dataset size is limited, neural network performance was expected to be low. Although this implementation is part of this study but TensorFlow default implementation was done for better comparison.</w:t>
      </w:r>
    </w:p>
    <w:p w14:paraId="40ADD362" w14:textId="67933F33" w:rsidR="00464233" w:rsidRDefault="00464233" w:rsidP="005320C1">
      <w:pPr>
        <w:spacing w:line="360" w:lineRule="auto"/>
        <w:jc w:val="both"/>
        <w:rPr>
          <w:b/>
          <w:bCs/>
          <w:lang w:val="en-US"/>
        </w:rPr>
      </w:pPr>
    </w:p>
    <w:p w14:paraId="16EC7740" w14:textId="08A77F10" w:rsidR="00464233" w:rsidRDefault="00464233" w:rsidP="005320C1">
      <w:pPr>
        <w:spacing w:line="360" w:lineRule="auto"/>
        <w:jc w:val="both"/>
        <w:rPr>
          <w:b/>
          <w:bCs/>
          <w:lang w:val="en-US"/>
        </w:rPr>
      </w:pPr>
    </w:p>
    <w:p w14:paraId="2CB24630" w14:textId="0F066354" w:rsidR="00464233" w:rsidRPr="0094025F" w:rsidRDefault="0003575B" w:rsidP="005320C1">
      <w:pPr>
        <w:spacing w:line="360" w:lineRule="auto"/>
        <w:jc w:val="both"/>
        <w:rPr>
          <w:b/>
          <w:bCs/>
          <w:lang w:val="en-US"/>
        </w:rPr>
      </w:pPr>
      <w:r>
        <w:rPr>
          <w:b/>
          <w:bCs/>
          <w:lang w:val="en-US"/>
        </w:rPr>
        <w:lastRenderedPageBreak/>
        <w:t>5.3.1    Using TensorFlow</w:t>
      </w:r>
    </w:p>
    <w:p w14:paraId="59861787" w14:textId="7D5D5FC8" w:rsidR="00464233" w:rsidRDefault="0094025F" w:rsidP="005320C1">
      <w:pPr>
        <w:spacing w:line="360" w:lineRule="auto"/>
        <w:jc w:val="both"/>
        <w:rPr>
          <w:lang w:val="en-US"/>
        </w:rPr>
      </w:pPr>
      <w:r>
        <w:rPr>
          <w:lang w:val="en-US"/>
        </w:rPr>
        <w:t xml:space="preserve">All code changes can be found on GitHub </w:t>
      </w:r>
      <w:r>
        <w:rPr>
          <w:lang w:val="en-US"/>
        </w:rPr>
        <w:fldChar w:fldCharType="begin" w:fldLock="1"/>
      </w:r>
      <w:r w:rsidR="00F236DB">
        <w:rPr>
          <w:lang w:val="en-US"/>
        </w:rPr>
        <w:instrText>ADDIN CSL_CITATION {"citationItems":[{"id":"ITEM-1","itemData":{"URL":"https://github.com/dhyan/code2vec_code_complexity","accessed":{"date-parts":[["2021","2","9"]]},"author":[{"dropping-particle":"","family":"Dhyan","given":"","non-dropping-particle":"","parse-names":false,"suffix":""}],"id":"ITEM-1","issued":{"date-parts":[["2021"]]},"title":"GitHub - dhyan/code2vec_code_complexity","type":"webpage"},"uris":["http://www.mendeley.com/documents/?uuid=65280e2f-71ab-3b7e-a344-09eb0bc9c124"]}],"mendeley":{"formattedCitation":"(Dhyan, 2021)","plainTextFormattedCitation":"(Dhyan, 2021)","previouslyFormattedCitation":"(Dhyan, 2021)"},"properties":{"noteIndex":0},"schema":"https://github.com/citation-style-language/schema/raw/master/csl-citation.json"}</w:instrText>
      </w:r>
      <w:r>
        <w:rPr>
          <w:lang w:val="en-US"/>
        </w:rPr>
        <w:fldChar w:fldCharType="separate"/>
      </w:r>
      <w:r w:rsidRPr="0094025F">
        <w:rPr>
          <w:noProof/>
          <w:lang w:val="en-US"/>
        </w:rPr>
        <w:t>(Dhyan, 2021)</w:t>
      </w:r>
      <w:r>
        <w:rPr>
          <w:lang w:val="en-US"/>
        </w:rPr>
        <w:fldChar w:fldCharType="end"/>
      </w:r>
      <w:r>
        <w:rPr>
          <w:lang w:val="en-US"/>
        </w:rPr>
        <w:t>, results of the model’s performance are discussed in this section.</w:t>
      </w:r>
      <w:r w:rsidR="00475300">
        <w:rPr>
          <w:lang w:val="en-US"/>
        </w:rPr>
        <w:t xml:space="preserve"> Results are captured after every epoch of frequency 5, 10, 15 and 20. Best results were obtained after 5 epochs, after which there were no significant improvements.</w:t>
      </w:r>
      <w:r w:rsidR="004F60E3">
        <w:rPr>
          <w:lang w:val="en-US"/>
        </w:rPr>
        <w:t xml:space="preserve"> 5 epochs results are show below:</w:t>
      </w:r>
    </w:p>
    <w:p w14:paraId="0E5AA3D3" w14:textId="0859DA05" w:rsidR="00AC0345" w:rsidRDefault="00AC0345" w:rsidP="00627663">
      <w:pPr>
        <w:pStyle w:val="ListParagraph"/>
        <w:numPr>
          <w:ilvl w:val="0"/>
          <w:numId w:val="4"/>
        </w:numPr>
        <w:spacing w:line="360" w:lineRule="auto"/>
        <w:jc w:val="both"/>
        <w:rPr>
          <w:lang w:val="en-GB"/>
        </w:rPr>
      </w:pPr>
      <w:r w:rsidRPr="00AC0345">
        <w:rPr>
          <w:lang w:val="en-GB"/>
        </w:rPr>
        <w:t xml:space="preserve">After 1 epochs -- </w:t>
      </w:r>
      <w:r w:rsidRPr="00AC0345">
        <w:rPr>
          <w:b/>
          <w:bCs/>
          <w:lang w:val="en-GB"/>
        </w:rPr>
        <w:t>top10_acc</w:t>
      </w:r>
      <w:r w:rsidRPr="00AC0345">
        <w:rPr>
          <w:lang w:val="en-GB"/>
        </w:rPr>
        <w:t xml:space="preserve">: [0.59280169 0.68736768 0.70853917 0.70853917 0.70853917 0.70853917 0.70853917 0.70853917 0.70853917 </w:t>
      </w:r>
      <w:r w:rsidRPr="00AC0345">
        <w:rPr>
          <w:b/>
          <w:bCs/>
          <w:lang w:val="en-GB"/>
        </w:rPr>
        <w:t>0.70853917</w:t>
      </w:r>
      <w:r w:rsidRPr="00AC0345">
        <w:rPr>
          <w:lang w:val="en-GB"/>
        </w:rPr>
        <w:t xml:space="preserve">], </w:t>
      </w:r>
      <w:r w:rsidRPr="00AC0345">
        <w:rPr>
          <w:b/>
          <w:bCs/>
          <w:lang w:val="en-GB"/>
        </w:rPr>
        <w:t>precision</w:t>
      </w:r>
      <w:r w:rsidRPr="00AC0345">
        <w:rPr>
          <w:lang w:val="en-GB"/>
        </w:rPr>
        <w:t xml:space="preserve">: 0.592801693719125, </w:t>
      </w:r>
      <w:r w:rsidRPr="00AC0345">
        <w:rPr>
          <w:b/>
          <w:bCs/>
          <w:lang w:val="en-GB"/>
        </w:rPr>
        <w:t>recall</w:t>
      </w:r>
      <w:r w:rsidRPr="00AC0345">
        <w:rPr>
          <w:lang w:val="en-GB"/>
        </w:rPr>
        <w:t xml:space="preserve">: 0.592801693719125, </w:t>
      </w:r>
      <w:r w:rsidRPr="00AC0345">
        <w:rPr>
          <w:b/>
          <w:bCs/>
          <w:lang w:val="en-GB"/>
        </w:rPr>
        <w:t>F1</w:t>
      </w:r>
      <w:r w:rsidRPr="00AC0345">
        <w:rPr>
          <w:lang w:val="en-GB"/>
        </w:rPr>
        <w:t>: 0.592801693719125</w:t>
      </w:r>
    </w:p>
    <w:p w14:paraId="7A0D9D59" w14:textId="77777777" w:rsidR="00627663" w:rsidRPr="00627663" w:rsidRDefault="00627663" w:rsidP="00627663">
      <w:pPr>
        <w:pStyle w:val="ListParagraph"/>
        <w:spacing w:line="360" w:lineRule="auto"/>
        <w:jc w:val="both"/>
        <w:rPr>
          <w:lang w:val="en-GB"/>
        </w:rPr>
      </w:pPr>
    </w:p>
    <w:p w14:paraId="507F6D82" w14:textId="6B319422" w:rsidR="00464233" w:rsidRPr="00AC0345" w:rsidRDefault="00AC0345" w:rsidP="00AC0345">
      <w:pPr>
        <w:pStyle w:val="ListParagraph"/>
        <w:numPr>
          <w:ilvl w:val="0"/>
          <w:numId w:val="4"/>
        </w:numPr>
        <w:spacing w:line="360" w:lineRule="auto"/>
        <w:jc w:val="both"/>
        <w:rPr>
          <w:lang w:val="en-US"/>
        </w:rPr>
      </w:pPr>
      <w:r w:rsidRPr="00AC0345">
        <w:rPr>
          <w:lang w:val="en-GB"/>
        </w:rPr>
        <w:t xml:space="preserve">After 2 epochs -- </w:t>
      </w:r>
      <w:r w:rsidRPr="00AC0345">
        <w:rPr>
          <w:b/>
          <w:bCs/>
          <w:lang w:val="en-GB"/>
        </w:rPr>
        <w:t>top10_acc</w:t>
      </w:r>
      <w:r w:rsidRPr="00AC0345">
        <w:rPr>
          <w:lang w:val="en-GB"/>
        </w:rPr>
        <w:t xml:space="preserve">: [0.59844742 0.68666196 0.70853917 0.70853917 0.70853917 0.70853917 0.70853917 0.70853917 0.70853917 </w:t>
      </w:r>
      <w:r w:rsidRPr="00AC0345">
        <w:rPr>
          <w:b/>
          <w:bCs/>
          <w:lang w:val="en-GB"/>
        </w:rPr>
        <w:t>0.70853917</w:t>
      </w:r>
      <w:r w:rsidRPr="00AC0345">
        <w:rPr>
          <w:lang w:val="en-GB"/>
        </w:rPr>
        <w:t xml:space="preserve">], </w:t>
      </w:r>
      <w:r w:rsidRPr="00AC0345">
        <w:rPr>
          <w:b/>
          <w:bCs/>
          <w:lang w:val="en-GB"/>
        </w:rPr>
        <w:t>precision</w:t>
      </w:r>
      <w:r w:rsidRPr="00AC0345">
        <w:rPr>
          <w:lang w:val="en-GB"/>
        </w:rPr>
        <w:t xml:space="preserve">: 0.5984474241354976, </w:t>
      </w:r>
      <w:r w:rsidRPr="00AC0345">
        <w:rPr>
          <w:b/>
          <w:bCs/>
          <w:lang w:val="en-GB"/>
        </w:rPr>
        <w:t>recall</w:t>
      </w:r>
      <w:r w:rsidRPr="00AC0345">
        <w:rPr>
          <w:lang w:val="en-GB"/>
        </w:rPr>
        <w:t xml:space="preserve">: 0.5984474241354976, </w:t>
      </w:r>
      <w:r w:rsidRPr="00AC0345">
        <w:rPr>
          <w:b/>
          <w:bCs/>
          <w:lang w:val="en-GB"/>
        </w:rPr>
        <w:t>F1</w:t>
      </w:r>
      <w:r w:rsidRPr="00AC0345">
        <w:rPr>
          <w:lang w:val="en-GB"/>
        </w:rPr>
        <w:t>: 0.5984474241354976</w:t>
      </w:r>
    </w:p>
    <w:p w14:paraId="680CCB05" w14:textId="77777777" w:rsidR="00AC0345" w:rsidRPr="00AC0345" w:rsidRDefault="00AC0345" w:rsidP="00AC0345">
      <w:pPr>
        <w:pStyle w:val="ListParagraph"/>
        <w:spacing w:line="360" w:lineRule="auto"/>
        <w:jc w:val="both"/>
        <w:rPr>
          <w:lang w:val="en-US"/>
        </w:rPr>
      </w:pPr>
    </w:p>
    <w:p w14:paraId="4F452342" w14:textId="0E5BFDB9" w:rsidR="00AC0345" w:rsidRPr="00AC0345" w:rsidRDefault="00AC0345" w:rsidP="00AC0345">
      <w:pPr>
        <w:pStyle w:val="ListParagraph"/>
        <w:numPr>
          <w:ilvl w:val="0"/>
          <w:numId w:val="4"/>
        </w:numPr>
        <w:spacing w:line="360" w:lineRule="auto"/>
        <w:jc w:val="both"/>
        <w:rPr>
          <w:lang w:val="en-US"/>
        </w:rPr>
      </w:pPr>
      <w:r w:rsidRPr="00AC0345">
        <w:rPr>
          <w:lang w:val="en-GB"/>
        </w:rPr>
        <w:t xml:space="preserve">After 3 epochs -- </w:t>
      </w:r>
      <w:r w:rsidRPr="00AC0345">
        <w:rPr>
          <w:b/>
          <w:bCs/>
          <w:lang w:val="en-GB"/>
        </w:rPr>
        <w:t>top10_acc</w:t>
      </w:r>
      <w:r w:rsidRPr="00AC0345">
        <w:rPr>
          <w:lang w:val="en-GB"/>
        </w:rPr>
        <w:t xml:space="preserve">: [0.59844742 0.68666196 0.70853917 0.70853917 0.70853917 0.70853917 0.70853917 0.70853917 0.70853917 </w:t>
      </w:r>
      <w:r w:rsidRPr="00AC0345">
        <w:rPr>
          <w:b/>
          <w:bCs/>
          <w:lang w:val="en-GB"/>
        </w:rPr>
        <w:t>0.70853917</w:t>
      </w:r>
      <w:r w:rsidRPr="00AC0345">
        <w:rPr>
          <w:lang w:val="en-GB"/>
        </w:rPr>
        <w:t xml:space="preserve">], </w:t>
      </w:r>
      <w:r w:rsidRPr="00AC0345">
        <w:rPr>
          <w:b/>
          <w:bCs/>
          <w:lang w:val="en-GB"/>
        </w:rPr>
        <w:t>precision</w:t>
      </w:r>
      <w:r w:rsidRPr="00AC0345">
        <w:rPr>
          <w:lang w:val="en-GB"/>
        </w:rPr>
        <w:t xml:space="preserve">: 0.5984474241354976, </w:t>
      </w:r>
      <w:r w:rsidRPr="00AC0345">
        <w:rPr>
          <w:b/>
          <w:bCs/>
          <w:lang w:val="en-GB"/>
        </w:rPr>
        <w:t>recall</w:t>
      </w:r>
      <w:r w:rsidRPr="00AC0345">
        <w:rPr>
          <w:lang w:val="en-GB"/>
        </w:rPr>
        <w:t xml:space="preserve">: 0.5984474241354976, </w:t>
      </w:r>
      <w:r w:rsidRPr="00AC0345">
        <w:rPr>
          <w:b/>
          <w:bCs/>
          <w:lang w:val="en-GB"/>
        </w:rPr>
        <w:t>F1</w:t>
      </w:r>
      <w:r w:rsidRPr="00AC0345">
        <w:rPr>
          <w:lang w:val="en-GB"/>
        </w:rPr>
        <w:t>: 0.5984474241354976</w:t>
      </w:r>
    </w:p>
    <w:p w14:paraId="7A21511C" w14:textId="77777777" w:rsidR="00AC0345" w:rsidRPr="00AC0345" w:rsidRDefault="00AC0345" w:rsidP="00AC0345">
      <w:pPr>
        <w:pStyle w:val="ListParagraph"/>
        <w:spacing w:line="360" w:lineRule="auto"/>
        <w:jc w:val="both"/>
        <w:rPr>
          <w:lang w:val="en-US"/>
        </w:rPr>
      </w:pPr>
    </w:p>
    <w:p w14:paraId="233891CE" w14:textId="4D7C90E0" w:rsidR="00AC0345" w:rsidRPr="00AC0345" w:rsidRDefault="00AC0345" w:rsidP="00AC0345">
      <w:pPr>
        <w:pStyle w:val="ListParagraph"/>
        <w:numPr>
          <w:ilvl w:val="0"/>
          <w:numId w:val="4"/>
        </w:numPr>
        <w:spacing w:line="360" w:lineRule="auto"/>
        <w:jc w:val="both"/>
        <w:rPr>
          <w:lang w:val="en-US"/>
        </w:rPr>
      </w:pPr>
      <w:r w:rsidRPr="00AC0345">
        <w:rPr>
          <w:lang w:val="en-GB"/>
        </w:rPr>
        <w:t xml:space="preserve">After 4 epochs -- </w:t>
      </w:r>
      <w:r w:rsidRPr="00AC0345">
        <w:rPr>
          <w:b/>
          <w:bCs/>
          <w:lang w:val="en-GB"/>
        </w:rPr>
        <w:t>top10_acc</w:t>
      </w:r>
      <w:r w:rsidRPr="00AC0345">
        <w:rPr>
          <w:lang w:val="en-GB"/>
        </w:rPr>
        <w:t xml:space="preserve">: [0.59844742 0.68666196 0.70853917 0.70853917 0.70853917 0.70853917 0.70853917 0.70853917 0.70853917 </w:t>
      </w:r>
      <w:r w:rsidRPr="00AC0345">
        <w:rPr>
          <w:b/>
          <w:bCs/>
          <w:lang w:val="en-GB"/>
        </w:rPr>
        <w:t>0.70853917</w:t>
      </w:r>
      <w:r w:rsidRPr="00AC0345">
        <w:rPr>
          <w:lang w:val="en-GB"/>
        </w:rPr>
        <w:t xml:space="preserve">], </w:t>
      </w:r>
      <w:r w:rsidRPr="00AC0345">
        <w:rPr>
          <w:b/>
          <w:bCs/>
          <w:lang w:val="en-GB"/>
        </w:rPr>
        <w:t>precision</w:t>
      </w:r>
      <w:r w:rsidRPr="00AC0345">
        <w:rPr>
          <w:lang w:val="en-GB"/>
        </w:rPr>
        <w:t xml:space="preserve">: 0.5984474241354976, </w:t>
      </w:r>
      <w:r w:rsidRPr="00AC0345">
        <w:rPr>
          <w:b/>
          <w:bCs/>
          <w:lang w:val="en-GB"/>
        </w:rPr>
        <w:t>recall</w:t>
      </w:r>
      <w:r w:rsidRPr="00AC0345">
        <w:rPr>
          <w:lang w:val="en-GB"/>
        </w:rPr>
        <w:t xml:space="preserve">: 0.5984474241354976, </w:t>
      </w:r>
      <w:r w:rsidRPr="00AC0345">
        <w:rPr>
          <w:b/>
          <w:bCs/>
          <w:lang w:val="en-GB"/>
        </w:rPr>
        <w:t>F1</w:t>
      </w:r>
      <w:r>
        <w:rPr>
          <w:lang w:val="en-GB"/>
        </w:rPr>
        <w:t>:</w:t>
      </w:r>
      <w:r w:rsidRPr="00AC0345">
        <w:rPr>
          <w:b/>
          <w:bCs/>
          <w:lang w:val="en-GB"/>
        </w:rPr>
        <w:t xml:space="preserve"> </w:t>
      </w:r>
      <w:r w:rsidRPr="00AC0345">
        <w:rPr>
          <w:lang w:val="en-GB"/>
        </w:rPr>
        <w:t>0.5984474241354976</w:t>
      </w:r>
    </w:p>
    <w:p w14:paraId="4054C024" w14:textId="77777777" w:rsidR="00AC0345" w:rsidRPr="00AC0345" w:rsidRDefault="00AC0345" w:rsidP="00AC0345">
      <w:pPr>
        <w:pStyle w:val="ListParagraph"/>
        <w:spacing w:line="360" w:lineRule="auto"/>
        <w:jc w:val="both"/>
        <w:rPr>
          <w:b/>
          <w:bCs/>
          <w:lang w:val="en-US"/>
        </w:rPr>
      </w:pPr>
    </w:p>
    <w:p w14:paraId="5C64FA2F" w14:textId="7EF138C0" w:rsidR="00464233" w:rsidRPr="002E0A9C" w:rsidRDefault="002E0A9C" w:rsidP="005320C1">
      <w:pPr>
        <w:spacing w:line="360" w:lineRule="auto"/>
        <w:jc w:val="both"/>
        <w:rPr>
          <w:lang w:val="en-US"/>
        </w:rPr>
      </w:pPr>
      <w:r>
        <w:rPr>
          <w:lang w:val="en-US"/>
        </w:rPr>
        <w:t xml:space="preserve">Top accuracy recorded is </w:t>
      </w:r>
      <w:r w:rsidRPr="00CC62FC">
        <w:rPr>
          <w:b/>
          <w:bCs/>
          <w:lang w:val="en-US"/>
        </w:rPr>
        <w:t>0.7</w:t>
      </w:r>
      <w:r>
        <w:rPr>
          <w:lang w:val="en-US"/>
        </w:rPr>
        <w:t xml:space="preserve">, along with </w:t>
      </w:r>
      <w:r w:rsidRPr="00CC62FC">
        <w:rPr>
          <w:b/>
          <w:bCs/>
          <w:lang w:val="en-US"/>
        </w:rPr>
        <w:t>0.59</w:t>
      </w:r>
      <w:r>
        <w:rPr>
          <w:lang w:val="en-US"/>
        </w:rPr>
        <w:t xml:space="preserve"> score of precision, recall and F1 score respectively.</w:t>
      </w:r>
      <w:r w:rsidR="00CC62FC">
        <w:rPr>
          <w:lang w:val="en-US"/>
        </w:rPr>
        <w:t xml:space="preserve"> Total number of trainable parameters were </w:t>
      </w:r>
      <w:r w:rsidR="00CC62FC" w:rsidRPr="00CC62FC">
        <w:rPr>
          <w:b/>
          <w:bCs/>
          <w:lang w:val="en-US"/>
        </w:rPr>
        <w:t>16048896</w:t>
      </w:r>
      <w:r w:rsidR="00CC62FC">
        <w:rPr>
          <w:b/>
          <w:bCs/>
          <w:lang w:val="en-US"/>
        </w:rPr>
        <w:t>.</w:t>
      </w:r>
    </w:p>
    <w:p w14:paraId="048ED000" w14:textId="75CE487E" w:rsidR="00464233" w:rsidRDefault="00464233" w:rsidP="005320C1">
      <w:pPr>
        <w:spacing w:line="360" w:lineRule="auto"/>
        <w:jc w:val="both"/>
        <w:rPr>
          <w:b/>
          <w:bCs/>
          <w:lang w:val="en-US"/>
        </w:rPr>
      </w:pPr>
    </w:p>
    <w:p w14:paraId="05C00855" w14:textId="330C506A" w:rsidR="00464233" w:rsidRDefault="00464233" w:rsidP="005320C1">
      <w:pPr>
        <w:spacing w:line="360" w:lineRule="auto"/>
        <w:jc w:val="both"/>
        <w:rPr>
          <w:b/>
          <w:bCs/>
          <w:lang w:val="en-US"/>
        </w:rPr>
      </w:pPr>
    </w:p>
    <w:p w14:paraId="7A75BA70" w14:textId="117E42EA" w:rsidR="00464233" w:rsidRDefault="00464233" w:rsidP="005320C1">
      <w:pPr>
        <w:spacing w:line="360" w:lineRule="auto"/>
        <w:jc w:val="both"/>
        <w:rPr>
          <w:b/>
          <w:bCs/>
          <w:lang w:val="en-US"/>
        </w:rPr>
      </w:pPr>
    </w:p>
    <w:p w14:paraId="33D9D7F6" w14:textId="473EC0BF" w:rsidR="00464233" w:rsidRDefault="00464233" w:rsidP="005320C1">
      <w:pPr>
        <w:spacing w:line="360" w:lineRule="auto"/>
        <w:jc w:val="both"/>
        <w:rPr>
          <w:b/>
          <w:bCs/>
          <w:lang w:val="en-US"/>
        </w:rPr>
      </w:pPr>
    </w:p>
    <w:p w14:paraId="4D754B0F" w14:textId="27CD58F7" w:rsidR="00464233" w:rsidRDefault="00464233" w:rsidP="005320C1">
      <w:pPr>
        <w:spacing w:line="360" w:lineRule="auto"/>
        <w:jc w:val="both"/>
        <w:rPr>
          <w:b/>
          <w:bCs/>
          <w:lang w:val="en-US"/>
        </w:rPr>
      </w:pPr>
    </w:p>
    <w:p w14:paraId="0BDABF65" w14:textId="61ED39FD" w:rsidR="00464233" w:rsidRDefault="00464233" w:rsidP="005320C1">
      <w:pPr>
        <w:spacing w:line="360" w:lineRule="auto"/>
        <w:jc w:val="both"/>
        <w:rPr>
          <w:b/>
          <w:bCs/>
          <w:lang w:val="en-US"/>
        </w:rPr>
      </w:pPr>
    </w:p>
    <w:p w14:paraId="64D696DE" w14:textId="1766BB70" w:rsidR="00464233" w:rsidRDefault="00464233" w:rsidP="005320C1">
      <w:pPr>
        <w:spacing w:line="360" w:lineRule="auto"/>
        <w:jc w:val="both"/>
        <w:rPr>
          <w:b/>
          <w:bCs/>
          <w:lang w:val="en-US"/>
        </w:rPr>
      </w:pPr>
    </w:p>
    <w:p w14:paraId="5B3163AB" w14:textId="10C988DE" w:rsidR="00464233" w:rsidRDefault="00464233" w:rsidP="005320C1">
      <w:pPr>
        <w:spacing w:line="360" w:lineRule="auto"/>
        <w:jc w:val="both"/>
        <w:rPr>
          <w:b/>
          <w:bCs/>
          <w:lang w:val="en-US"/>
        </w:rPr>
      </w:pPr>
    </w:p>
    <w:p w14:paraId="1E9455C9" w14:textId="3BABCF25" w:rsidR="00464233" w:rsidRDefault="00464233" w:rsidP="005320C1">
      <w:pPr>
        <w:spacing w:line="360" w:lineRule="auto"/>
        <w:jc w:val="both"/>
        <w:rPr>
          <w:b/>
          <w:bCs/>
          <w:lang w:val="en-US"/>
        </w:rPr>
      </w:pPr>
    </w:p>
    <w:p w14:paraId="49369116" w14:textId="4D68E03E" w:rsidR="00464233" w:rsidRDefault="00464233" w:rsidP="005320C1">
      <w:pPr>
        <w:spacing w:line="360" w:lineRule="auto"/>
        <w:jc w:val="both"/>
        <w:rPr>
          <w:b/>
          <w:bCs/>
          <w:lang w:val="en-US"/>
        </w:rPr>
      </w:pPr>
    </w:p>
    <w:p w14:paraId="4B6F8FE7" w14:textId="296CEF9E" w:rsidR="00464233" w:rsidRDefault="0046584A" w:rsidP="005320C1">
      <w:pPr>
        <w:spacing w:line="360" w:lineRule="auto"/>
        <w:jc w:val="both"/>
        <w:rPr>
          <w:b/>
          <w:bCs/>
          <w:lang w:val="en-US"/>
        </w:rPr>
      </w:pPr>
      <w:r>
        <w:rPr>
          <w:b/>
          <w:bCs/>
          <w:lang w:val="en-US"/>
        </w:rPr>
        <w:lastRenderedPageBreak/>
        <w:t xml:space="preserve">5.3.2    Using </w:t>
      </w:r>
      <w:proofErr w:type="spellStart"/>
      <w:r>
        <w:rPr>
          <w:b/>
          <w:bCs/>
          <w:lang w:val="en-US"/>
        </w:rPr>
        <w:t>Keras</w:t>
      </w:r>
      <w:proofErr w:type="spellEnd"/>
    </w:p>
    <w:p w14:paraId="53314315" w14:textId="6B257EF0" w:rsidR="0046584A" w:rsidRDefault="0046584A" w:rsidP="005320C1">
      <w:pPr>
        <w:spacing w:line="360" w:lineRule="auto"/>
        <w:jc w:val="both"/>
        <w:rPr>
          <w:lang w:val="en-US"/>
        </w:rPr>
      </w:pPr>
      <w:proofErr w:type="spellStart"/>
      <w:r>
        <w:rPr>
          <w:lang w:val="en-US"/>
        </w:rPr>
        <w:t>Keras</w:t>
      </w:r>
      <w:proofErr w:type="spellEnd"/>
      <w:r>
        <w:rPr>
          <w:lang w:val="en-US"/>
        </w:rPr>
        <w:t xml:space="preserve"> model also gives similar results, except that the model seems to have overfitting. Model’s performance shows a clear bias towards class complexity. Results of this trial with </w:t>
      </w:r>
      <w:r w:rsidR="006F24FB">
        <w:rPr>
          <w:lang w:val="en-US"/>
        </w:rPr>
        <w:t>e</w:t>
      </w:r>
      <w:r>
        <w:rPr>
          <w:lang w:val="en-US"/>
        </w:rPr>
        <w:t>pochs are shown below.</w:t>
      </w:r>
    </w:p>
    <w:p w14:paraId="62AEC30A" w14:textId="43372BED" w:rsidR="001C7C5E" w:rsidRDefault="001C7C5E" w:rsidP="001C7C5E">
      <w:pPr>
        <w:pStyle w:val="ListParagraph"/>
        <w:numPr>
          <w:ilvl w:val="0"/>
          <w:numId w:val="4"/>
        </w:numPr>
        <w:spacing w:line="360" w:lineRule="auto"/>
        <w:jc w:val="both"/>
        <w:rPr>
          <w:lang w:val="en-GB"/>
        </w:rPr>
      </w:pPr>
      <w:r w:rsidRPr="00AC0345">
        <w:rPr>
          <w:lang w:val="en-GB"/>
        </w:rPr>
        <w:t xml:space="preserve">After 1 epochs </w:t>
      </w:r>
      <w:r w:rsidR="004149AE">
        <w:rPr>
          <w:lang w:val="en-GB"/>
        </w:rPr>
        <w:t>–</w:t>
      </w:r>
      <w:r w:rsidRPr="00AC0345">
        <w:rPr>
          <w:lang w:val="en-GB"/>
        </w:rPr>
        <w:t xml:space="preserve"> </w:t>
      </w:r>
      <w:r w:rsidR="00974AB3">
        <w:rPr>
          <w:b/>
          <w:bCs/>
          <w:lang w:val="en-GB"/>
        </w:rPr>
        <w:t xml:space="preserve">loss: </w:t>
      </w:r>
      <w:r w:rsidR="00974AB3" w:rsidRPr="00974AB3">
        <w:rPr>
          <w:lang w:val="en-GB"/>
        </w:rPr>
        <w:t>1.7490</w:t>
      </w:r>
      <w:r w:rsidR="00974AB3">
        <w:rPr>
          <w:b/>
          <w:bCs/>
          <w:lang w:val="en-GB"/>
        </w:rPr>
        <w:t xml:space="preserve">, </w:t>
      </w:r>
      <w:proofErr w:type="spellStart"/>
      <w:r w:rsidRPr="00AC0345">
        <w:rPr>
          <w:b/>
          <w:bCs/>
          <w:lang w:val="en-GB"/>
        </w:rPr>
        <w:t>top_acc</w:t>
      </w:r>
      <w:proofErr w:type="spellEnd"/>
      <w:r w:rsidRPr="00AC0345">
        <w:rPr>
          <w:lang w:val="en-GB"/>
        </w:rPr>
        <w:t>: [</w:t>
      </w:r>
      <w:r w:rsidRPr="00974AB3">
        <w:rPr>
          <w:lang w:val="en-GB"/>
        </w:rPr>
        <w:t>0.</w:t>
      </w:r>
      <w:r w:rsidR="00974AB3" w:rsidRPr="00974AB3">
        <w:rPr>
          <w:lang w:val="en-GB"/>
        </w:rPr>
        <w:t>993</w:t>
      </w:r>
      <w:r w:rsidRPr="00AC0345">
        <w:rPr>
          <w:lang w:val="en-GB"/>
        </w:rPr>
        <w:t xml:space="preserve">], </w:t>
      </w:r>
      <w:r w:rsidRPr="00AC0345">
        <w:rPr>
          <w:b/>
          <w:bCs/>
          <w:lang w:val="en-GB"/>
        </w:rPr>
        <w:t>precision</w:t>
      </w:r>
      <w:r w:rsidRPr="00AC0345">
        <w:rPr>
          <w:lang w:val="en-GB"/>
        </w:rPr>
        <w:t xml:space="preserve">: </w:t>
      </w:r>
      <w:r w:rsidR="00974AB3" w:rsidRPr="00974AB3">
        <w:rPr>
          <w:lang w:val="en-GB"/>
        </w:rPr>
        <w:t>0.5907</w:t>
      </w:r>
      <w:r w:rsidRPr="00AC0345">
        <w:rPr>
          <w:lang w:val="en-GB"/>
        </w:rPr>
        <w:t xml:space="preserve">, </w:t>
      </w:r>
      <w:r w:rsidRPr="00AC0345">
        <w:rPr>
          <w:b/>
          <w:bCs/>
          <w:lang w:val="en-GB"/>
        </w:rPr>
        <w:t>recall</w:t>
      </w:r>
      <w:r w:rsidRPr="00AC0345">
        <w:rPr>
          <w:lang w:val="en-GB"/>
        </w:rPr>
        <w:t xml:space="preserve">: </w:t>
      </w:r>
      <w:r w:rsidR="00974AB3" w:rsidRPr="00974AB3">
        <w:rPr>
          <w:lang w:val="en-GB"/>
        </w:rPr>
        <w:t>0.5907</w:t>
      </w:r>
      <w:r w:rsidRPr="00AC0345">
        <w:rPr>
          <w:lang w:val="en-GB"/>
        </w:rPr>
        <w:t xml:space="preserve">, </w:t>
      </w:r>
      <w:r w:rsidRPr="00AC0345">
        <w:rPr>
          <w:b/>
          <w:bCs/>
          <w:lang w:val="en-GB"/>
        </w:rPr>
        <w:t>F1</w:t>
      </w:r>
      <w:r w:rsidRPr="00AC0345">
        <w:rPr>
          <w:lang w:val="en-GB"/>
        </w:rPr>
        <w:t xml:space="preserve">: </w:t>
      </w:r>
      <w:r w:rsidR="00974AB3" w:rsidRPr="00974AB3">
        <w:rPr>
          <w:lang w:val="en-GB"/>
        </w:rPr>
        <w:t>0.5907</w:t>
      </w:r>
    </w:p>
    <w:p w14:paraId="657D3172" w14:textId="77777777" w:rsidR="001C7C5E" w:rsidRDefault="001C7C5E" w:rsidP="001C7C5E">
      <w:pPr>
        <w:pStyle w:val="ListParagraph"/>
        <w:spacing w:line="360" w:lineRule="auto"/>
        <w:jc w:val="both"/>
        <w:rPr>
          <w:lang w:val="en-GB"/>
        </w:rPr>
      </w:pPr>
    </w:p>
    <w:p w14:paraId="617FDF9E" w14:textId="369CFF09" w:rsidR="00D35614" w:rsidRDefault="00D35614" w:rsidP="00D35614">
      <w:pPr>
        <w:pStyle w:val="ListParagraph"/>
        <w:numPr>
          <w:ilvl w:val="0"/>
          <w:numId w:val="4"/>
        </w:numPr>
        <w:spacing w:line="360" w:lineRule="auto"/>
        <w:jc w:val="both"/>
        <w:rPr>
          <w:lang w:val="en-GB"/>
        </w:rPr>
      </w:pPr>
      <w:r w:rsidRPr="00AC0345">
        <w:rPr>
          <w:lang w:val="en-GB"/>
        </w:rPr>
        <w:t xml:space="preserve">After </w:t>
      </w:r>
      <w:r>
        <w:rPr>
          <w:lang w:val="en-GB"/>
        </w:rPr>
        <w:t>2</w:t>
      </w:r>
      <w:r w:rsidRPr="00AC0345">
        <w:rPr>
          <w:lang w:val="en-GB"/>
        </w:rPr>
        <w:t xml:space="preserve"> epochs </w:t>
      </w:r>
      <w:r>
        <w:rPr>
          <w:lang w:val="en-GB"/>
        </w:rPr>
        <w:t>–</w:t>
      </w:r>
      <w:r w:rsidRPr="00AC0345">
        <w:rPr>
          <w:lang w:val="en-GB"/>
        </w:rPr>
        <w:t xml:space="preserve"> </w:t>
      </w:r>
      <w:r>
        <w:rPr>
          <w:b/>
          <w:bCs/>
          <w:lang w:val="en-GB"/>
        </w:rPr>
        <w:t xml:space="preserve">loss: </w:t>
      </w:r>
      <w:r w:rsidRPr="00974AB3">
        <w:rPr>
          <w:lang w:val="en-GB"/>
        </w:rPr>
        <w:t>1.</w:t>
      </w:r>
      <w:r w:rsidR="00570D85">
        <w:rPr>
          <w:lang w:val="en-GB"/>
        </w:rPr>
        <w:t>6993</w:t>
      </w:r>
      <w:r>
        <w:rPr>
          <w:b/>
          <w:bCs/>
          <w:lang w:val="en-GB"/>
        </w:rPr>
        <w:t xml:space="preserve">, </w:t>
      </w:r>
      <w:proofErr w:type="spellStart"/>
      <w:r w:rsidRPr="00AC0345">
        <w:rPr>
          <w:b/>
          <w:bCs/>
          <w:lang w:val="en-GB"/>
        </w:rPr>
        <w:t>top_acc</w:t>
      </w:r>
      <w:proofErr w:type="spellEnd"/>
      <w:r w:rsidRPr="00AC0345">
        <w:rPr>
          <w:lang w:val="en-GB"/>
        </w:rPr>
        <w:t>: [</w:t>
      </w:r>
      <w:r>
        <w:rPr>
          <w:lang w:val="en-GB"/>
        </w:rPr>
        <w:t>1.0000</w:t>
      </w:r>
      <w:r w:rsidRPr="00AC0345">
        <w:rPr>
          <w:lang w:val="en-GB"/>
        </w:rPr>
        <w:t xml:space="preserve">], </w:t>
      </w:r>
      <w:r w:rsidRPr="00AC0345">
        <w:rPr>
          <w:b/>
          <w:bCs/>
          <w:lang w:val="en-GB"/>
        </w:rPr>
        <w:t>precision</w:t>
      </w:r>
      <w:r w:rsidRPr="00AC0345">
        <w:rPr>
          <w:lang w:val="en-GB"/>
        </w:rPr>
        <w:t xml:space="preserve">: </w:t>
      </w:r>
      <w:r w:rsidRPr="00974AB3">
        <w:rPr>
          <w:lang w:val="en-GB"/>
        </w:rPr>
        <w:t>0.59</w:t>
      </w:r>
      <w:r w:rsidR="00570D85">
        <w:rPr>
          <w:lang w:val="en-GB"/>
        </w:rPr>
        <w:t>84</w:t>
      </w:r>
      <w:r w:rsidRPr="00AC0345">
        <w:rPr>
          <w:lang w:val="en-GB"/>
        </w:rPr>
        <w:t xml:space="preserve">, </w:t>
      </w:r>
      <w:r w:rsidRPr="00AC0345">
        <w:rPr>
          <w:b/>
          <w:bCs/>
          <w:lang w:val="en-GB"/>
        </w:rPr>
        <w:t>recall</w:t>
      </w:r>
      <w:r w:rsidRPr="00AC0345">
        <w:rPr>
          <w:lang w:val="en-GB"/>
        </w:rPr>
        <w:t xml:space="preserve">: </w:t>
      </w:r>
      <w:r w:rsidRPr="00974AB3">
        <w:rPr>
          <w:lang w:val="en-GB"/>
        </w:rPr>
        <w:t>0.59</w:t>
      </w:r>
      <w:r>
        <w:rPr>
          <w:lang w:val="en-GB"/>
        </w:rPr>
        <w:t>92</w:t>
      </w:r>
      <w:r w:rsidRPr="00AC0345">
        <w:rPr>
          <w:lang w:val="en-GB"/>
        </w:rPr>
        <w:t xml:space="preserve">, </w:t>
      </w:r>
      <w:r w:rsidRPr="00AC0345">
        <w:rPr>
          <w:b/>
          <w:bCs/>
          <w:lang w:val="en-GB"/>
        </w:rPr>
        <w:t>F1</w:t>
      </w:r>
      <w:r w:rsidRPr="00AC0345">
        <w:rPr>
          <w:lang w:val="en-GB"/>
        </w:rPr>
        <w:t xml:space="preserve">: </w:t>
      </w:r>
      <w:r w:rsidRPr="00974AB3">
        <w:rPr>
          <w:lang w:val="en-GB"/>
        </w:rPr>
        <w:t>0.59</w:t>
      </w:r>
      <w:r>
        <w:rPr>
          <w:lang w:val="en-GB"/>
        </w:rPr>
        <w:t>92</w:t>
      </w:r>
    </w:p>
    <w:p w14:paraId="12C35176" w14:textId="77777777" w:rsidR="001C7C5E" w:rsidRPr="00AC0345" w:rsidRDefault="001C7C5E" w:rsidP="001C7C5E">
      <w:pPr>
        <w:pStyle w:val="ListParagraph"/>
        <w:spacing w:line="360" w:lineRule="auto"/>
        <w:jc w:val="both"/>
        <w:rPr>
          <w:lang w:val="en-US"/>
        </w:rPr>
      </w:pPr>
    </w:p>
    <w:p w14:paraId="01B28AD7" w14:textId="3FF0D13D" w:rsidR="00D35614" w:rsidRDefault="00D35614" w:rsidP="00D35614">
      <w:pPr>
        <w:pStyle w:val="ListParagraph"/>
        <w:numPr>
          <w:ilvl w:val="0"/>
          <w:numId w:val="4"/>
        </w:numPr>
        <w:spacing w:line="360" w:lineRule="auto"/>
        <w:jc w:val="both"/>
        <w:rPr>
          <w:lang w:val="en-GB"/>
        </w:rPr>
      </w:pPr>
      <w:r w:rsidRPr="00AC0345">
        <w:rPr>
          <w:lang w:val="en-GB"/>
        </w:rPr>
        <w:t xml:space="preserve">After </w:t>
      </w:r>
      <w:r>
        <w:rPr>
          <w:lang w:val="en-GB"/>
        </w:rPr>
        <w:t>3</w:t>
      </w:r>
      <w:r w:rsidRPr="00AC0345">
        <w:rPr>
          <w:lang w:val="en-GB"/>
        </w:rPr>
        <w:t xml:space="preserve"> epochs </w:t>
      </w:r>
      <w:r>
        <w:rPr>
          <w:lang w:val="en-GB"/>
        </w:rPr>
        <w:t>–</w:t>
      </w:r>
      <w:r w:rsidRPr="00AC0345">
        <w:rPr>
          <w:lang w:val="en-GB"/>
        </w:rPr>
        <w:t xml:space="preserve"> </w:t>
      </w:r>
      <w:r>
        <w:rPr>
          <w:b/>
          <w:bCs/>
          <w:lang w:val="en-GB"/>
        </w:rPr>
        <w:t xml:space="preserve">loss: </w:t>
      </w:r>
      <w:r w:rsidRPr="00974AB3">
        <w:rPr>
          <w:lang w:val="en-GB"/>
        </w:rPr>
        <w:t>1.</w:t>
      </w:r>
      <w:r w:rsidR="00570D85">
        <w:rPr>
          <w:lang w:val="en-GB"/>
        </w:rPr>
        <w:t>5329</w:t>
      </w:r>
      <w:r>
        <w:rPr>
          <w:b/>
          <w:bCs/>
          <w:lang w:val="en-GB"/>
        </w:rPr>
        <w:t xml:space="preserve">, </w:t>
      </w:r>
      <w:proofErr w:type="spellStart"/>
      <w:r w:rsidRPr="00AC0345">
        <w:rPr>
          <w:b/>
          <w:bCs/>
          <w:lang w:val="en-GB"/>
        </w:rPr>
        <w:t>top_acc</w:t>
      </w:r>
      <w:proofErr w:type="spellEnd"/>
      <w:r w:rsidRPr="00AC0345">
        <w:rPr>
          <w:lang w:val="en-GB"/>
        </w:rPr>
        <w:t>: [</w:t>
      </w:r>
      <w:r w:rsidR="00570D85">
        <w:rPr>
          <w:lang w:val="en-GB"/>
        </w:rPr>
        <w:t>1.0000</w:t>
      </w:r>
      <w:r w:rsidRPr="00AC0345">
        <w:rPr>
          <w:lang w:val="en-GB"/>
        </w:rPr>
        <w:t xml:space="preserve">], </w:t>
      </w:r>
      <w:r w:rsidRPr="00AC0345">
        <w:rPr>
          <w:b/>
          <w:bCs/>
          <w:lang w:val="en-GB"/>
        </w:rPr>
        <w:t>precision</w:t>
      </w:r>
      <w:r w:rsidRPr="00AC0345">
        <w:rPr>
          <w:lang w:val="en-GB"/>
        </w:rPr>
        <w:t xml:space="preserve">: </w:t>
      </w:r>
      <w:r w:rsidRPr="00974AB3">
        <w:rPr>
          <w:lang w:val="en-GB"/>
        </w:rPr>
        <w:t>0.</w:t>
      </w:r>
      <w:r w:rsidR="00570D85" w:rsidRPr="00570D85">
        <w:rPr>
          <w:lang w:val="en-GB"/>
        </w:rPr>
        <w:t xml:space="preserve"> </w:t>
      </w:r>
      <w:r w:rsidR="00570D85" w:rsidRPr="00974AB3">
        <w:rPr>
          <w:lang w:val="en-GB"/>
        </w:rPr>
        <w:t>59</w:t>
      </w:r>
      <w:r w:rsidR="00570D85">
        <w:rPr>
          <w:lang w:val="en-GB"/>
        </w:rPr>
        <w:t>84</w:t>
      </w:r>
      <w:r w:rsidRPr="00AC0345">
        <w:rPr>
          <w:lang w:val="en-GB"/>
        </w:rPr>
        <w:t xml:space="preserve">, </w:t>
      </w:r>
      <w:r w:rsidRPr="00AC0345">
        <w:rPr>
          <w:b/>
          <w:bCs/>
          <w:lang w:val="en-GB"/>
        </w:rPr>
        <w:t>recall</w:t>
      </w:r>
      <w:r w:rsidRPr="00AC0345">
        <w:rPr>
          <w:lang w:val="en-GB"/>
        </w:rPr>
        <w:t xml:space="preserve">: </w:t>
      </w:r>
      <w:r w:rsidRPr="00974AB3">
        <w:rPr>
          <w:lang w:val="en-GB"/>
        </w:rPr>
        <w:t>0.</w:t>
      </w:r>
      <w:r w:rsidR="00570D85" w:rsidRPr="00570D85">
        <w:rPr>
          <w:lang w:val="en-GB"/>
        </w:rPr>
        <w:t xml:space="preserve"> </w:t>
      </w:r>
      <w:r w:rsidR="00570D85" w:rsidRPr="00974AB3">
        <w:rPr>
          <w:lang w:val="en-GB"/>
        </w:rPr>
        <w:t>59</w:t>
      </w:r>
      <w:r w:rsidR="00570D85">
        <w:rPr>
          <w:lang w:val="en-GB"/>
        </w:rPr>
        <w:t>84</w:t>
      </w:r>
      <w:r w:rsidRPr="00AC0345">
        <w:rPr>
          <w:lang w:val="en-GB"/>
        </w:rPr>
        <w:t xml:space="preserve">, </w:t>
      </w:r>
      <w:r w:rsidRPr="00AC0345">
        <w:rPr>
          <w:b/>
          <w:bCs/>
          <w:lang w:val="en-GB"/>
        </w:rPr>
        <w:t>F1</w:t>
      </w:r>
      <w:r w:rsidRPr="00AC0345">
        <w:rPr>
          <w:lang w:val="en-GB"/>
        </w:rPr>
        <w:t xml:space="preserve">: </w:t>
      </w:r>
      <w:r w:rsidRPr="00974AB3">
        <w:rPr>
          <w:lang w:val="en-GB"/>
        </w:rPr>
        <w:t>0.</w:t>
      </w:r>
      <w:r w:rsidR="00570D85" w:rsidRPr="00570D85">
        <w:rPr>
          <w:lang w:val="en-GB"/>
        </w:rPr>
        <w:t xml:space="preserve"> </w:t>
      </w:r>
      <w:r w:rsidR="00570D85" w:rsidRPr="00974AB3">
        <w:rPr>
          <w:lang w:val="en-GB"/>
        </w:rPr>
        <w:t>59</w:t>
      </w:r>
      <w:r w:rsidR="00570D85">
        <w:rPr>
          <w:lang w:val="en-GB"/>
        </w:rPr>
        <w:t>84</w:t>
      </w:r>
    </w:p>
    <w:p w14:paraId="53D48047" w14:textId="77777777" w:rsidR="001C7C5E" w:rsidRPr="00AC0345" w:rsidRDefault="001C7C5E" w:rsidP="001C7C5E">
      <w:pPr>
        <w:pStyle w:val="ListParagraph"/>
        <w:spacing w:line="360" w:lineRule="auto"/>
        <w:jc w:val="both"/>
        <w:rPr>
          <w:lang w:val="en-US"/>
        </w:rPr>
      </w:pPr>
    </w:p>
    <w:p w14:paraId="1AAF974A" w14:textId="1497EA41" w:rsidR="00570D85" w:rsidRDefault="00570D85" w:rsidP="00570D85">
      <w:pPr>
        <w:pStyle w:val="ListParagraph"/>
        <w:numPr>
          <w:ilvl w:val="0"/>
          <w:numId w:val="4"/>
        </w:numPr>
        <w:spacing w:line="360" w:lineRule="auto"/>
        <w:jc w:val="both"/>
        <w:rPr>
          <w:lang w:val="en-GB"/>
        </w:rPr>
      </w:pPr>
      <w:r w:rsidRPr="00AC0345">
        <w:rPr>
          <w:lang w:val="en-GB"/>
        </w:rPr>
        <w:t xml:space="preserve">After </w:t>
      </w:r>
      <w:r>
        <w:rPr>
          <w:lang w:val="en-GB"/>
        </w:rPr>
        <w:t>4</w:t>
      </w:r>
      <w:r w:rsidRPr="00AC0345">
        <w:rPr>
          <w:lang w:val="en-GB"/>
        </w:rPr>
        <w:t xml:space="preserve"> epochs </w:t>
      </w:r>
      <w:r>
        <w:rPr>
          <w:lang w:val="en-GB"/>
        </w:rPr>
        <w:t>–</w:t>
      </w:r>
      <w:r w:rsidRPr="00AC0345">
        <w:rPr>
          <w:lang w:val="en-GB"/>
        </w:rPr>
        <w:t xml:space="preserve"> </w:t>
      </w:r>
      <w:r>
        <w:rPr>
          <w:b/>
          <w:bCs/>
          <w:lang w:val="en-GB"/>
        </w:rPr>
        <w:t xml:space="preserve">loss: </w:t>
      </w:r>
      <w:r w:rsidRPr="00974AB3">
        <w:rPr>
          <w:lang w:val="en-GB"/>
        </w:rPr>
        <w:t>1.</w:t>
      </w:r>
      <w:r>
        <w:rPr>
          <w:lang w:val="en-GB"/>
        </w:rPr>
        <w:t>5329</w:t>
      </w:r>
      <w:r>
        <w:rPr>
          <w:b/>
          <w:bCs/>
          <w:lang w:val="en-GB"/>
        </w:rPr>
        <w:t xml:space="preserve">, </w:t>
      </w:r>
      <w:proofErr w:type="spellStart"/>
      <w:r w:rsidRPr="00AC0345">
        <w:rPr>
          <w:b/>
          <w:bCs/>
          <w:lang w:val="en-GB"/>
        </w:rPr>
        <w:t>top_acc</w:t>
      </w:r>
      <w:proofErr w:type="spellEnd"/>
      <w:r w:rsidRPr="00AC0345">
        <w:rPr>
          <w:lang w:val="en-GB"/>
        </w:rPr>
        <w:t>: [</w:t>
      </w:r>
      <w:r>
        <w:rPr>
          <w:lang w:val="en-GB"/>
        </w:rPr>
        <w:t>1.0000</w:t>
      </w:r>
      <w:r w:rsidRPr="00AC0345">
        <w:rPr>
          <w:lang w:val="en-GB"/>
        </w:rPr>
        <w:t xml:space="preserve">], </w:t>
      </w:r>
      <w:r w:rsidRPr="00AC0345">
        <w:rPr>
          <w:b/>
          <w:bCs/>
          <w:lang w:val="en-GB"/>
        </w:rPr>
        <w:t>precision</w:t>
      </w:r>
      <w:r w:rsidRPr="00AC0345">
        <w:rPr>
          <w:lang w:val="en-GB"/>
        </w:rPr>
        <w:t xml:space="preserve">: </w:t>
      </w:r>
      <w:r w:rsidRPr="00974AB3">
        <w:rPr>
          <w:lang w:val="en-GB"/>
        </w:rPr>
        <w:t>0.</w:t>
      </w:r>
      <w:r w:rsidRPr="00570D85">
        <w:rPr>
          <w:lang w:val="en-GB"/>
        </w:rPr>
        <w:t xml:space="preserve"> </w:t>
      </w:r>
      <w:r w:rsidRPr="00974AB3">
        <w:rPr>
          <w:lang w:val="en-GB"/>
        </w:rPr>
        <w:t>59</w:t>
      </w:r>
      <w:r>
        <w:rPr>
          <w:lang w:val="en-GB"/>
        </w:rPr>
        <w:t>84</w:t>
      </w:r>
      <w:r w:rsidRPr="00AC0345">
        <w:rPr>
          <w:lang w:val="en-GB"/>
        </w:rPr>
        <w:t xml:space="preserve">, </w:t>
      </w:r>
      <w:r w:rsidRPr="00AC0345">
        <w:rPr>
          <w:b/>
          <w:bCs/>
          <w:lang w:val="en-GB"/>
        </w:rPr>
        <w:t>recall</w:t>
      </w:r>
      <w:r w:rsidRPr="00AC0345">
        <w:rPr>
          <w:lang w:val="en-GB"/>
        </w:rPr>
        <w:t xml:space="preserve">: </w:t>
      </w:r>
      <w:r w:rsidRPr="00974AB3">
        <w:rPr>
          <w:lang w:val="en-GB"/>
        </w:rPr>
        <w:t>0.</w:t>
      </w:r>
      <w:r w:rsidRPr="00570D85">
        <w:rPr>
          <w:lang w:val="en-GB"/>
        </w:rPr>
        <w:t xml:space="preserve"> </w:t>
      </w:r>
      <w:r w:rsidRPr="00974AB3">
        <w:rPr>
          <w:lang w:val="en-GB"/>
        </w:rPr>
        <w:t>59</w:t>
      </w:r>
      <w:r>
        <w:rPr>
          <w:lang w:val="en-GB"/>
        </w:rPr>
        <w:t>84</w:t>
      </w:r>
      <w:r w:rsidRPr="00AC0345">
        <w:rPr>
          <w:lang w:val="en-GB"/>
        </w:rPr>
        <w:t xml:space="preserve">, </w:t>
      </w:r>
      <w:r w:rsidRPr="00AC0345">
        <w:rPr>
          <w:b/>
          <w:bCs/>
          <w:lang w:val="en-GB"/>
        </w:rPr>
        <w:t>F1</w:t>
      </w:r>
      <w:r w:rsidRPr="00AC0345">
        <w:rPr>
          <w:lang w:val="en-GB"/>
        </w:rPr>
        <w:t xml:space="preserve">: </w:t>
      </w:r>
      <w:r w:rsidRPr="00974AB3">
        <w:rPr>
          <w:lang w:val="en-GB"/>
        </w:rPr>
        <w:t>0.</w:t>
      </w:r>
      <w:r w:rsidRPr="00570D85">
        <w:rPr>
          <w:lang w:val="en-GB"/>
        </w:rPr>
        <w:t xml:space="preserve"> </w:t>
      </w:r>
      <w:r w:rsidRPr="00974AB3">
        <w:rPr>
          <w:lang w:val="en-GB"/>
        </w:rPr>
        <w:t>59</w:t>
      </w:r>
      <w:r>
        <w:rPr>
          <w:lang w:val="en-GB"/>
        </w:rPr>
        <w:t>84</w:t>
      </w:r>
    </w:p>
    <w:p w14:paraId="334EC0FC" w14:textId="77777777" w:rsidR="00570D85" w:rsidRPr="00570D85" w:rsidRDefault="00570D85" w:rsidP="00570D85">
      <w:pPr>
        <w:pStyle w:val="ListParagraph"/>
        <w:rPr>
          <w:lang w:val="en-GB"/>
        </w:rPr>
      </w:pPr>
    </w:p>
    <w:p w14:paraId="5CB5536F" w14:textId="230271F8" w:rsidR="00570D85" w:rsidRPr="00570D85" w:rsidRDefault="00570D85" w:rsidP="00570D85">
      <w:pPr>
        <w:pStyle w:val="ListParagraph"/>
        <w:numPr>
          <w:ilvl w:val="0"/>
          <w:numId w:val="4"/>
        </w:numPr>
        <w:spacing w:line="360" w:lineRule="auto"/>
        <w:jc w:val="both"/>
        <w:rPr>
          <w:lang w:val="en-GB"/>
        </w:rPr>
      </w:pPr>
      <w:r w:rsidRPr="00AC0345">
        <w:rPr>
          <w:lang w:val="en-GB"/>
        </w:rPr>
        <w:t xml:space="preserve">After </w:t>
      </w:r>
      <w:r>
        <w:rPr>
          <w:lang w:val="en-GB"/>
        </w:rPr>
        <w:t>5</w:t>
      </w:r>
      <w:r w:rsidRPr="00AC0345">
        <w:rPr>
          <w:lang w:val="en-GB"/>
        </w:rPr>
        <w:t xml:space="preserve"> epochs </w:t>
      </w:r>
      <w:r>
        <w:rPr>
          <w:lang w:val="en-GB"/>
        </w:rPr>
        <w:t>–</w:t>
      </w:r>
      <w:r w:rsidRPr="00AC0345">
        <w:rPr>
          <w:lang w:val="en-GB"/>
        </w:rPr>
        <w:t xml:space="preserve"> </w:t>
      </w:r>
      <w:r>
        <w:rPr>
          <w:b/>
          <w:bCs/>
          <w:lang w:val="en-GB"/>
        </w:rPr>
        <w:t xml:space="preserve">loss: </w:t>
      </w:r>
      <w:r w:rsidRPr="00974AB3">
        <w:rPr>
          <w:lang w:val="en-GB"/>
        </w:rPr>
        <w:t>1.</w:t>
      </w:r>
      <w:r>
        <w:rPr>
          <w:lang w:val="en-GB"/>
        </w:rPr>
        <w:t>5329</w:t>
      </w:r>
      <w:r>
        <w:rPr>
          <w:b/>
          <w:bCs/>
          <w:lang w:val="en-GB"/>
        </w:rPr>
        <w:t xml:space="preserve">, </w:t>
      </w:r>
      <w:proofErr w:type="spellStart"/>
      <w:r w:rsidRPr="00AC0345">
        <w:rPr>
          <w:b/>
          <w:bCs/>
          <w:lang w:val="en-GB"/>
        </w:rPr>
        <w:t>top_acc</w:t>
      </w:r>
      <w:proofErr w:type="spellEnd"/>
      <w:r w:rsidRPr="00AC0345">
        <w:rPr>
          <w:lang w:val="en-GB"/>
        </w:rPr>
        <w:t>: [</w:t>
      </w:r>
      <w:r>
        <w:rPr>
          <w:lang w:val="en-GB"/>
        </w:rPr>
        <w:t>1.0000</w:t>
      </w:r>
      <w:r w:rsidRPr="00AC0345">
        <w:rPr>
          <w:lang w:val="en-GB"/>
        </w:rPr>
        <w:t xml:space="preserve">], </w:t>
      </w:r>
      <w:r w:rsidRPr="00AC0345">
        <w:rPr>
          <w:b/>
          <w:bCs/>
          <w:lang w:val="en-GB"/>
        </w:rPr>
        <w:t>precision</w:t>
      </w:r>
      <w:r w:rsidRPr="00AC0345">
        <w:rPr>
          <w:lang w:val="en-GB"/>
        </w:rPr>
        <w:t xml:space="preserve">: </w:t>
      </w:r>
      <w:r w:rsidRPr="00974AB3">
        <w:rPr>
          <w:lang w:val="en-GB"/>
        </w:rPr>
        <w:t>0.</w:t>
      </w:r>
      <w:r w:rsidRPr="00570D85">
        <w:rPr>
          <w:lang w:val="en-GB"/>
        </w:rPr>
        <w:t xml:space="preserve"> </w:t>
      </w:r>
      <w:r w:rsidRPr="00974AB3">
        <w:rPr>
          <w:lang w:val="en-GB"/>
        </w:rPr>
        <w:t>59</w:t>
      </w:r>
      <w:r>
        <w:rPr>
          <w:lang w:val="en-GB"/>
        </w:rPr>
        <w:t>84</w:t>
      </w:r>
      <w:r w:rsidRPr="00AC0345">
        <w:rPr>
          <w:lang w:val="en-GB"/>
        </w:rPr>
        <w:t xml:space="preserve">, </w:t>
      </w:r>
      <w:r w:rsidRPr="00AC0345">
        <w:rPr>
          <w:b/>
          <w:bCs/>
          <w:lang w:val="en-GB"/>
        </w:rPr>
        <w:t>recall</w:t>
      </w:r>
      <w:r w:rsidRPr="00AC0345">
        <w:rPr>
          <w:lang w:val="en-GB"/>
        </w:rPr>
        <w:t xml:space="preserve">: </w:t>
      </w:r>
      <w:r w:rsidRPr="00974AB3">
        <w:rPr>
          <w:lang w:val="en-GB"/>
        </w:rPr>
        <w:t>0.</w:t>
      </w:r>
      <w:r w:rsidRPr="00570D85">
        <w:rPr>
          <w:lang w:val="en-GB"/>
        </w:rPr>
        <w:t xml:space="preserve"> </w:t>
      </w:r>
      <w:r w:rsidRPr="00974AB3">
        <w:rPr>
          <w:lang w:val="en-GB"/>
        </w:rPr>
        <w:t>59</w:t>
      </w:r>
      <w:r>
        <w:rPr>
          <w:lang w:val="en-GB"/>
        </w:rPr>
        <w:t>84</w:t>
      </w:r>
      <w:r w:rsidRPr="00AC0345">
        <w:rPr>
          <w:lang w:val="en-GB"/>
        </w:rPr>
        <w:t xml:space="preserve">, </w:t>
      </w:r>
      <w:r w:rsidRPr="00AC0345">
        <w:rPr>
          <w:b/>
          <w:bCs/>
          <w:lang w:val="en-GB"/>
        </w:rPr>
        <w:t>F1</w:t>
      </w:r>
      <w:r w:rsidRPr="00AC0345">
        <w:rPr>
          <w:lang w:val="en-GB"/>
        </w:rPr>
        <w:t xml:space="preserve">: </w:t>
      </w:r>
      <w:r w:rsidRPr="00974AB3">
        <w:rPr>
          <w:lang w:val="en-GB"/>
        </w:rPr>
        <w:t>0.</w:t>
      </w:r>
      <w:r w:rsidRPr="00570D85">
        <w:rPr>
          <w:lang w:val="en-GB"/>
        </w:rPr>
        <w:t xml:space="preserve"> </w:t>
      </w:r>
      <w:r w:rsidRPr="00974AB3">
        <w:rPr>
          <w:lang w:val="en-GB"/>
        </w:rPr>
        <w:t>59</w:t>
      </w:r>
      <w:r>
        <w:rPr>
          <w:lang w:val="en-GB"/>
        </w:rPr>
        <w:t>84</w:t>
      </w:r>
    </w:p>
    <w:p w14:paraId="151506B3" w14:textId="77777777" w:rsidR="001C7C5E" w:rsidRPr="0046584A" w:rsidRDefault="001C7C5E" w:rsidP="005320C1">
      <w:pPr>
        <w:spacing w:line="360" w:lineRule="auto"/>
        <w:jc w:val="both"/>
        <w:rPr>
          <w:lang w:val="en-US"/>
        </w:rPr>
      </w:pPr>
    </w:p>
    <w:p w14:paraId="3C764655" w14:textId="393A0A09" w:rsidR="001C7C5E" w:rsidRDefault="001C7C5E" w:rsidP="001C7C5E">
      <w:pPr>
        <w:spacing w:line="360" w:lineRule="auto"/>
        <w:jc w:val="both"/>
        <w:rPr>
          <w:b/>
          <w:bCs/>
          <w:lang w:val="en-US"/>
        </w:rPr>
      </w:pPr>
      <w:r>
        <w:rPr>
          <w:lang w:val="en-US"/>
        </w:rPr>
        <w:t xml:space="preserve">Top accuracy recorded is </w:t>
      </w:r>
      <w:r w:rsidR="00EA33FE">
        <w:rPr>
          <w:b/>
          <w:bCs/>
          <w:lang w:val="en-US"/>
        </w:rPr>
        <w:t>1</w:t>
      </w:r>
      <w:r>
        <w:rPr>
          <w:lang w:val="en-US"/>
        </w:rPr>
        <w:t xml:space="preserve">, along with </w:t>
      </w:r>
      <w:r w:rsidRPr="00CC62FC">
        <w:rPr>
          <w:b/>
          <w:bCs/>
          <w:lang w:val="en-US"/>
        </w:rPr>
        <w:t>0.59</w:t>
      </w:r>
      <w:r>
        <w:rPr>
          <w:lang w:val="en-US"/>
        </w:rPr>
        <w:t xml:space="preserve"> score of precision, recall and F1 score respectively. Total number of trainable parameters were </w:t>
      </w:r>
      <w:r w:rsidRPr="00CC62FC">
        <w:rPr>
          <w:b/>
          <w:bCs/>
          <w:lang w:val="en-US"/>
        </w:rPr>
        <w:t>16048896</w:t>
      </w:r>
      <w:r>
        <w:rPr>
          <w:b/>
          <w:bCs/>
          <w:lang w:val="en-US"/>
        </w:rPr>
        <w:t>.</w:t>
      </w:r>
    </w:p>
    <w:p w14:paraId="029FD842" w14:textId="49381F69" w:rsidR="001F3388" w:rsidRDefault="001F3388" w:rsidP="001C7C5E">
      <w:pPr>
        <w:spacing w:line="360" w:lineRule="auto"/>
        <w:jc w:val="both"/>
        <w:rPr>
          <w:b/>
          <w:bCs/>
          <w:lang w:val="en-US"/>
        </w:rPr>
      </w:pPr>
    </w:p>
    <w:p w14:paraId="5A243F18" w14:textId="77777777" w:rsidR="006F24FB" w:rsidRPr="002E0A9C" w:rsidRDefault="006F24FB" w:rsidP="001C7C5E">
      <w:pPr>
        <w:spacing w:line="360" w:lineRule="auto"/>
        <w:jc w:val="both"/>
        <w:rPr>
          <w:lang w:val="en-US"/>
        </w:rPr>
      </w:pPr>
    </w:p>
    <w:p w14:paraId="4CC56A5A" w14:textId="4C8DE8A5" w:rsidR="0046584A" w:rsidRDefault="0046584A" w:rsidP="005320C1">
      <w:pPr>
        <w:spacing w:line="360" w:lineRule="auto"/>
        <w:jc w:val="both"/>
        <w:rPr>
          <w:b/>
          <w:bCs/>
          <w:lang w:val="en-US"/>
        </w:rPr>
      </w:pPr>
    </w:p>
    <w:p w14:paraId="7B22D5A2" w14:textId="026AA3F0" w:rsidR="0046584A" w:rsidRDefault="0046584A" w:rsidP="005320C1">
      <w:pPr>
        <w:spacing w:line="360" w:lineRule="auto"/>
        <w:jc w:val="both"/>
        <w:rPr>
          <w:b/>
          <w:bCs/>
          <w:lang w:val="en-US"/>
        </w:rPr>
      </w:pPr>
    </w:p>
    <w:p w14:paraId="501FD9DF" w14:textId="70F615E1" w:rsidR="0046584A" w:rsidRDefault="0046584A" w:rsidP="005320C1">
      <w:pPr>
        <w:spacing w:line="360" w:lineRule="auto"/>
        <w:jc w:val="both"/>
        <w:rPr>
          <w:b/>
          <w:bCs/>
          <w:lang w:val="en-US"/>
        </w:rPr>
      </w:pPr>
    </w:p>
    <w:p w14:paraId="2BB24FBA" w14:textId="72A95720" w:rsidR="0046584A" w:rsidRDefault="0046584A" w:rsidP="005320C1">
      <w:pPr>
        <w:spacing w:line="360" w:lineRule="auto"/>
        <w:jc w:val="both"/>
        <w:rPr>
          <w:b/>
          <w:bCs/>
          <w:lang w:val="en-US"/>
        </w:rPr>
      </w:pPr>
    </w:p>
    <w:p w14:paraId="65806E8B" w14:textId="0B1DB785" w:rsidR="0046584A" w:rsidRDefault="0046584A" w:rsidP="005320C1">
      <w:pPr>
        <w:spacing w:line="360" w:lineRule="auto"/>
        <w:jc w:val="both"/>
        <w:rPr>
          <w:b/>
          <w:bCs/>
          <w:lang w:val="en-US"/>
        </w:rPr>
      </w:pPr>
    </w:p>
    <w:p w14:paraId="0E1627CF" w14:textId="0301F669" w:rsidR="0046584A" w:rsidRDefault="0046584A" w:rsidP="005320C1">
      <w:pPr>
        <w:spacing w:line="360" w:lineRule="auto"/>
        <w:jc w:val="both"/>
        <w:rPr>
          <w:b/>
          <w:bCs/>
          <w:lang w:val="en-US"/>
        </w:rPr>
      </w:pPr>
    </w:p>
    <w:p w14:paraId="7D56D52F" w14:textId="073D7161" w:rsidR="0046584A" w:rsidRDefault="0046584A" w:rsidP="005320C1">
      <w:pPr>
        <w:spacing w:line="360" w:lineRule="auto"/>
        <w:jc w:val="both"/>
        <w:rPr>
          <w:b/>
          <w:bCs/>
          <w:lang w:val="en-US"/>
        </w:rPr>
      </w:pPr>
    </w:p>
    <w:p w14:paraId="5B333FAC" w14:textId="581E947B" w:rsidR="0046584A" w:rsidRDefault="0046584A" w:rsidP="005320C1">
      <w:pPr>
        <w:spacing w:line="360" w:lineRule="auto"/>
        <w:jc w:val="both"/>
        <w:rPr>
          <w:b/>
          <w:bCs/>
          <w:lang w:val="en-US"/>
        </w:rPr>
      </w:pPr>
    </w:p>
    <w:p w14:paraId="28331B36" w14:textId="4BA7A901" w:rsidR="0046584A" w:rsidRDefault="0046584A" w:rsidP="005320C1">
      <w:pPr>
        <w:spacing w:line="360" w:lineRule="auto"/>
        <w:jc w:val="both"/>
        <w:rPr>
          <w:b/>
          <w:bCs/>
          <w:lang w:val="en-US"/>
        </w:rPr>
      </w:pPr>
    </w:p>
    <w:p w14:paraId="7A0B62A7" w14:textId="21D491F6" w:rsidR="0046584A" w:rsidRDefault="0046584A" w:rsidP="005320C1">
      <w:pPr>
        <w:spacing w:line="360" w:lineRule="auto"/>
        <w:jc w:val="both"/>
        <w:rPr>
          <w:b/>
          <w:bCs/>
          <w:lang w:val="en-US"/>
        </w:rPr>
      </w:pPr>
    </w:p>
    <w:p w14:paraId="72F0566B" w14:textId="09302EBA" w:rsidR="0046584A" w:rsidRDefault="0046584A" w:rsidP="005320C1">
      <w:pPr>
        <w:spacing w:line="360" w:lineRule="auto"/>
        <w:jc w:val="both"/>
        <w:rPr>
          <w:b/>
          <w:bCs/>
          <w:lang w:val="en-US"/>
        </w:rPr>
      </w:pPr>
    </w:p>
    <w:p w14:paraId="6CEA6E25" w14:textId="5E592140" w:rsidR="001F3388" w:rsidRDefault="001F3388" w:rsidP="001F3388">
      <w:pPr>
        <w:spacing w:line="360" w:lineRule="auto"/>
        <w:jc w:val="both"/>
        <w:rPr>
          <w:b/>
          <w:bCs/>
          <w:lang w:val="en-US"/>
        </w:rPr>
      </w:pPr>
      <w:r>
        <w:rPr>
          <w:b/>
          <w:bCs/>
          <w:lang w:val="en-US"/>
        </w:rPr>
        <w:lastRenderedPageBreak/>
        <w:t>5.4    Interactive Predictions</w:t>
      </w:r>
    </w:p>
    <w:p w14:paraId="789061B9" w14:textId="043C6C3E" w:rsidR="001F3388" w:rsidRDefault="001F3388" w:rsidP="001F3388">
      <w:pPr>
        <w:spacing w:line="360" w:lineRule="auto"/>
        <w:jc w:val="both"/>
        <w:rPr>
          <w:lang w:val="en-US"/>
        </w:rPr>
      </w:pPr>
      <w:r>
        <w:rPr>
          <w:lang w:val="en-US"/>
        </w:rPr>
        <w:t xml:space="preserve">To verify model’s output, saved model can be given a code snippet as an input and output would be the individual percentage values for different classes of complexity. Complexity class having highest value of percentage assigned to it is what model thinks as the best case scenario. </w:t>
      </w:r>
      <w:proofErr w:type="spellStart"/>
      <w:r>
        <w:rPr>
          <w:lang w:val="en-US"/>
        </w:rPr>
        <w:t>Lets</w:t>
      </w:r>
      <w:proofErr w:type="spellEnd"/>
      <w:r>
        <w:rPr>
          <w:lang w:val="en-US"/>
        </w:rPr>
        <w:t xml:space="preserve"> see an example of it.</w:t>
      </w:r>
    </w:p>
    <w:p w14:paraId="1D1130C9" w14:textId="37895394" w:rsidR="002E6A3F" w:rsidRDefault="002E6A3F" w:rsidP="001F3388">
      <w:pPr>
        <w:spacing w:line="360" w:lineRule="auto"/>
        <w:jc w:val="both"/>
        <w:rPr>
          <w:lang w:val="en-US"/>
        </w:rPr>
      </w:pPr>
    </w:p>
    <w:p w14:paraId="2A583653" w14:textId="56FD0C39" w:rsidR="002E6A3F" w:rsidRPr="00EC05DB" w:rsidRDefault="002E6A3F" w:rsidP="001F3388">
      <w:pPr>
        <w:spacing w:line="360" w:lineRule="auto"/>
        <w:jc w:val="both"/>
        <w:rPr>
          <w:b/>
          <w:bCs/>
          <w:lang w:val="en-US"/>
        </w:rPr>
      </w:pPr>
      <w:r w:rsidRPr="00EC05DB">
        <w:rPr>
          <w:b/>
          <w:bCs/>
          <w:lang w:val="en-US"/>
        </w:rPr>
        <w:t>Example 1</w:t>
      </w:r>
    </w:p>
    <w:p w14:paraId="44CAD0A8" w14:textId="77777777" w:rsidR="002E6A3F" w:rsidRDefault="002E6A3F" w:rsidP="001F3388">
      <w:pPr>
        <w:spacing w:line="360" w:lineRule="auto"/>
        <w:jc w:val="both"/>
        <w:rPr>
          <w:lang w:val="en-US"/>
        </w:rPr>
      </w:pPr>
    </w:p>
    <w:p w14:paraId="5601DFC8" w14:textId="70B1FCC2" w:rsidR="001F3388" w:rsidRDefault="001F3388" w:rsidP="001F3388">
      <w:pPr>
        <w:pStyle w:val="ListParagraph"/>
        <w:numPr>
          <w:ilvl w:val="0"/>
          <w:numId w:val="13"/>
        </w:numPr>
        <w:spacing w:line="360" w:lineRule="auto"/>
        <w:jc w:val="both"/>
        <w:rPr>
          <w:lang w:val="en-US"/>
        </w:rPr>
      </w:pPr>
      <w:r>
        <w:rPr>
          <w:lang w:val="en-US"/>
        </w:rPr>
        <w:t>Input:- Figure 5.1 shows an example of input code snippet.</w:t>
      </w:r>
    </w:p>
    <w:p w14:paraId="773A8C65" w14:textId="68B98C1D" w:rsidR="001F3388" w:rsidRPr="001F3388" w:rsidRDefault="001F3388" w:rsidP="001F3388">
      <w:pPr>
        <w:pStyle w:val="ListParagraph"/>
        <w:spacing w:line="360" w:lineRule="auto"/>
        <w:jc w:val="both"/>
        <w:rPr>
          <w:lang w:val="en-US"/>
        </w:rPr>
      </w:pPr>
      <w:r>
        <w:rPr>
          <w:noProof/>
          <w:lang w:val="en-US"/>
        </w:rPr>
        <w:drawing>
          <wp:inline distT="0" distB="0" distL="0" distR="0" wp14:anchorId="31411D49" wp14:editId="05282490">
            <wp:extent cx="5232400" cy="2192020"/>
            <wp:effectExtent l="0" t="0" r="0" b="508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239585" cy="2195030"/>
                    </a:xfrm>
                    <a:prstGeom prst="rect">
                      <a:avLst/>
                    </a:prstGeom>
                  </pic:spPr>
                </pic:pic>
              </a:graphicData>
            </a:graphic>
          </wp:inline>
        </w:drawing>
      </w:r>
    </w:p>
    <w:p w14:paraId="187D3FC2" w14:textId="0A922C02" w:rsidR="0046584A" w:rsidRDefault="00A64E50" w:rsidP="00E02C8B">
      <w:pPr>
        <w:spacing w:line="360" w:lineRule="auto"/>
        <w:jc w:val="center"/>
        <w:rPr>
          <w:b/>
          <w:bCs/>
          <w:lang w:val="en-US"/>
        </w:rPr>
      </w:pPr>
      <w:r>
        <w:rPr>
          <w:b/>
          <w:bCs/>
          <w:lang w:val="en-US"/>
        </w:rPr>
        <w:t>Figure 5.1</w:t>
      </w:r>
      <w:r w:rsidR="00E02C8B">
        <w:rPr>
          <w:b/>
          <w:bCs/>
          <w:lang w:val="en-US"/>
        </w:rPr>
        <w:t xml:space="preserve"> (Model Input 1)</w:t>
      </w:r>
    </w:p>
    <w:p w14:paraId="0D96CAB0" w14:textId="11EB68FF" w:rsidR="001F3388" w:rsidRDefault="001F3388" w:rsidP="005320C1">
      <w:pPr>
        <w:spacing w:line="360" w:lineRule="auto"/>
        <w:jc w:val="both"/>
        <w:rPr>
          <w:b/>
          <w:bCs/>
          <w:lang w:val="en-US"/>
        </w:rPr>
      </w:pPr>
    </w:p>
    <w:p w14:paraId="0F27B27E" w14:textId="3D04CBD0" w:rsidR="00A64E50" w:rsidRPr="00A64E50" w:rsidRDefault="00A64E50" w:rsidP="00A64E50">
      <w:pPr>
        <w:pStyle w:val="ListParagraph"/>
        <w:numPr>
          <w:ilvl w:val="0"/>
          <w:numId w:val="13"/>
        </w:numPr>
        <w:spacing w:line="360" w:lineRule="auto"/>
        <w:jc w:val="both"/>
        <w:rPr>
          <w:b/>
          <w:bCs/>
          <w:lang w:val="en-US"/>
        </w:rPr>
      </w:pPr>
      <w:r>
        <w:rPr>
          <w:lang w:val="en-US"/>
        </w:rPr>
        <w:t>Output: Figure 5.2</w:t>
      </w:r>
      <w:r w:rsidR="003D6509">
        <w:rPr>
          <w:lang w:val="en-US"/>
        </w:rPr>
        <w:t xml:space="preserve">(using </w:t>
      </w:r>
      <w:proofErr w:type="spellStart"/>
      <w:r w:rsidR="003D6509">
        <w:rPr>
          <w:lang w:val="en-US"/>
        </w:rPr>
        <w:t>keras</w:t>
      </w:r>
      <w:proofErr w:type="spellEnd"/>
      <w:r w:rsidR="003D6509">
        <w:rPr>
          <w:lang w:val="en-US"/>
        </w:rPr>
        <w:t xml:space="preserve"> model)</w:t>
      </w:r>
      <w:r>
        <w:rPr>
          <w:lang w:val="en-US"/>
        </w:rPr>
        <w:t xml:space="preserve"> shows the snapshot of output for input from Figure 5.2</w:t>
      </w:r>
    </w:p>
    <w:p w14:paraId="0629F6D5" w14:textId="6B9A004A" w:rsidR="00A64E50" w:rsidRPr="00A64E50" w:rsidRDefault="00A64E50" w:rsidP="00A64E50">
      <w:pPr>
        <w:pStyle w:val="ListParagraph"/>
        <w:spacing w:line="360" w:lineRule="auto"/>
        <w:jc w:val="both"/>
        <w:rPr>
          <w:b/>
          <w:bCs/>
          <w:lang w:val="en-US"/>
        </w:rPr>
      </w:pPr>
      <w:r>
        <w:rPr>
          <w:b/>
          <w:bCs/>
          <w:noProof/>
          <w:lang w:val="en-US"/>
        </w:rPr>
        <w:drawing>
          <wp:inline distT="0" distB="0" distL="0" distR="0" wp14:anchorId="0E0A03D5" wp14:editId="1B53CBBE">
            <wp:extent cx="5232400" cy="1981200"/>
            <wp:effectExtent l="0" t="0" r="0" b="0"/>
            <wp:docPr id="51" name="Picture 5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ext, letter&#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43965" cy="1985579"/>
                    </a:xfrm>
                    <a:prstGeom prst="rect">
                      <a:avLst/>
                    </a:prstGeom>
                  </pic:spPr>
                </pic:pic>
              </a:graphicData>
            </a:graphic>
          </wp:inline>
        </w:drawing>
      </w:r>
    </w:p>
    <w:p w14:paraId="5CADDA84" w14:textId="431A5508" w:rsidR="00A64E50" w:rsidRDefault="00A64E50" w:rsidP="00E02C8B">
      <w:pPr>
        <w:spacing w:line="360" w:lineRule="auto"/>
        <w:jc w:val="center"/>
        <w:rPr>
          <w:b/>
          <w:bCs/>
          <w:lang w:val="en-US"/>
        </w:rPr>
      </w:pPr>
      <w:r>
        <w:rPr>
          <w:b/>
          <w:bCs/>
          <w:lang w:val="en-US"/>
        </w:rPr>
        <w:t>Figure 5.2</w:t>
      </w:r>
      <w:r w:rsidR="00E02C8B">
        <w:rPr>
          <w:b/>
          <w:bCs/>
          <w:lang w:val="en-US"/>
        </w:rPr>
        <w:t xml:space="preserve"> (</w:t>
      </w:r>
      <w:proofErr w:type="spellStart"/>
      <w:r w:rsidR="00E02C8B">
        <w:rPr>
          <w:b/>
          <w:bCs/>
          <w:lang w:val="en-US"/>
        </w:rPr>
        <w:t>Keras</w:t>
      </w:r>
      <w:proofErr w:type="spellEnd"/>
      <w:r w:rsidR="00E02C8B">
        <w:rPr>
          <w:b/>
          <w:bCs/>
          <w:lang w:val="en-US"/>
        </w:rPr>
        <w:t xml:space="preserve"> Model Output)</w:t>
      </w:r>
    </w:p>
    <w:p w14:paraId="1315DC25" w14:textId="66A3786E" w:rsidR="00A64E50" w:rsidRDefault="00A64E50" w:rsidP="00A64E50">
      <w:pPr>
        <w:spacing w:line="360" w:lineRule="auto"/>
        <w:jc w:val="both"/>
        <w:rPr>
          <w:b/>
          <w:bCs/>
          <w:lang w:val="en-US"/>
        </w:rPr>
      </w:pPr>
    </w:p>
    <w:p w14:paraId="76AF233F" w14:textId="7C0BCBF7" w:rsidR="009C3117" w:rsidRPr="003D6509" w:rsidRDefault="00A64E50" w:rsidP="009C3117">
      <w:pPr>
        <w:pStyle w:val="ListParagraph"/>
        <w:numPr>
          <w:ilvl w:val="0"/>
          <w:numId w:val="13"/>
        </w:numPr>
        <w:spacing w:line="360" w:lineRule="auto"/>
        <w:jc w:val="both"/>
        <w:rPr>
          <w:b/>
          <w:bCs/>
          <w:lang w:val="en-US"/>
        </w:rPr>
      </w:pPr>
      <w:r>
        <w:rPr>
          <w:lang w:val="en-US"/>
        </w:rPr>
        <w:lastRenderedPageBreak/>
        <w:t xml:space="preserve">Figure 5.2 shows the output </w:t>
      </w:r>
      <w:r w:rsidR="009C3117">
        <w:rPr>
          <w:lang w:val="en-US"/>
        </w:rPr>
        <w:t>percentages</w:t>
      </w:r>
      <w:r>
        <w:rPr>
          <w:lang w:val="en-US"/>
        </w:rPr>
        <w:t xml:space="preserve"> and predicts with second best value(around 16%) towards </w:t>
      </w:r>
      <m:oMath>
        <m:sSup>
          <m:sSupPr>
            <m:ctrlPr>
              <w:rPr>
                <w:rFonts w:ascii="Cambria Math" w:hAnsi="Cambria Math"/>
                <w:i/>
                <w:lang w:val="en-US"/>
              </w:rPr>
            </m:ctrlPr>
          </m:sSupPr>
          <m:e>
            <m:r>
              <w:rPr>
                <w:rFonts w:ascii="Cambria Math" w:hAnsi="Cambria Math"/>
                <w:lang w:val="en-US"/>
              </w:rPr>
              <m:t>O(n</m:t>
            </m:r>
          </m:e>
          <m:sup>
            <m:r>
              <w:rPr>
                <w:rFonts w:ascii="Cambria Math" w:hAnsi="Cambria Math"/>
                <w:lang w:val="en-US"/>
              </w:rPr>
              <m:t>2</m:t>
            </m:r>
          </m:sup>
        </m:sSup>
        <m:r>
          <w:rPr>
            <w:rFonts w:ascii="Cambria Math" w:hAnsi="Cambria Math"/>
            <w:lang w:val="en-US"/>
          </w:rPr>
          <m:t>)</m:t>
        </m:r>
      </m:oMath>
      <w:r w:rsidR="009C3117">
        <w:rPr>
          <w:lang w:val="en-US"/>
        </w:rPr>
        <w:t>. It also displays the attention given to each path context created for the given input code.</w:t>
      </w:r>
    </w:p>
    <w:p w14:paraId="6B9CC807" w14:textId="0D43FC8D" w:rsidR="003D6509" w:rsidRPr="003D6509" w:rsidRDefault="003D6509" w:rsidP="009C3117">
      <w:pPr>
        <w:pStyle w:val="ListParagraph"/>
        <w:numPr>
          <w:ilvl w:val="0"/>
          <w:numId w:val="13"/>
        </w:numPr>
        <w:spacing w:line="360" w:lineRule="auto"/>
        <w:jc w:val="both"/>
        <w:rPr>
          <w:b/>
          <w:bCs/>
          <w:lang w:val="en-US"/>
        </w:rPr>
      </w:pPr>
      <w:r>
        <w:rPr>
          <w:lang w:val="en-US"/>
        </w:rPr>
        <w:t xml:space="preserve">Figure 5.3 shows(using </w:t>
      </w:r>
      <w:r w:rsidR="002E6A3F">
        <w:rPr>
          <w:lang w:val="en-US"/>
        </w:rPr>
        <w:t>TensorFlow</w:t>
      </w:r>
      <w:r>
        <w:rPr>
          <w:lang w:val="en-US"/>
        </w:rPr>
        <w:t>) similar results for the same input as Figure 5.1</w:t>
      </w:r>
    </w:p>
    <w:p w14:paraId="3B3830D5" w14:textId="69AE9C51" w:rsidR="003D6509" w:rsidRPr="0008189D" w:rsidRDefault="003D6509" w:rsidP="003D6509">
      <w:pPr>
        <w:pStyle w:val="ListParagraph"/>
        <w:spacing w:line="360" w:lineRule="auto"/>
        <w:jc w:val="both"/>
        <w:rPr>
          <w:b/>
          <w:bCs/>
          <w:lang w:val="en-US"/>
        </w:rPr>
      </w:pPr>
      <w:r>
        <w:rPr>
          <w:b/>
          <w:bCs/>
          <w:noProof/>
          <w:lang w:val="en-US"/>
        </w:rPr>
        <w:drawing>
          <wp:inline distT="0" distB="0" distL="0" distR="0" wp14:anchorId="6AAFB866" wp14:editId="058ACB88">
            <wp:extent cx="5189855" cy="2404533"/>
            <wp:effectExtent l="0" t="0" r="4445" b="0"/>
            <wp:docPr id="52" name="Picture 5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 let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202119" cy="2410215"/>
                    </a:xfrm>
                    <a:prstGeom prst="rect">
                      <a:avLst/>
                    </a:prstGeom>
                  </pic:spPr>
                </pic:pic>
              </a:graphicData>
            </a:graphic>
          </wp:inline>
        </w:drawing>
      </w:r>
    </w:p>
    <w:p w14:paraId="72B0A5FE" w14:textId="76F55B87" w:rsidR="0008189D" w:rsidRPr="009C3117" w:rsidRDefault="003D6509" w:rsidP="00375C89">
      <w:pPr>
        <w:pStyle w:val="ListParagraph"/>
        <w:spacing w:line="360" w:lineRule="auto"/>
        <w:jc w:val="center"/>
        <w:rPr>
          <w:b/>
          <w:bCs/>
          <w:lang w:val="en-US"/>
        </w:rPr>
      </w:pPr>
      <w:r>
        <w:rPr>
          <w:b/>
          <w:bCs/>
          <w:lang w:val="en-US"/>
        </w:rPr>
        <w:t>Figure 5.3</w:t>
      </w:r>
      <w:r w:rsidR="00E02C8B">
        <w:rPr>
          <w:b/>
          <w:bCs/>
          <w:lang w:val="en-US"/>
        </w:rPr>
        <w:t xml:space="preserve"> (TensorFlow output)</w:t>
      </w:r>
    </w:p>
    <w:p w14:paraId="205B106B" w14:textId="77777777" w:rsidR="0008189D" w:rsidRDefault="0008189D" w:rsidP="005320C1">
      <w:pPr>
        <w:spacing w:line="360" w:lineRule="auto"/>
        <w:jc w:val="both"/>
        <w:rPr>
          <w:b/>
          <w:bCs/>
          <w:lang w:val="en-US"/>
        </w:rPr>
      </w:pPr>
    </w:p>
    <w:p w14:paraId="4C0F7500" w14:textId="77777777" w:rsidR="0008189D" w:rsidRDefault="0008189D" w:rsidP="005320C1">
      <w:pPr>
        <w:spacing w:line="360" w:lineRule="auto"/>
        <w:jc w:val="both"/>
        <w:rPr>
          <w:b/>
          <w:bCs/>
          <w:lang w:val="en-US"/>
        </w:rPr>
      </w:pPr>
    </w:p>
    <w:p w14:paraId="259232ED" w14:textId="43E17F5E" w:rsidR="002E6A3F" w:rsidRDefault="002E6A3F" w:rsidP="002E6A3F">
      <w:pPr>
        <w:spacing w:line="360" w:lineRule="auto"/>
        <w:jc w:val="both"/>
        <w:rPr>
          <w:b/>
          <w:bCs/>
          <w:lang w:val="en-US"/>
        </w:rPr>
      </w:pPr>
      <w:r w:rsidRPr="00EC05DB">
        <w:rPr>
          <w:b/>
          <w:bCs/>
          <w:lang w:val="en-US"/>
        </w:rPr>
        <w:t>Example 2</w:t>
      </w:r>
    </w:p>
    <w:p w14:paraId="3CE022CC" w14:textId="77777777" w:rsidR="00CA5B7B" w:rsidRPr="00EC05DB" w:rsidRDefault="00CA5B7B" w:rsidP="002E6A3F">
      <w:pPr>
        <w:spacing w:line="360" w:lineRule="auto"/>
        <w:jc w:val="both"/>
        <w:rPr>
          <w:b/>
          <w:bCs/>
          <w:lang w:val="en-US"/>
        </w:rPr>
      </w:pPr>
    </w:p>
    <w:p w14:paraId="031F0297" w14:textId="25BCEE11" w:rsidR="002E6A3F" w:rsidRDefault="00F459B7" w:rsidP="00F459B7">
      <w:pPr>
        <w:pStyle w:val="ListParagraph"/>
        <w:numPr>
          <w:ilvl w:val="0"/>
          <w:numId w:val="14"/>
        </w:numPr>
        <w:spacing w:line="360" w:lineRule="auto"/>
        <w:jc w:val="both"/>
        <w:rPr>
          <w:lang w:val="en-US"/>
        </w:rPr>
      </w:pPr>
      <w:r>
        <w:rPr>
          <w:lang w:val="en-US"/>
        </w:rPr>
        <w:t xml:space="preserve">Input: Figure 5.4 shows another example of an input with complexity </w:t>
      </w:r>
      <m:oMath>
        <m:r>
          <w:rPr>
            <w:rFonts w:ascii="Cambria Math" w:hAnsi="Cambria Math"/>
            <w:lang w:val="en-US"/>
          </w:rPr>
          <m:t>O(1)</m:t>
        </m:r>
      </m:oMath>
      <w:r>
        <w:rPr>
          <w:lang w:val="en-US"/>
        </w:rPr>
        <w:t>.</w:t>
      </w:r>
    </w:p>
    <w:p w14:paraId="5C05C9CE" w14:textId="34761B60" w:rsidR="00F459B7" w:rsidRPr="00F459B7" w:rsidRDefault="00F459B7" w:rsidP="00F459B7">
      <w:pPr>
        <w:pStyle w:val="ListParagraph"/>
        <w:spacing w:line="360" w:lineRule="auto"/>
        <w:jc w:val="both"/>
        <w:rPr>
          <w:lang w:val="en-US"/>
        </w:rPr>
      </w:pPr>
      <w:r>
        <w:rPr>
          <w:noProof/>
          <w:lang w:val="en-US"/>
        </w:rPr>
        <w:drawing>
          <wp:inline distT="0" distB="0" distL="0" distR="0" wp14:anchorId="3204F251" wp14:editId="2CEC0036">
            <wp:extent cx="5113867" cy="1590040"/>
            <wp:effectExtent l="0" t="0" r="4445" b="0"/>
            <wp:docPr id="53" name="Picture 5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text, application&#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119424" cy="1591768"/>
                    </a:xfrm>
                    <a:prstGeom prst="rect">
                      <a:avLst/>
                    </a:prstGeom>
                  </pic:spPr>
                </pic:pic>
              </a:graphicData>
            </a:graphic>
          </wp:inline>
        </w:drawing>
      </w:r>
    </w:p>
    <w:p w14:paraId="1D0BB9EF" w14:textId="54A271D2" w:rsidR="002E6A3F" w:rsidRDefault="00F459B7" w:rsidP="00375C89">
      <w:pPr>
        <w:spacing w:line="360" w:lineRule="auto"/>
        <w:jc w:val="center"/>
        <w:rPr>
          <w:b/>
          <w:bCs/>
          <w:lang w:val="en-US"/>
        </w:rPr>
      </w:pPr>
      <w:r>
        <w:rPr>
          <w:b/>
          <w:bCs/>
          <w:lang w:val="en-US"/>
        </w:rPr>
        <w:t>Figure 5.4</w:t>
      </w:r>
      <w:r w:rsidR="00375C89">
        <w:rPr>
          <w:b/>
          <w:bCs/>
          <w:lang w:val="en-US"/>
        </w:rPr>
        <w:t xml:space="preserve"> (Input 2)</w:t>
      </w:r>
    </w:p>
    <w:p w14:paraId="2B813780" w14:textId="256158AE" w:rsidR="002E6A3F" w:rsidRDefault="002E6A3F" w:rsidP="005320C1">
      <w:pPr>
        <w:spacing w:line="360" w:lineRule="auto"/>
        <w:jc w:val="both"/>
        <w:rPr>
          <w:b/>
          <w:bCs/>
          <w:lang w:val="en-US"/>
        </w:rPr>
      </w:pPr>
    </w:p>
    <w:p w14:paraId="2885005D" w14:textId="77777777" w:rsidR="009F36D9" w:rsidRPr="00F459B7" w:rsidRDefault="00F459B7" w:rsidP="009F36D9">
      <w:pPr>
        <w:pStyle w:val="ListParagraph"/>
        <w:numPr>
          <w:ilvl w:val="0"/>
          <w:numId w:val="14"/>
        </w:numPr>
        <w:spacing w:line="360" w:lineRule="auto"/>
        <w:jc w:val="both"/>
        <w:rPr>
          <w:lang w:val="en-US"/>
        </w:rPr>
      </w:pPr>
      <w:r>
        <w:rPr>
          <w:lang w:val="en-US"/>
        </w:rPr>
        <w:t>Figure 5.5 shows the output for input shown in Figure 5.4</w:t>
      </w:r>
      <w:r w:rsidR="009F36D9">
        <w:rPr>
          <w:lang w:val="en-US"/>
        </w:rPr>
        <w:t xml:space="preserve">. Figure 5.5 shows the correct prediction of </w:t>
      </w:r>
      <m:oMath>
        <m:r>
          <w:rPr>
            <w:rFonts w:ascii="Cambria Math" w:hAnsi="Cambria Math"/>
            <w:lang w:val="en-US"/>
          </w:rPr>
          <m:t>O(1)</m:t>
        </m:r>
      </m:oMath>
      <w:r w:rsidR="009F36D9">
        <w:rPr>
          <w:lang w:val="en-US"/>
        </w:rPr>
        <w:t>.</w:t>
      </w:r>
    </w:p>
    <w:p w14:paraId="2293C6DB" w14:textId="116BB060" w:rsidR="00F459B7" w:rsidRPr="00F459B7" w:rsidRDefault="00F459B7" w:rsidP="009F36D9">
      <w:pPr>
        <w:pStyle w:val="ListParagraph"/>
        <w:spacing w:line="360" w:lineRule="auto"/>
        <w:jc w:val="both"/>
        <w:rPr>
          <w:b/>
          <w:bCs/>
          <w:lang w:val="en-US"/>
        </w:rPr>
      </w:pPr>
    </w:p>
    <w:p w14:paraId="4C27675B" w14:textId="4B2B877E" w:rsidR="002E6A3F" w:rsidRPr="00F459B7" w:rsidRDefault="00F459B7" w:rsidP="00F459B7">
      <w:pPr>
        <w:spacing w:line="360" w:lineRule="auto"/>
        <w:jc w:val="both"/>
        <w:rPr>
          <w:b/>
          <w:bCs/>
          <w:lang w:val="en-US"/>
        </w:rPr>
      </w:pPr>
      <w:r>
        <w:rPr>
          <w:b/>
          <w:bCs/>
          <w:lang w:val="en-US"/>
        </w:rPr>
        <w:lastRenderedPageBreak/>
        <w:t xml:space="preserve">            </w:t>
      </w:r>
      <w:r>
        <w:rPr>
          <w:b/>
          <w:bCs/>
          <w:noProof/>
          <w:lang w:val="en-US"/>
        </w:rPr>
        <w:drawing>
          <wp:inline distT="0" distB="0" distL="0" distR="0" wp14:anchorId="5FF9BDD8" wp14:editId="7F011F87">
            <wp:extent cx="5756275" cy="2286000"/>
            <wp:effectExtent l="0" t="0" r="0" b="0"/>
            <wp:docPr id="54" name="Picture 54" descr="A picture containing text, screensho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picture containing text, screenshot, newspap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8556" cy="2290877"/>
                    </a:xfrm>
                    <a:prstGeom prst="rect">
                      <a:avLst/>
                    </a:prstGeom>
                  </pic:spPr>
                </pic:pic>
              </a:graphicData>
            </a:graphic>
          </wp:inline>
        </w:drawing>
      </w:r>
    </w:p>
    <w:p w14:paraId="787756CB" w14:textId="72CD9A39" w:rsidR="002E6A3F" w:rsidRDefault="00F459B7" w:rsidP="00375C89">
      <w:pPr>
        <w:spacing w:line="360" w:lineRule="auto"/>
        <w:jc w:val="center"/>
        <w:rPr>
          <w:b/>
          <w:bCs/>
          <w:lang w:val="en-US"/>
        </w:rPr>
      </w:pPr>
      <w:r>
        <w:rPr>
          <w:b/>
          <w:bCs/>
          <w:lang w:val="en-US"/>
        </w:rPr>
        <w:t>Figure 5.5</w:t>
      </w:r>
      <w:r w:rsidR="00375C89">
        <w:rPr>
          <w:b/>
          <w:bCs/>
          <w:lang w:val="en-US"/>
        </w:rPr>
        <w:t xml:space="preserve"> (Output 2)</w:t>
      </w:r>
    </w:p>
    <w:p w14:paraId="4754323A" w14:textId="77777777" w:rsidR="002E6A3F" w:rsidRDefault="002E6A3F" w:rsidP="005320C1">
      <w:pPr>
        <w:spacing w:line="360" w:lineRule="auto"/>
        <w:jc w:val="both"/>
        <w:rPr>
          <w:b/>
          <w:bCs/>
          <w:lang w:val="en-US"/>
        </w:rPr>
      </w:pPr>
    </w:p>
    <w:p w14:paraId="1C814073" w14:textId="77777777" w:rsidR="002E6A3F" w:rsidRDefault="002E6A3F" w:rsidP="005320C1">
      <w:pPr>
        <w:spacing w:line="360" w:lineRule="auto"/>
        <w:jc w:val="both"/>
        <w:rPr>
          <w:b/>
          <w:bCs/>
          <w:lang w:val="en-US"/>
        </w:rPr>
      </w:pPr>
    </w:p>
    <w:p w14:paraId="60F978DA" w14:textId="496D5390" w:rsidR="0046584A" w:rsidRDefault="007504B6" w:rsidP="005320C1">
      <w:pPr>
        <w:spacing w:line="360" w:lineRule="auto"/>
        <w:jc w:val="both"/>
        <w:rPr>
          <w:b/>
          <w:bCs/>
          <w:lang w:val="en-US"/>
        </w:rPr>
      </w:pPr>
      <w:r>
        <w:rPr>
          <w:b/>
          <w:bCs/>
          <w:lang w:val="en-US"/>
        </w:rPr>
        <w:t>5.</w:t>
      </w:r>
      <w:r w:rsidR="003B2907">
        <w:rPr>
          <w:b/>
          <w:bCs/>
          <w:lang w:val="en-US"/>
        </w:rPr>
        <w:t>5</w:t>
      </w:r>
      <w:r>
        <w:rPr>
          <w:b/>
          <w:bCs/>
          <w:lang w:val="en-US"/>
        </w:rPr>
        <w:t xml:space="preserve">    Comparing Models</w:t>
      </w:r>
      <w:r w:rsidR="00C6716F">
        <w:rPr>
          <w:b/>
          <w:bCs/>
          <w:lang w:val="en-US"/>
        </w:rPr>
        <w:t xml:space="preserve"> Performance</w:t>
      </w:r>
    </w:p>
    <w:p w14:paraId="615B595D" w14:textId="29E90CAB" w:rsidR="00EB75FF" w:rsidRPr="007504B6" w:rsidRDefault="007504B6" w:rsidP="005320C1">
      <w:pPr>
        <w:spacing w:line="360" w:lineRule="auto"/>
        <w:jc w:val="both"/>
        <w:rPr>
          <w:lang w:val="en-US"/>
        </w:rPr>
      </w:pPr>
      <w:r>
        <w:rPr>
          <w:lang w:val="en-US"/>
        </w:rPr>
        <w:t xml:space="preserve">This section will try explaining evaluation results of TensorFlow and </w:t>
      </w:r>
      <w:proofErr w:type="spellStart"/>
      <w:r>
        <w:rPr>
          <w:lang w:val="en-US"/>
        </w:rPr>
        <w:t>keras</w:t>
      </w:r>
      <w:proofErr w:type="spellEnd"/>
      <w:r>
        <w:rPr>
          <w:lang w:val="en-US"/>
        </w:rPr>
        <w:t xml:space="preserve"> models. Both models show similar values for precision/recall and F1 score. There is a clear difference between desired accuracy and F1 score. Learned model seems to have high bias towards predicting </w:t>
      </w:r>
      <m:oMath>
        <m:r>
          <w:rPr>
            <w:rFonts w:ascii="Cambria Math" w:hAnsi="Cambria Math"/>
            <w:lang w:val="en-US"/>
          </w:rPr>
          <m:t>O(n)</m:t>
        </m:r>
      </m:oMath>
      <w:r>
        <w:rPr>
          <w:lang w:val="en-US"/>
        </w:rPr>
        <w:t xml:space="preserve"> target class. Reason behind this result is because around 40% of total number of examples belong to the complexity class of </w:t>
      </w:r>
      <m:oMath>
        <m:r>
          <w:rPr>
            <w:rFonts w:ascii="Cambria Math" w:hAnsi="Cambria Math"/>
            <w:lang w:val="en-US"/>
          </w:rPr>
          <m:t>O(n)</m:t>
        </m:r>
      </m:oMath>
      <w:r>
        <w:rPr>
          <w:lang w:val="en-US"/>
        </w:rPr>
        <w:t xml:space="preserve">. This slight imbalance of one particular target class causes model to get biased towards </w:t>
      </w:r>
      <w:r w:rsidR="00620471">
        <w:rPr>
          <w:lang w:val="en-US"/>
        </w:rPr>
        <w:t>learning the same</w:t>
      </w:r>
      <w:r>
        <w:rPr>
          <w:lang w:val="en-US"/>
        </w:rPr>
        <w:t xml:space="preserve"> and hence probably results with predicting</w:t>
      </w:r>
      <w:r w:rsidR="00450BCD">
        <w:rPr>
          <w:lang w:val="en-US"/>
        </w:rPr>
        <w:t xml:space="preserve"> linear time complexity on more instances.</w:t>
      </w:r>
      <w:r w:rsidR="00620471">
        <w:rPr>
          <w:lang w:val="en-US"/>
        </w:rPr>
        <w:t xml:space="preserve"> There are other target classes predicted as well, but they have comparatively lower confidence percentage than linear complexity.</w:t>
      </w:r>
    </w:p>
    <w:p w14:paraId="454FB1D5" w14:textId="1D6611B2" w:rsidR="007504B6" w:rsidRDefault="007504B6" w:rsidP="005320C1">
      <w:pPr>
        <w:spacing w:line="360" w:lineRule="auto"/>
        <w:jc w:val="both"/>
        <w:rPr>
          <w:b/>
          <w:bCs/>
          <w:lang w:val="en-US"/>
        </w:rPr>
      </w:pPr>
    </w:p>
    <w:p w14:paraId="6FC1A0EB" w14:textId="72474D9B" w:rsidR="007504B6" w:rsidRDefault="007504B6" w:rsidP="005320C1">
      <w:pPr>
        <w:spacing w:line="360" w:lineRule="auto"/>
        <w:jc w:val="both"/>
        <w:rPr>
          <w:b/>
          <w:bCs/>
          <w:lang w:val="en-US"/>
        </w:rPr>
      </w:pPr>
    </w:p>
    <w:p w14:paraId="3479256D" w14:textId="269D92A7" w:rsidR="007504B6" w:rsidRDefault="007504B6" w:rsidP="005320C1">
      <w:pPr>
        <w:spacing w:line="360" w:lineRule="auto"/>
        <w:jc w:val="both"/>
        <w:rPr>
          <w:b/>
          <w:bCs/>
          <w:lang w:val="en-US"/>
        </w:rPr>
      </w:pPr>
    </w:p>
    <w:p w14:paraId="060FD229" w14:textId="27FE18EE" w:rsidR="007504B6" w:rsidRDefault="007504B6" w:rsidP="005320C1">
      <w:pPr>
        <w:spacing w:line="360" w:lineRule="auto"/>
        <w:jc w:val="both"/>
        <w:rPr>
          <w:b/>
          <w:bCs/>
          <w:lang w:val="en-US"/>
        </w:rPr>
      </w:pPr>
    </w:p>
    <w:p w14:paraId="5A0F387A" w14:textId="14F68E3E" w:rsidR="007504B6" w:rsidRDefault="007504B6" w:rsidP="005320C1">
      <w:pPr>
        <w:spacing w:line="360" w:lineRule="auto"/>
        <w:jc w:val="both"/>
        <w:rPr>
          <w:b/>
          <w:bCs/>
          <w:lang w:val="en-US"/>
        </w:rPr>
      </w:pPr>
    </w:p>
    <w:p w14:paraId="51BBA5E8" w14:textId="26D896C4" w:rsidR="007504B6" w:rsidRDefault="007504B6" w:rsidP="005320C1">
      <w:pPr>
        <w:spacing w:line="360" w:lineRule="auto"/>
        <w:jc w:val="both"/>
        <w:rPr>
          <w:b/>
          <w:bCs/>
          <w:lang w:val="en-US"/>
        </w:rPr>
      </w:pPr>
    </w:p>
    <w:p w14:paraId="5E1C9CBE" w14:textId="0AB60011" w:rsidR="007504B6" w:rsidRDefault="007504B6" w:rsidP="005320C1">
      <w:pPr>
        <w:spacing w:line="360" w:lineRule="auto"/>
        <w:jc w:val="both"/>
        <w:rPr>
          <w:b/>
          <w:bCs/>
          <w:lang w:val="en-US"/>
        </w:rPr>
      </w:pPr>
    </w:p>
    <w:p w14:paraId="032D33E4" w14:textId="782C6FA4" w:rsidR="007504B6" w:rsidRDefault="007504B6" w:rsidP="005320C1">
      <w:pPr>
        <w:spacing w:line="360" w:lineRule="auto"/>
        <w:jc w:val="both"/>
        <w:rPr>
          <w:b/>
          <w:bCs/>
          <w:lang w:val="en-US"/>
        </w:rPr>
      </w:pPr>
    </w:p>
    <w:p w14:paraId="40A1A2F3" w14:textId="77777777" w:rsidR="00CA4B99" w:rsidRDefault="00CA4B99" w:rsidP="005320C1">
      <w:pPr>
        <w:spacing w:line="360" w:lineRule="auto"/>
        <w:jc w:val="both"/>
        <w:rPr>
          <w:b/>
          <w:bCs/>
          <w:lang w:val="en-US"/>
        </w:rPr>
      </w:pPr>
    </w:p>
    <w:p w14:paraId="3C71C381" w14:textId="77777777" w:rsidR="00CA4B99" w:rsidRDefault="00CA4B99" w:rsidP="005320C1">
      <w:pPr>
        <w:spacing w:line="360" w:lineRule="auto"/>
        <w:jc w:val="both"/>
        <w:rPr>
          <w:b/>
          <w:bCs/>
          <w:lang w:val="en-US"/>
        </w:rPr>
      </w:pPr>
    </w:p>
    <w:p w14:paraId="2A68EDE9" w14:textId="77777777" w:rsidR="00CA4B99" w:rsidRDefault="00CA4B99" w:rsidP="005320C1">
      <w:pPr>
        <w:spacing w:line="360" w:lineRule="auto"/>
        <w:jc w:val="both"/>
        <w:rPr>
          <w:b/>
          <w:bCs/>
          <w:lang w:val="en-US"/>
        </w:rPr>
      </w:pPr>
    </w:p>
    <w:p w14:paraId="5BC3E129" w14:textId="222751EA" w:rsidR="007504B6" w:rsidRDefault="00EC05DB" w:rsidP="005320C1">
      <w:pPr>
        <w:spacing w:line="360" w:lineRule="auto"/>
        <w:jc w:val="both"/>
        <w:rPr>
          <w:b/>
          <w:bCs/>
          <w:lang w:val="en-US"/>
        </w:rPr>
      </w:pPr>
      <w:r>
        <w:rPr>
          <w:b/>
          <w:bCs/>
          <w:lang w:val="en-US"/>
        </w:rPr>
        <w:lastRenderedPageBreak/>
        <w:t>5.</w:t>
      </w:r>
      <w:r w:rsidR="00617F90">
        <w:rPr>
          <w:b/>
          <w:bCs/>
          <w:lang w:val="en-US"/>
        </w:rPr>
        <w:t>6</w:t>
      </w:r>
      <w:r>
        <w:rPr>
          <w:b/>
          <w:bCs/>
          <w:lang w:val="en-US"/>
        </w:rPr>
        <w:t xml:space="preserve">    Summary</w:t>
      </w:r>
    </w:p>
    <w:p w14:paraId="3A457694" w14:textId="34740432" w:rsidR="00EC05DB" w:rsidRPr="00C21DB3" w:rsidRDefault="00C21DB3" w:rsidP="005320C1">
      <w:pPr>
        <w:spacing w:line="360" w:lineRule="auto"/>
        <w:jc w:val="both"/>
        <w:rPr>
          <w:lang w:val="en-US"/>
        </w:rPr>
      </w:pPr>
      <w:r>
        <w:rPr>
          <w:lang w:val="en-US"/>
        </w:rPr>
        <w:t xml:space="preserve">This chapter explains model’s implementation results using two different approaches i.e. Using </w:t>
      </w:r>
      <w:r w:rsidR="00CE503C">
        <w:rPr>
          <w:lang w:val="en-US"/>
        </w:rPr>
        <w:t>TensorFlow</w:t>
      </w:r>
      <w:r>
        <w:rPr>
          <w:lang w:val="en-US"/>
        </w:rPr>
        <w:t xml:space="preserve"> and </w:t>
      </w:r>
      <w:proofErr w:type="spellStart"/>
      <w:r>
        <w:rPr>
          <w:lang w:val="en-US"/>
        </w:rPr>
        <w:t>keras</w:t>
      </w:r>
      <w:proofErr w:type="spellEnd"/>
      <w:r>
        <w:rPr>
          <w:lang w:val="en-US"/>
        </w:rPr>
        <w:t>. Results of both models are compared and documented in their respective sub-sections.</w:t>
      </w:r>
      <w:r w:rsidR="00CE503C">
        <w:rPr>
          <w:lang w:val="en-US"/>
        </w:rPr>
        <w:t xml:space="preserve"> Although dues to data size limitations TensorFlow shows better results but </w:t>
      </w:r>
      <w:proofErr w:type="spellStart"/>
      <w:r w:rsidR="00CE503C">
        <w:rPr>
          <w:lang w:val="en-US"/>
        </w:rPr>
        <w:t>keras</w:t>
      </w:r>
      <w:proofErr w:type="spellEnd"/>
      <w:r w:rsidR="00CE503C">
        <w:rPr>
          <w:lang w:val="en-US"/>
        </w:rPr>
        <w:t xml:space="preserve"> implementation shows promising results and is expected to yield better results with more data and better balancing techniques.</w:t>
      </w:r>
      <w:r w:rsidR="001129A2">
        <w:rPr>
          <w:lang w:val="en-US"/>
        </w:rPr>
        <w:t xml:space="preserve"> Model’s output is explored as well, along with interactive results shown for the given input.</w:t>
      </w:r>
      <w:r w:rsidR="000C2F8F">
        <w:rPr>
          <w:lang w:val="en-US"/>
        </w:rPr>
        <w:t xml:space="preserve"> Few reasons for model’s performance are discussed in brief with explanations of data size limitations and properties of the dataset used.</w:t>
      </w:r>
    </w:p>
    <w:p w14:paraId="04E4E7A6" w14:textId="5C979089" w:rsidR="00EC05DB" w:rsidRDefault="00EC05DB" w:rsidP="005320C1">
      <w:pPr>
        <w:spacing w:line="360" w:lineRule="auto"/>
        <w:jc w:val="both"/>
        <w:rPr>
          <w:b/>
          <w:bCs/>
          <w:lang w:val="en-US"/>
        </w:rPr>
      </w:pPr>
    </w:p>
    <w:p w14:paraId="3D90D1AE" w14:textId="77C8C7FD" w:rsidR="00EC05DB" w:rsidRDefault="00EC05DB" w:rsidP="005320C1">
      <w:pPr>
        <w:spacing w:line="360" w:lineRule="auto"/>
        <w:jc w:val="both"/>
        <w:rPr>
          <w:b/>
          <w:bCs/>
          <w:lang w:val="en-US"/>
        </w:rPr>
      </w:pPr>
    </w:p>
    <w:p w14:paraId="6CAD358F" w14:textId="4BECAA81" w:rsidR="00EC05DB" w:rsidRDefault="00EC05DB" w:rsidP="005320C1">
      <w:pPr>
        <w:spacing w:line="360" w:lineRule="auto"/>
        <w:jc w:val="both"/>
        <w:rPr>
          <w:b/>
          <w:bCs/>
          <w:lang w:val="en-US"/>
        </w:rPr>
      </w:pPr>
    </w:p>
    <w:p w14:paraId="515604EF" w14:textId="6C081824" w:rsidR="00EC05DB" w:rsidRDefault="00EC05DB" w:rsidP="005320C1">
      <w:pPr>
        <w:spacing w:line="360" w:lineRule="auto"/>
        <w:jc w:val="both"/>
        <w:rPr>
          <w:b/>
          <w:bCs/>
          <w:lang w:val="en-US"/>
        </w:rPr>
      </w:pPr>
    </w:p>
    <w:p w14:paraId="0D931CAF" w14:textId="5FC025F0" w:rsidR="00EC05DB" w:rsidRDefault="00EC05DB" w:rsidP="005320C1">
      <w:pPr>
        <w:spacing w:line="360" w:lineRule="auto"/>
        <w:jc w:val="both"/>
        <w:rPr>
          <w:b/>
          <w:bCs/>
          <w:lang w:val="en-US"/>
        </w:rPr>
      </w:pPr>
    </w:p>
    <w:p w14:paraId="697C4326" w14:textId="5F28F646" w:rsidR="00EC05DB" w:rsidRDefault="00EC05DB" w:rsidP="005320C1">
      <w:pPr>
        <w:spacing w:line="360" w:lineRule="auto"/>
        <w:jc w:val="both"/>
        <w:rPr>
          <w:b/>
          <w:bCs/>
          <w:lang w:val="en-US"/>
        </w:rPr>
      </w:pPr>
    </w:p>
    <w:p w14:paraId="417CC3BB" w14:textId="6A6DB0C7" w:rsidR="00EC05DB" w:rsidRDefault="00EC05DB" w:rsidP="005320C1">
      <w:pPr>
        <w:spacing w:line="360" w:lineRule="auto"/>
        <w:jc w:val="both"/>
        <w:rPr>
          <w:b/>
          <w:bCs/>
          <w:lang w:val="en-US"/>
        </w:rPr>
      </w:pPr>
    </w:p>
    <w:p w14:paraId="0D23A5F3" w14:textId="2BA22515" w:rsidR="00EC05DB" w:rsidRDefault="00EC05DB" w:rsidP="005320C1">
      <w:pPr>
        <w:spacing w:line="360" w:lineRule="auto"/>
        <w:jc w:val="both"/>
        <w:rPr>
          <w:b/>
          <w:bCs/>
          <w:lang w:val="en-US"/>
        </w:rPr>
      </w:pPr>
    </w:p>
    <w:p w14:paraId="06756D40" w14:textId="77777777" w:rsidR="00EC05DB" w:rsidRDefault="00EC05DB" w:rsidP="005320C1">
      <w:pPr>
        <w:spacing w:line="360" w:lineRule="auto"/>
        <w:jc w:val="both"/>
        <w:rPr>
          <w:b/>
          <w:bCs/>
          <w:lang w:val="en-US"/>
        </w:rPr>
      </w:pPr>
    </w:p>
    <w:p w14:paraId="5012BA46" w14:textId="7980E49F" w:rsidR="007504B6" w:rsidRDefault="007504B6" w:rsidP="005320C1">
      <w:pPr>
        <w:spacing w:line="360" w:lineRule="auto"/>
        <w:jc w:val="both"/>
        <w:rPr>
          <w:b/>
          <w:bCs/>
          <w:lang w:val="en-US"/>
        </w:rPr>
      </w:pPr>
    </w:p>
    <w:p w14:paraId="60CF95C1" w14:textId="16B0FFD5" w:rsidR="007504B6" w:rsidRDefault="007504B6" w:rsidP="005320C1">
      <w:pPr>
        <w:spacing w:line="360" w:lineRule="auto"/>
        <w:jc w:val="both"/>
        <w:rPr>
          <w:b/>
          <w:bCs/>
          <w:lang w:val="en-US"/>
        </w:rPr>
      </w:pPr>
    </w:p>
    <w:p w14:paraId="1F534561" w14:textId="58995A27" w:rsidR="007504B6" w:rsidRDefault="007504B6" w:rsidP="005320C1">
      <w:pPr>
        <w:spacing w:line="360" w:lineRule="auto"/>
        <w:jc w:val="both"/>
        <w:rPr>
          <w:b/>
          <w:bCs/>
          <w:lang w:val="en-US"/>
        </w:rPr>
      </w:pPr>
    </w:p>
    <w:p w14:paraId="0E2461B0" w14:textId="77777777" w:rsidR="007504B6" w:rsidRDefault="007504B6" w:rsidP="005320C1">
      <w:pPr>
        <w:spacing w:line="360" w:lineRule="auto"/>
        <w:jc w:val="both"/>
        <w:rPr>
          <w:b/>
          <w:bCs/>
          <w:lang w:val="en-US"/>
        </w:rPr>
      </w:pPr>
    </w:p>
    <w:p w14:paraId="189873BE" w14:textId="2B9CFCB8" w:rsidR="0046584A" w:rsidRDefault="0046584A" w:rsidP="005320C1">
      <w:pPr>
        <w:spacing w:line="360" w:lineRule="auto"/>
        <w:jc w:val="both"/>
        <w:rPr>
          <w:b/>
          <w:bCs/>
          <w:lang w:val="en-US"/>
        </w:rPr>
      </w:pPr>
    </w:p>
    <w:p w14:paraId="4097D744" w14:textId="1C2A1CEE" w:rsidR="0046584A" w:rsidRDefault="0046584A" w:rsidP="005320C1">
      <w:pPr>
        <w:spacing w:line="360" w:lineRule="auto"/>
        <w:jc w:val="both"/>
        <w:rPr>
          <w:b/>
          <w:bCs/>
          <w:lang w:val="en-US"/>
        </w:rPr>
      </w:pPr>
    </w:p>
    <w:p w14:paraId="16A4860B" w14:textId="40B71496" w:rsidR="0046584A" w:rsidRDefault="0046584A" w:rsidP="005320C1">
      <w:pPr>
        <w:spacing w:line="360" w:lineRule="auto"/>
        <w:jc w:val="both"/>
        <w:rPr>
          <w:b/>
          <w:bCs/>
          <w:lang w:val="en-US"/>
        </w:rPr>
      </w:pPr>
    </w:p>
    <w:p w14:paraId="4A9D87FF" w14:textId="187722BF" w:rsidR="0046584A" w:rsidRDefault="0046584A" w:rsidP="005320C1">
      <w:pPr>
        <w:spacing w:line="360" w:lineRule="auto"/>
        <w:jc w:val="both"/>
        <w:rPr>
          <w:b/>
          <w:bCs/>
          <w:lang w:val="en-US"/>
        </w:rPr>
      </w:pPr>
    </w:p>
    <w:p w14:paraId="2D7CBC73" w14:textId="2556510F" w:rsidR="0046584A" w:rsidRDefault="0046584A" w:rsidP="005320C1">
      <w:pPr>
        <w:spacing w:line="360" w:lineRule="auto"/>
        <w:jc w:val="both"/>
        <w:rPr>
          <w:b/>
          <w:bCs/>
          <w:lang w:val="en-US"/>
        </w:rPr>
      </w:pPr>
    </w:p>
    <w:p w14:paraId="7B7078A6" w14:textId="24D16E18" w:rsidR="0046584A" w:rsidRDefault="0046584A" w:rsidP="005320C1">
      <w:pPr>
        <w:spacing w:line="360" w:lineRule="auto"/>
        <w:jc w:val="both"/>
        <w:rPr>
          <w:b/>
          <w:bCs/>
          <w:lang w:val="en-US"/>
        </w:rPr>
      </w:pPr>
    </w:p>
    <w:p w14:paraId="117956E1" w14:textId="77777777" w:rsidR="0046584A" w:rsidRDefault="0046584A" w:rsidP="005320C1">
      <w:pPr>
        <w:spacing w:line="360" w:lineRule="auto"/>
        <w:jc w:val="both"/>
        <w:rPr>
          <w:b/>
          <w:bCs/>
          <w:lang w:val="en-US"/>
        </w:rPr>
      </w:pPr>
    </w:p>
    <w:p w14:paraId="4DDAD60E" w14:textId="5F52B8A4" w:rsidR="00464233" w:rsidRDefault="00464233" w:rsidP="005320C1">
      <w:pPr>
        <w:spacing w:line="360" w:lineRule="auto"/>
        <w:jc w:val="both"/>
        <w:rPr>
          <w:b/>
          <w:bCs/>
          <w:lang w:val="en-US"/>
        </w:rPr>
      </w:pPr>
    </w:p>
    <w:p w14:paraId="03825874" w14:textId="3A880AB2" w:rsidR="00464233" w:rsidRDefault="00464233" w:rsidP="005320C1">
      <w:pPr>
        <w:spacing w:line="360" w:lineRule="auto"/>
        <w:jc w:val="both"/>
        <w:rPr>
          <w:b/>
          <w:bCs/>
          <w:lang w:val="en-US"/>
        </w:rPr>
      </w:pPr>
    </w:p>
    <w:p w14:paraId="100F1D1E" w14:textId="2EDCC232" w:rsidR="00464233" w:rsidRDefault="00464233" w:rsidP="005320C1">
      <w:pPr>
        <w:spacing w:line="360" w:lineRule="auto"/>
        <w:jc w:val="both"/>
        <w:rPr>
          <w:b/>
          <w:bCs/>
          <w:lang w:val="en-US"/>
        </w:rPr>
      </w:pPr>
    </w:p>
    <w:p w14:paraId="6612B7C7" w14:textId="77212F4C" w:rsidR="00464233" w:rsidRDefault="00464233" w:rsidP="005320C1">
      <w:pPr>
        <w:spacing w:line="360" w:lineRule="auto"/>
        <w:jc w:val="both"/>
        <w:rPr>
          <w:b/>
          <w:bCs/>
          <w:lang w:val="en-US"/>
        </w:rPr>
      </w:pPr>
    </w:p>
    <w:p w14:paraId="4F2066ED" w14:textId="291976BA" w:rsidR="00464233" w:rsidRDefault="00464233" w:rsidP="005320C1">
      <w:pPr>
        <w:spacing w:line="360" w:lineRule="auto"/>
        <w:jc w:val="both"/>
        <w:rPr>
          <w:b/>
          <w:bCs/>
          <w:lang w:val="en-US"/>
        </w:rPr>
      </w:pPr>
    </w:p>
    <w:p w14:paraId="50EC953C" w14:textId="1F260C92" w:rsidR="00464233" w:rsidRDefault="00464233" w:rsidP="005320C1">
      <w:pPr>
        <w:spacing w:line="360" w:lineRule="auto"/>
        <w:jc w:val="both"/>
        <w:rPr>
          <w:b/>
          <w:bCs/>
          <w:lang w:val="en-US"/>
        </w:rPr>
      </w:pPr>
    </w:p>
    <w:p w14:paraId="527C241C" w14:textId="1D04DA89" w:rsidR="00700D72" w:rsidRDefault="00700D72" w:rsidP="00700D72">
      <w:pPr>
        <w:spacing w:line="360" w:lineRule="auto"/>
        <w:jc w:val="center"/>
        <w:rPr>
          <w:b/>
          <w:bCs/>
          <w:lang w:val="en-US"/>
        </w:rPr>
      </w:pPr>
      <w:r w:rsidRPr="00C57CA8">
        <w:rPr>
          <w:b/>
          <w:bCs/>
          <w:lang w:val="en-US"/>
        </w:rPr>
        <w:lastRenderedPageBreak/>
        <w:t xml:space="preserve">CHAPTER </w:t>
      </w:r>
      <w:r>
        <w:rPr>
          <w:b/>
          <w:bCs/>
          <w:lang w:val="en-US"/>
        </w:rPr>
        <w:t>6</w:t>
      </w:r>
    </w:p>
    <w:p w14:paraId="7F82349D" w14:textId="77777777" w:rsidR="00700D72" w:rsidRDefault="00700D72" w:rsidP="00700D72">
      <w:pPr>
        <w:spacing w:line="360" w:lineRule="auto"/>
        <w:jc w:val="center"/>
        <w:rPr>
          <w:b/>
          <w:bCs/>
          <w:lang w:val="en-US"/>
        </w:rPr>
      </w:pPr>
    </w:p>
    <w:p w14:paraId="41296133" w14:textId="26808908" w:rsidR="00700D72" w:rsidRDefault="00700D72" w:rsidP="00700D72">
      <w:pPr>
        <w:spacing w:line="360" w:lineRule="auto"/>
        <w:jc w:val="center"/>
        <w:rPr>
          <w:b/>
          <w:bCs/>
          <w:lang w:val="en-US"/>
        </w:rPr>
      </w:pPr>
      <w:r>
        <w:rPr>
          <w:b/>
          <w:bCs/>
          <w:lang w:val="en-US"/>
        </w:rPr>
        <w:t>CONCLUSIONS AND RECOMMENDATIONS</w:t>
      </w:r>
    </w:p>
    <w:p w14:paraId="6B82A63C" w14:textId="77777777" w:rsidR="00700D72" w:rsidRDefault="00700D72" w:rsidP="00700D72">
      <w:pPr>
        <w:spacing w:line="360" w:lineRule="auto"/>
        <w:jc w:val="center"/>
        <w:rPr>
          <w:b/>
          <w:bCs/>
          <w:lang w:val="en-US"/>
        </w:rPr>
      </w:pPr>
    </w:p>
    <w:p w14:paraId="0E303B4B" w14:textId="77777777" w:rsidR="00700D72" w:rsidRDefault="00700D72" w:rsidP="00700D72">
      <w:pPr>
        <w:spacing w:line="360" w:lineRule="auto"/>
        <w:jc w:val="center"/>
        <w:rPr>
          <w:b/>
          <w:bCs/>
          <w:lang w:val="en-US"/>
        </w:rPr>
      </w:pPr>
    </w:p>
    <w:p w14:paraId="6B5F6A82" w14:textId="3D17C87F" w:rsidR="00700D72" w:rsidRDefault="00700D72" w:rsidP="00700D72">
      <w:pPr>
        <w:spacing w:line="360" w:lineRule="auto"/>
        <w:jc w:val="both"/>
        <w:rPr>
          <w:b/>
          <w:bCs/>
          <w:lang w:val="en-US"/>
        </w:rPr>
      </w:pPr>
      <w:r>
        <w:rPr>
          <w:b/>
          <w:bCs/>
          <w:lang w:val="en-US"/>
        </w:rPr>
        <w:t>6.1    Introduction</w:t>
      </w:r>
    </w:p>
    <w:p w14:paraId="61886C9D" w14:textId="73DDBD9D" w:rsidR="00217CD6" w:rsidRDefault="00217CD6" w:rsidP="00700D72">
      <w:pPr>
        <w:spacing w:line="360" w:lineRule="auto"/>
        <w:jc w:val="both"/>
        <w:rPr>
          <w:lang w:val="en-US"/>
        </w:rPr>
      </w:pPr>
      <w:r>
        <w:rPr>
          <w:lang w:val="en-US"/>
        </w:rPr>
        <w:t xml:space="preserve">This chapter sums up the new things learnt during the study and concludes on an novel approach of finding code complexity of any given code as an input, using code2vec model. Potential future improvements and recommendations are </w:t>
      </w:r>
      <w:r w:rsidR="000F461B">
        <w:rPr>
          <w:lang w:val="en-US"/>
        </w:rPr>
        <w:t>discussed</w:t>
      </w:r>
      <w:r>
        <w:rPr>
          <w:lang w:val="en-US"/>
        </w:rPr>
        <w:t xml:space="preserve"> as well.</w:t>
      </w:r>
    </w:p>
    <w:p w14:paraId="54737F43" w14:textId="4FA75583" w:rsidR="00217CD6" w:rsidRPr="00217CD6" w:rsidRDefault="00217CD6" w:rsidP="00700D72">
      <w:pPr>
        <w:spacing w:line="360" w:lineRule="auto"/>
        <w:jc w:val="both"/>
        <w:rPr>
          <w:lang w:val="en-US"/>
        </w:rPr>
      </w:pPr>
      <w:r>
        <w:rPr>
          <w:lang w:val="en-US"/>
        </w:rPr>
        <w:t xml:space="preserve"> </w:t>
      </w:r>
    </w:p>
    <w:p w14:paraId="083D2CB2" w14:textId="49BB9DB3" w:rsidR="00217CD6" w:rsidRDefault="00217CD6" w:rsidP="00700D72">
      <w:pPr>
        <w:spacing w:line="360" w:lineRule="auto"/>
        <w:jc w:val="both"/>
        <w:rPr>
          <w:b/>
          <w:bCs/>
          <w:lang w:val="en-US"/>
        </w:rPr>
      </w:pPr>
      <w:r>
        <w:rPr>
          <w:b/>
          <w:bCs/>
          <w:lang w:val="en-US"/>
        </w:rPr>
        <w:t>6.2    Discussion and Conclusion</w:t>
      </w:r>
    </w:p>
    <w:p w14:paraId="3D9DADA0" w14:textId="56AD6BF4" w:rsidR="00217CD6" w:rsidRDefault="00F236DB" w:rsidP="00700D72">
      <w:pPr>
        <w:spacing w:line="360" w:lineRule="auto"/>
        <w:jc w:val="both"/>
        <w:rPr>
          <w:lang w:val="en-US"/>
        </w:rPr>
      </w:pPr>
      <w:r>
        <w:rPr>
          <w:lang w:val="en-US"/>
        </w:rPr>
        <w:t xml:space="preserve">Motivation of this study is built on top of </w:t>
      </w:r>
      <w:r>
        <w:rPr>
          <w:lang w:val="en-US"/>
        </w:rPr>
        <w:fldChar w:fldCharType="begin" w:fldLock="1"/>
      </w:r>
      <w:r w:rsidR="002F5FA0">
        <w:rPr>
          <w:lang w:val="en-US"/>
        </w:rP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rPr>
          <w:lang w:val="en-US"/>
        </w:rPr>
        <w:fldChar w:fldCharType="separate"/>
      </w:r>
      <w:r w:rsidRPr="00F236DB">
        <w:rPr>
          <w:noProof/>
          <w:lang w:val="en-US"/>
        </w:rPr>
        <w:t>(Sikka et al., 2020)</w:t>
      </w:r>
      <w:r>
        <w:rPr>
          <w:lang w:val="en-US"/>
        </w:rPr>
        <w:fldChar w:fldCharType="end"/>
      </w:r>
      <w:r>
        <w:rPr>
          <w:lang w:val="en-US"/>
        </w:rPr>
        <w:t xml:space="preserve"> this study. Dataset used in this paper was picked up, as it was and explored more as part of this thesis.</w:t>
      </w:r>
      <w:r w:rsidR="00E47E18">
        <w:rPr>
          <w:lang w:val="en-US"/>
        </w:rPr>
        <w:t xml:space="preserve"> Original paper uses the concept of preparing AST’s of code and then converts them into their vector representations using graph2vec. Several state of the art machine learning algorithms are applied to measure the results.</w:t>
      </w:r>
    </w:p>
    <w:p w14:paraId="2B877D31" w14:textId="77777777" w:rsidR="00B21B38" w:rsidRDefault="00E47E18" w:rsidP="00700D72">
      <w:pPr>
        <w:spacing w:line="360" w:lineRule="auto"/>
        <w:jc w:val="both"/>
        <w:rPr>
          <w:lang w:val="en-US"/>
        </w:rPr>
      </w:pPr>
      <w:r>
        <w:rPr>
          <w:lang w:val="en-US"/>
        </w:rPr>
        <w:t xml:space="preserve">This paper picks up the same dataset and tries applying code2vec model on top of it. Both TensorFlow and </w:t>
      </w:r>
      <w:proofErr w:type="spellStart"/>
      <w:r>
        <w:rPr>
          <w:lang w:val="en-US"/>
        </w:rPr>
        <w:t>Keras</w:t>
      </w:r>
      <w:proofErr w:type="spellEnd"/>
      <w:r>
        <w:rPr>
          <w:lang w:val="en-US"/>
        </w:rPr>
        <w:t xml:space="preserve"> layers are explored to measure the model’s performance. The main difference of current approach is that uses an added attention layer to identify which portion of the code adds up more values while learning a particular class label. Generally whole code doesn’t add up much to the overall class complexity, constructs like loops depth, recursion extra results more into the final outcome of the time </w:t>
      </w:r>
      <w:r w:rsidR="00B21B38">
        <w:rPr>
          <w:lang w:val="en-US"/>
        </w:rPr>
        <w:t xml:space="preserve">complexity. These nuances are learned by the model and hence would be beneficial for nay future improvement work. </w:t>
      </w:r>
    </w:p>
    <w:p w14:paraId="33499AFC" w14:textId="22FB12AC" w:rsidR="00E47E18" w:rsidRDefault="00B21B38" w:rsidP="00700D72">
      <w:pPr>
        <w:spacing w:line="360" w:lineRule="auto"/>
        <w:jc w:val="both"/>
        <w:rPr>
          <w:lang w:val="en-US"/>
        </w:rPr>
      </w:pPr>
      <w:r>
        <w:rPr>
          <w:lang w:val="en-US"/>
        </w:rPr>
        <w:t>Although the original implementation is done with example of predicting method names, part of this study is also to make necessary changes in data preprocessing pipeline to change labels, so that the features can be aggregated and model can learn to identify with new set of labels. This can also provide an example for other use cases i.e. how to change the original use case of code2vec and adapt it to any specific use cases. Since the generation of code vectors is covered up as part of the code2vec implementation, this reduces an extra step of generating them and storing at some location.</w:t>
      </w:r>
      <w:r w:rsidR="00C444E9">
        <w:rPr>
          <w:lang w:val="en-US"/>
        </w:rPr>
        <w:t xml:space="preserve"> Code vectors can also be imported into their vectors file, if </w:t>
      </w:r>
      <w:r w:rsidR="00B87BA6">
        <w:rPr>
          <w:lang w:val="en-US"/>
        </w:rPr>
        <w:t xml:space="preserve">it’s </w:t>
      </w:r>
      <w:r w:rsidR="00C444E9">
        <w:rPr>
          <w:lang w:val="en-US"/>
        </w:rPr>
        <w:t>needed for any SVM classifiers etc.</w:t>
      </w:r>
    </w:p>
    <w:p w14:paraId="15081D24" w14:textId="73529A95" w:rsidR="001A0C47" w:rsidRDefault="001A0C47" w:rsidP="00700D72">
      <w:pPr>
        <w:spacing w:line="360" w:lineRule="auto"/>
        <w:jc w:val="both"/>
        <w:rPr>
          <w:lang w:val="en-US"/>
        </w:rPr>
      </w:pPr>
    </w:p>
    <w:p w14:paraId="43014249" w14:textId="2258C39D" w:rsidR="001A0C47" w:rsidRDefault="001A0C47" w:rsidP="00700D72">
      <w:pPr>
        <w:spacing w:line="360" w:lineRule="auto"/>
        <w:jc w:val="both"/>
        <w:rPr>
          <w:lang w:val="en-US"/>
        </w:rPr>
      </w:pPr>
    </w:p>
    <w:p w14:paraId="42551063" w14:textId="77777777" w:rsidR="001A0C47" w:rsidRPr="00F236DB" w:rsidRDefault="001A0C47" w:rsidP="00700D72">
      <w:pPr>
        <w:spacing w:line="360" w:lineRule="auto"/>
        <w:jc w:val="both"/>
        <w:rPr>
          <w:lang w:val="en-US"/>
        </w:rPr>
      </w:pPr>
    </w:p>
    <w:p w14:paraId="4337AC10" w14:textId="54628233" w:rsidR="00217CD6" w:rsidRDefault="00217CD6" w:rsidP="00700D72">
      <w:pPr>
        <w:spacing w:line="360" w:lineRule="auto"/>
        <w:jc w:val="both"/>
        <w:rPr>
          <w:b/>
          <w:bCs/>
          <w:lang w:val="en-US"/>
        </w:rPr>
      </w:pPr>
      <w:r>
        <w:rPr>
          <w:b/>
          <w:bCs/>
          <w:lang w:val="en-US"/>
        </w:rPr>
        <w:lastRenderedPageBreak/>
        <w:t>6.3    Contribution to knowledge</w:t>
      </w:r>
    </w:p>
    <w:p w14:paraId="6229CF5E" w14:textId="279A04F5" w:rsidR="001A0C47" w:rsidRDefault="00055EBD" w:rsidP="00700D72">
      <w:pPr>
        <w:spacing w:line="360" w:lineRule="auto"/>
        <w:jc w:val="both"/>
        <w:rPr>
          <w:lang w:val="en-US"/>
        </w:rPr>
      </w:pPr>
      <w:r>
        <w:rPr>
          <w:lang w:val="en-US"/>
        </w:rPr>
        <w:t>Most important contribution of this study is that it shows a way to customize original code2vec implementation to any specific use case. It also shows how the processing pipeline can be changed to add new labels and make changes to let model’s learn them.</w:t>
      </w:r>
    </w:p>
    <w:p w14:paraId="5ABCF781" w14:textId="3A33A6EB" w:rsidR="00A155FB" w:rsidRDefault="00A155FB" w:rsidP="00700D72">
      <w:pPr>
        <w:spacing w:line="360" w:lineRule="auto"/>
        <w:jc w:val="both"/>
        <w:rPr>
          <w:lang w:val="en-US"/>
        </w:rPr>
      </w:pPr>
      <w:r>
        <w:rPr>
          <w:lang w:val="en-US"/>
        </w:rPr>
        <w:t>Another contribution is that adds a new approach on top of the base paper and explores an opportunity to visualize code embeddings with lenses of identifying what contributes more to a code’s time complexity.</w:t>
      </w:r>
    </w:p>
    <w:p w14:paraId="6A97517F" w14:textId="3DA8CA35" w:rsidR="002F5FA0" w:rsidRDefault="002F5FA0" w:rsidP="00700D72">
      <w:pPr>
        <w:spacing w:line="360" w:lineRule="auto"/>
        <w:jc w:val="both"/>
        <w:rPr>
          <w:lang w:val="en-US"/>
        </w:rPr>
      </w:pPr>
      <w:r>
        <w:rPr>
          <w:lang w:val="en-US"/>
        </w:rPr>
        <w:t xml:space="preserve">Change done on original code2vec implementation can be found on GitHub </w:t>
      </w:r>
      <w:r>
        <w:rPr>
          <w:lang w:val="en-US"/>
        </w:rPr>
        <w:fldChar w:fldCharType="begin" w:fldLock="1"/>
      </w:r>
      <w:r w:rsidR="00711667">
        <w:rPr>
          <w:lang w:val="en-US"/>
        </w:rPr>
        <w:instrText>ADDIN CSL_CITATION {"citationItems":[{"id":"ITEM-1","itemData":{"URL":"https://github.com/dhyan/code2vec_code_complexity","accessed":{"date-parts":[["2021","2","9"]]},"author":[{"dropping-particle":"","family":"Dhyan","given":"","non-dropping-particle":"","parse-names":false,"suffix":""}],"id":"ITEM-1","issued":{"date-parts":[["2021"]]},"title":"GitHub - dhyan/code2vec_code_complexity","type":"webpage"},"uris":["http://www.mendeley.com/documents/?uuid=65280e2f-71ab-3b7e-a344-09eb0bc9c124"]}],"mendeley":{"formattedCitation":"(Dhyan, 2021)","plainTextFormattedCitation":"(Dhyan, 2021)","previouslyFormattedCitation":"(Dhyan, 2021)"},"properties":{"noteIndex":0},"schema":"https://github.com/citation-style-language/schema/raw/master/csl-citation.json"}</w:instrText>
      </w:r>
      <w:r>
        <w:rPr>
          <w:lang w:val="en-US"/>
        </w:rPr>
        <w:fldChar w:fldCharType="separate"/>
      </w:r>
      <w:r w:rsidRPr="002F5FA0">
        <w:rPr>
          <w:noProof/>
          <w:lang w:val="en-US"/>
        </w:rPr>
        <w:t>(Dhyan, 2021)</w:t>
      </w:r>
      <w:r>
        <w:rPr>
          <w:lang w:val="en-US"/>
        </w:rPr>
        <w:fldChar w:fldCharType="end"/>
      </w:r>
      <w:r>
        <w:rPr>
          <w:lang w:val="en-US"/>
        </w:rPr>
        <w:t>, which also has fixes for the issues mentioned in their original issue tracker. These changes will be published soon on their repository and can be counted as an open source contribution.</w:t>
      </w:r>
    </w:p>
    <w:p w14:paraId="35B83256" w14:textId="77777777" w:rsidR="002F5FA0" w:rsidRPr="001A0C47" w:rsidRDefault="002F5FA0" w:rsidP="00700D72">
      <w:pPr>
        <w:spacing w:line="360" w:lineRule="auto"/>
        <w:jc w:val="both"/>
        <w:rPr>
          <w:lang w:val="en-US"/>
        </w:rPr>
      </w:pPr>
    </w:p>
    <w:p w14:paraId="6A769D1F" w14:textId="12936F0C" w:rsidR="00217CD6" w:rsidRDefault="00217CD6" w:rsidP="00700D72">
      <w:pPr>
        <w:spacing w:line="360" w:lineRule="auto"/>
        <w:jc w:val="both"/>
        <w:rPr>
          <w:b/>
          <w:bCs/>
          <w:lang w:val="en-US"/>
        </w:rPr>
      </w:pPr>
      <w:r>
        <w:rPr>
          <w:b/>
          <w:bCs/>
          <w:lang w:val="en-US"/>
        </w:rPr>
        <w:t>6.4    Future Recommendations</w:t>
      </w:r>
    </w:p>
    <w:p w14:paraId="11BCF47D" w14:textId="0C8BD0D5" w:rsidR="00464233" w:rsidRDefault="00711667" w:rsidP="005320C1">
      <w:pPr>
        <w:spacing w:line="360" w:lineRule="auto"/>
        <w:jc w:val="both"/>
        <w:rPr>
          <w:lang w:val="en-US"/>
        </w:rPr>
      </w:pPr>
      <w:r>
        <w:rPr>
          <w:lang w:val="en-US"/>
        </w:rPr>
        <w:t xml:space="preserve">Few changes done on this repository </w:t>
      </w:r>
      <w:r>
        <w:rPr>
          <w:lang w:val="en-US"/>
        </w:rPr>
        <w:fldChar w:fldCharType="begin" w:fldLock="1"/>
      </w:r>
      <w:r>
        <w:rPr>
          <w:lang w:val="en-US"/>
        </w:rPr>
        <w:instrText>ADDIN CSL_CITATION {"citationItems":[{"id":"ITEM-1","itemData":{"URL":"https://github.com/dhyan/code2vec_code_complexity","accessed":{"date-parts":[["2021","2","9"]]},"author":[{"dropping-particle":"","family":"Dhyan","given":"","non-dropping-particle":"","parse-names":false,"suffix":""}],"id":"ITEM-1","issued":{"date-parts":[["2021"]]},"title":"GitHub - dhyan/code2vec_code_complexity","type":"webpage"},"uris":["http://www.mendeley.com/documents/?uuid=65280e2f-71ab-3b7e-a344-09eb0bc9c124"]}],"mendeley":{"formattedCitation":"(Dhyan, 2021)","plainTextFormattedCitation":"(Dhyan, 2021)","previouslyFormattedCitation":"(Dhyan, 2021)"},"properties":{"noteIndex":0},"schema":"https://github.com/citation-style-language/schema/raw/master/csl-citation.json"}</w:instrText>
      </w:r>
      <w:r>
        <w:rPr>
          <w:lang w:val="en-US"/>
        </w:rPr>
        <w:fldChar w:fldCharType="separate"/>
      </w:r>
      <w:r w:rsidRPr="00711667">
        <w:rPr>
          <w:noProof/>
          <w:lang w:val="en-US"/>
        </w:rPr>
        <w:t>(Dhyan, 2021)</w:t>
      </w:r>
      <w:r>
        <w:rPr>
          <w:lang w:val="en-US"/>
        </w:rPr>
        <w:fldChar w:fldCharType="end"/>
      </w:r>
      <w:r>
        <w:rPr>
          <w:lang w:val="en-US"/>
        </w:rPr>
        <w:t xml:space="preserve"> can be open sourced. There are few issues in the original code2vec repository GitHub </w:t>
      </w:r>
      <w:r>
        <w:rPr>
          <w:lang w:val="en-US"/>
        </w:rPr>
        <w:fldChar w:fldCharType="begin" w:fldLock="1"/>
      </w:r>
      <w:r w:rsidR="00207C0F">
        <w:rPr>
          <w:lang w:val="en-US"/>
        </w:rPr>
        <w:instrText>ADDIN CSL_CITATION {"citationItems":[{"id":"ITEM-1","itemData":{"URL":"https://github.com/tech-srl/code2vec","accessed":{"date-parts":[["2020","9","27"]]},"author":[{"dropping-particle":"","family":"code2vec github","given":"","non-dropping-particle":"","parse-names":false,"suffix":""}],"id":"ITEM-1","issued":{"date-parts":[["2018"]]},"title":"GitHub - tech-srl/code2vec: TensorFlow code for the neural network presented in the paper: \"code2vec: Learning Distributed Representations of Code\"","type":"webpage"},"uris":["http://www.mendeley.com/documents/?uuid=c73d4da0-c71a-3dc3-b98a-6245ca86bd59"]}],"mendeley":{"formattedCitation":"(code2vec github, 2018)","plainTextFormattedCitation":"(code2vec github, 2018)","previouslyFormattedCitation":"(code2vec github, 2018)"},"properties":{"noteIndex":0},"schema":"https://github.com/citation-style-language/schema/raw/master/csl-citation.json"}</w:instrText>
      </w:r>
      <w:r>
        <w:rPr>
          <w:lang w:val="en-US"/>
        </w:rPr>
        <w:fldChar w:fldCharType="separate"/>
      </w:r>
      <w:r w:rsidRPr="00711667">
        <w:rPr>
          <w:noProof/>
          <w:lang w:val="en-US"/>
        </w:rPr>
        <w:t>(code2vec github, 2018)</w:t>
      </w:r>
      <w:r>
        <w:rPr>
          <w:lang w:val="en-US"/>
        </w:rPr>
        <w:fldChar w:fldCharType="end"/>
      </w:r>
      <w:r>
        <w:rPr>
          <w:lang w:val="en-US"/>
        </w:rPr>
        <w:t>, which are mainly related to trying to configure the model on a local setup. Few of them have been encountered in this study as well and GitHub repository of this paper contains fixes for them. They would need to be published following the contribution guidelines.</w:t>
      </w:r>
    </w:p>
    <w:p w14:paraId="757AC1DB" w14:textId="44D33C3C" w:rsidR="00711667" w:rsidRPr="00711667" w:rsidRDefault="00711667" w:rsidP="005320C1">
      <w:pPr>
        <w:spacing w:line="360" w:lineRule="auto"/>
        <w:jc w:val="both"/>
        <w:rPr>
          <w:lang w:val="en-US"/>
        </w:rPr>
      </w:pPr>
      <w:r>
        <w:rPr>
          <w:lang w:val="en-US"/>
        </w:rPr>
        <w:t>There is some potential</w:t>
      </w:r>
      <w:r w:rsidR="0094356F">
        <w:rPr>
          <w:lang w:val="en-US"/>
        </w:rPr>
        <w:t xml:space="preserve"> </w:t>
      </w:r>
      <w:r>
        <w:rPr>
          <w:lang w:val="en-US"/>
        </w:rPr>
        <w:t>for applying class balancing techniques. These should improve the results and bridge the gap between accuracy and precision/recall.</w:t>
      </w:r>
    </w:p>
    <w:p w14:paraId="78A966FE" w14:textId="15E10AB3" w:rsidR="00700D72" w:rsidRDefault="00700D72" w:rsidP="005320C1">
      <w:pPr>
        <w:spacing w:line="360" w:lineRule="auto"/>
        <w:jc w:val="both"/>
        <w:rPr>
          <w:b/>
          <w:bCs/>
          <w:lang w:val="en-US"/>
        </w:rPr>
      </w:pPr>
    </w:p>
    <w:p w14:paraId="75642235" w14:textId="1D813967" w:rsidR="00700D72" w:rsidRDefault="00700D72" w:rsidP="005320C1">
      <w:pPr>
        <w:spacing w:line="360" w:lineRule="auto"/>
        <w:jc w:val="both"/>
        <w:rPr>
          <w:b/>
          <w:bCs/>
          <w:lang w:val="en-US"/>
        </w:rPr>
      </w:pPr>
    </w:p>
    <w:p w14:paraId="0183D87F" w14:textId="3A153CD4" w:rsidR="00700D72" w:rsidRDefault="00700D72" w:rsidP="005320C1">
      <w:pPr>
        <w:spacing w:line="360" w:lineRule="auto"/>
        <w:jc w:val="both"/>
        <w:rPr>
          <w:b/>
          <w:bCs/>
          <w:lang w:val="en-US"/>
        </w:rPr>
      </w:pPr>
    </w:p>
    <w:p w14:paraId="5BCB6FCD" w14:textId="268CE829" w:rsidR="00700D72" w:rsidRDefault="00700D72" w:rsidP="005320C1">
      <w:pPr>
        <w:spacing w:line="360" w:lineRule="auto"/>
        <w:jc w:val="both"/>
        <w:rPr>
          <w:b/>
          <w:bCs/>
          <w:lang w:val="en-US"/>
        </w:rPr>
      </w:pPr>
    </w:p>
    <w:p w14:paraId="06B33AD3" w14:textId="24E46089" w:rsidR="00700D72" w:rsidRDefault="00700D72" w:rsidP="005320C1">
      <w:pPr>
        <w:spacing w:line="360" w:lineRule="auto"/>
        <w:jc w:val="both"/>
        <w:rPr>
          <w:b/>
          <w:bCs/>
          <w:lang w:val="en-US"/>
        </w:rPr>
      </w:pPr>
    </w:p>
    <w:p w14:paraId="68581DDE" w14:textId="177EAD09" w:rsidR="00700D72" w:rsidRDefault="00700D72" w:rsidP="005320C1">
      <w:pPr>
        <w:spacing w:line="360" w:lineRule="auto"/>
        <w:jc w:val="both"/>
        <w:rPr>
          <w:b/>
          <w:bCs/>
          <w:lang w:val="en-US"/>
        </w:rPr>
      </w:pPr>
    </w:p>
    <w:p w14:paraId="71C0EE82" w14:textId="118AF2EE" w:rsidR="00700D72" w:rsidRDefault="00700D72" w:rsidP="005320C1">
      <w:pPr>
        <w:spacing w:line="360" w:lineRule="auto"/>
        <w:jc w:val="both"/>
        <w:rPr>
          <w:b/>
          <w:bCs/>
          <w:lang w:val="en-US"/>
        </w:rPr>
      </w:pPr>
    </w:p>
    <w:p w14:paraId="1A965820" w14:textId="14BF77EE" w:rsidR="00700D72" w:rsidRDefault="00700D72" w:rsidP="005320C1">
      <w:pPr>
        <w:spacing w:line="360" w:lineRule="auto"/>
        <w:jc w:val="both"/>
        <w:rPr>
          <w:b/>
          <w:bCs/>
          <w:lang w:val="en-US"/>
        </w:rPr>
      </w:pPr>
    </w:p>
    <w:p w14:paraId="106890B3" w14:textId="1683CF17" w:rsidR="00700D72" w:rsidRDefault="00700D72" w:rsidP="005320C1">
      <w:pPr>
        <w:spacing w:line="360" w:lineRule="auto"/>
        <w:jc w:val="both"/>
        <w:rPr>
          <w:b/>
          <w:bCs/>
          <w:lang w:val="en-US"/>
        </w:rPr>
      </w:pPr>
    </w:p>
    <w:p w14:paraId="59AC5156" w14:textId="42B941FC" w:rsidR="00700D72" w:rsidRDefault="00700D72" w:rsidP="005320C1">
      <w:pPr>
        <w:spacing w:line="360" w:lineRule="auto"/>
        <w:jc w:val="both"/>
        <w:rPr>
          <w:b/>
          <w:bCs/>
          <w:lang w:val="en-US"/>
        </w:rPr>
      </w:pPr>
    </w:p>
    <w:p w14:paraId="5825300B" w14:textId="25B10B7C" w:rsidR="00700D72" w:rsidRDefault="00700D72" w:rsidP="005320C1">
      <w:pPr>
        <w:spacing w:line="360" w:lineRule="auto"/>
        <w:jc w:val="both"/>
        <w:rPr>
          <w:b/>
          <w:bCs/>
          <w:lang w:val="en-US"/>
        </w:rPr>
      </w:pPr>
    </w:p>
    <w:p w14:paraId="141266B2" w14:textId="20FA7B8E" w:rsidR="00700D72" w:rsidRDefault="00700D72" w:rsidP="005320C1">
      <w:pPr>
        <w:spacing w:line="360" w:lineRule="auto"/>
        <w:jc w:val="both"/>
        <w:rPr>
          <w:b/>
          <w:bCs/>
          <w:lang w:val="en-US"/>
        </w:rPr>
      </w:pPr>
    </w:p>
    <w:p w14:paraId="4462B59A" w14:textId="19DDA592" w:rsidR="00700D72" w:rsidRDefault="00700D72" w:rsidP="005320C1">
      <w:pPr>
        <w:spacing w:line="360" w:lineRule="auto"/>
        <w:jc w:val="both"/>
        <w:rPr>
          <w:b/>
          <w:bCs/>
          <w:lang w:val="en-US"/>
        </w:rPr>
      </w:pPr>
    </w:p>
    <w:p w14:paraId="67259699" w14:textId="280F4D24" w:rsidR="00700D72" w:rsidRDefault="00700D72" w:rsidP="005320C1">
      <w:pPr>
        <w:spacing w:line="360" w:lineRule="auto"/>
        <w:jc w:val="both"/>
        <w:rPr>
          <w:b/>
          <w:bCs/>
          <w:lang w:val="en-US"/>
        </w:rPr>
      </w:pPr>
    </w:p>
    <w:p w14:paraId="6CD88439" w14:textId="77777777" w:rsidR="00942927" w:rsidRDefault="00942927" w:rsidP="005320C1">
      <w:pPr>
        <w:spacing w:line="360" w:lineRule="auto"/>
        <w:jc w:val="both"/>
        <w:rPr>
          <w:b/>
          <w:bCs/>
          <w:lang w:val="en-US"/>
        </w:rPr>
      </w:pPr>
    </w:p>
    <w:p w14:paraId="46503B3A" w14:textId="5EA801B7" w:rsidR="00CC3878" w:rsidRDefault="00CC3878" w:rsidP="005320C1">
      <w:pPr>
        <w:spacing w:line="360" w:lineRule="auto"/>
        <w:jc w:val="both"/>
        <w:rPr>
          <w:b/>
          <w:bCs/>
          <w:lang w:val="en-US"/>
        </w:rPr>
      </w:pPr>
      <w:r w:rsidRPr="00CC3878">
        <w:rPr>
          <w:b/>
          <w:bCs/>
          <w:lang w:val="en-US"/>
        </w:rPr>
        <w:lastRenderedPageBreak/>
        <w:t>REFERENCES</w:t>
      </w:r>
    </w:p>
    <w:p w14:paraId="6E56A15E" w14:textId="0C7995D4" w:rsidR="00942927" w:rsidRDefault="00942927" w:rsidP="005320C1">
      <w:pPr>
        <w:spacing w:line="360" w:lineRule="auto"/>
        <w:jc w:val="both"/>
        <w:rPr>
          <w:b/>
          <w:bCs/>
          <w:lang w:val="en-US"/>
        </w:rPr>
      </w:pPr>
    </w:p>
    <w:p w14:paraId="3B96B733" w14:textId="590365DF" w:rsidR="00AF6DDF" w:rsidRPr="00AF6DDF" w:rsidRDefault="00207C0F" w:rsidP="00AF6DDF">
      <w:pPr>
        <w:widowControl w:val="0"/>
        <w:autoSpaceDE w:val="0"/>
        <w:autoSpaceDN w:val="0"/>
        <w:adjustRightInd w:val="0"/>
        <w:spacing w:line="360" w:lineRule="auto"/>
        <w:rPr>
          <w:noProof/>
          <w:lang w:val="en-GB"/>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AF6DDF" w:rsidRPr="00AF6DDF">
        <w:rPr>
          <w:noProof/>
          <w:lang w:val="en-GB"/>
        </w:rPr>
        <w:t xml:space="preserve">Aamir, K.M., Abbas, M. and Radenović, S., (2011) A logarithmic time complexity algorithm for pattern searching using productsum property. </w:t>
      </w:r>
      <w:r w:rsidR="00AF6DDF" w:rsidRPr="00AF6DDF">
        <w:rPr>
          <w:i/>
          <w:iCs/>
          <w:noProof/>
          <w:lang w:val="en-GB"/>
        </w:rPr>
        <w:t>Computers and Mathematics with Applications</w:t>
      </w:r>
      <w:r w:rsidR="00AF6DDF" w:rsidRPr="00AF6DDF">
        <w:rPr>
          <w:noProof/>
          <w:lang w:val="en-GB"/>
        </w:rPr>
        <w:t>, 625, pp.2162–2168.</w:t>
      </w:r>
    </w:p>
    <w:p w14:paraId="1FFEE763"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llamanis, M., Barr, E.T., Bird, C. and Sutton, C., (2015) Suggesting accurate method and class names. In: </w:t>
      </w:r>
      <w:r w:rsidRPr="00AF6DDF">
        <w:rPr>
          <w:i/>
          <w:iCs/>
          <w:noProof/>
          <w:lang w:val="en-GB"/>
        </w:rPr>
        <w:t>2015 10th Joint Meeting of the European Software Engineering Conference and the ACM SIGSOFT Symposium on the Foundations of Software Engineering, ESEC/FSE 2015 - Proceedings</w:t>
      </w:r>
      <w:r w:rsidRPr="00AF6DDF">
        <w:rPr>
          <w:noProof/>
          <w:lang w:val="en-GB"/>
        </w:rPr>
        <w:t>. [online] New York, New York, USA: Association for Computing Machinery, Inc, pp.38–49. Available at: http://dl.acm.org/citation.cfm?doid=2786805.2786849 [Accessed 10 Dec. 2020].</w:t>
      </w:r>
    </w:p>
    <w:p w14:paraId="10FF7BDD"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llamanis, M., Peng, H. and Sutton, C., (2016) A Convolutional Attention Network for Extreme Summarization of Source Code BT - International Conference on Machine Learning. </w:t>
      </w:r>
      <w:r w:rsidRPr="00AF6DDF">
        <w:rPr>
          <w:i/>
          <w:iCs/>
          <w:noProof/>
          <w:lang w:val="en-GB"/>
        </w:rPr>
        <w:t>International Conference on Machine Learning</w:t>
      </w:r>
      <w:r w:rsidRPr="00AF6DDF">
        <w:rPr>
          <w:noProof/>
          <w:lang w:val="en-GB"/>
        </w:rPr>
        <w:t>, [online] 48, pp.2091–2100. Available at: http://proceedings.mlr.press/v48/allamanis16.html%0Apapers3://publication/uuid/AD091DDF-C3E0-4CC8-9A24-B7CFFF69EB8F.</w:t>
      </w:r>
    </w:p>
    <w:p w14:paraId="343F77E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lon, U., Brody, S., Levy, O. and Yahav, E., (2018a) CODE2SEQ: Generating sequences from structured representations of code. </w:t>
      </w:r>
      <w:r w:rsidRPr="00AF6DDF">
        <w:rPr>
          <w:i/>
          <w:iCs/>
          <w:noProof/>
          <w:lang w:val="en-GB"/>
        </w:rPr>
        <w:t>arXiv</w:t>
      </w:r>
      <w:r w:rsidRPr="00AF6DDF">
        <w:rPr>
          <w:noProof/>
          <w:lang w:val="en-GB"/>
        </w:rPr>
        <w:t>, 1, pp.1–22.</w:t>
      </w:r>
    </w:p>
    <w:p w14:paraId="01E859C7"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lon, U., Zilberstein, M., Levy, O. and Yahav, E., (2018b) A general path-based representation for predicting program properties. </w:t>
      </w:r>
      <w:r w:rsidRPr="00AF6DDF">
        <w:rPr>
          <w:i/>
          <w:iCs/>
          <w:noProof/>
          <w:lang w:val="en-GB"/>
        </w:rPr>
        <w:t>ACM SIGPLAN Notices</w:t>
      </w:r>
      <w:r w:rsidRPr="00AF6DDF">
        <w:rPr>
          <w:noProof/>
          <w:lang w:val="en-GB"/>
        </w:rPr>
        <w:t>, 534, pp.404–419.</w:t>
      </w:r>
    </w:p>
    <w:p w14:paraId="49C8CDE1"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lon, U., Zilberstein, M., Levy, O. and Yahav, E., (2019) Code2Vec: Learning Distributed Representations of Code. </w:t>
      </w:r>
      <w:r w:rsidRPr="00AF6DDF">
        <w:rPr>
          <w:i/>
          <w:iCs/>
          <w:noProof/>
          <w:lang w:val="en-GB"/>
        </w:rPr>
        <w:t>Proceedings of the ACM on Programming Languages</w:t>
      </w:r>
      <w:r w:rsidRPr="00AF6DDF">
        <w:rPr>
          <w:noProof/>
          <w:lang w:val="en-GB"/>
        </w:rPr>
        <w:t>, 3POPL, pp.1–29.</w:t>
      </w:r>
    </w:p>
    <w:p w14:paraId="378F1F7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non (2020) </w:t>
      </w:r>
      <w:r w:rsidRPr="00AF6DDF">
        <w:rPr>
          <w:i/>
          <w:iCs/>
          <w:noProof/>
          <w:lang w:val="en-GB"/>
        </w:rPr>
        <w:t>Understanding Time Complexity and its Importance in Technology | by Abdur Rafey Masood | Medium</w:t>
      </w:r>
      <w:r w:rsidRPr="00AF6DDF">
        <w:rPr>
          <w:noProof/>
          <w:lang w:val="en-GB"/>
        </w:rPr>
        <w:t>. [online] Available at: https://medium.com/@abdurrafeymasood/understanding-time-complexity-and-its-importance-in-technology-8279f72d1c6a [Accessed 3 Dec. 2020].</w:t>
      </w:r>
    </w:p>
    <w:p w14:paraId="08B7B45D"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Azcona, D., Hsiao, I.H., Arora, P. and Smeaton, A., (2019) User2Code2vec: Embeddings for profiling students based on distributional representations of source code. In: </w:t>
      </w:r>
      <w:r w:rsidRPr="00AF6DDF">
        <w:rPr>
          <w:i/>
          <w:iCs/>
          <w:noProof/>
          <w:lang w:val="en-GB"/>
        </w:rPr>
        <w:t>ACM International Conference Proceeding Series</w:t>
      </w:r>
      <w:r w:rsidRPr="00AF6DDF">
        <w:rPr>
          <w:noProof/>
          <w:lang w:val="en-GB"/>
        </w:rPr>
        <w:t>. [online] New York, NY, USA: Association for Computing Machinery, pp.86–95. Available at: https://dl.acm.org/doi/10.1145/3303772.3303813 [Accessed 10 Dec. 2020].</w:t>
      </w:r>
    </w:p>
    <w:p w14:paraId="0A8EFED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Bakarov, A., (2018) A Survey of Word Embeddings Evaluation Methods. </w:t>
      </w:r>
      <w:r w:rsidRPr="00AF6DDF">
        <w:rPr>
          <w:i/>
          <w:iCs/>
          <w:noProof/>
          <w:lang w:val="en-GB"/>
        </w:rPr>
        <w:t>arXiv</w:t>
      </w:r>
      <w:r w:rsidRPr="00AF6DDF">
        <w:rPr>
          <w:noProof/>
          <w:lang w:val="en-GB"/>
        </w:rPr>
        <w:t>. [online] Available at: http://arxiv.org/abs/1801.09536 [Accessed 11 Dec. 2020].</w:t>
      </w:r>
    </w:p>
    <w:p w14:paraId="2AD4757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lastRenderedPageBreak/>
        <w:t xml:space="preserve">Ben-Nun, T., Jakobovits, A.S. and Hoefler, T., (2018) Neural Code Comprehension: A Learnable Representation of Code Semantics. </w:t>
      </w:r>
      <w:r w:rsidRPr="00AF6DDF">
        <w:rPr>
          <w:i/>
          <w:iCs/>
          <w:noProof/>
          <w:lang w:val="en-GB"/>
        </w:rPr>
        <w:t>Advances in Neural Information Processing Systems</w:t>
      </w:r>
      <w:r w:rsidRPr="00AF6DDF">
        <w:rPr>
          <w:noProof/>
          <w:lang w:val="en-GB"/>
        </w:rPr>
        <w:t>, [online] 2018-December, pp.3585–3597. Available at: http://arxiv.org/abs/1806.07336 [Accessed 11 Dec. 2020].</w:t>
      </w:r>
    </w:p>
    <w:p w14:paraId="33AC63BA"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Bentley, J.L., Haken, D. and Saxe, J.B., (1980) A general method for solving divide-and-conquer recurrences. </w:t>
      </w:r>
      <w:r w:rsidRPr="00AF6DDF">
        <w:rPr>
          <w:i/>
          <w:iCs/>
          <w:noProof/>
          <w:lang w:val="en-GB"/>
        </w:rPr>
        <w:t>ACM SIGACT News</w:t>
      </w:r>
      <w:r w:rsidRPr="00AF6DDF">
        <w:rPr>
          <w:noProof/>
          <w:lang w:val="en-GB"/>
        </w:rPr>
        <w:t>, [online] 123, pp.36–44. Available at: https://dl.acm.org/doi/10.1145/1008861.1008865 [Accessed 27 Sep. 2020].</w:t>
      </w:r>
    </w:p>
    <w:p w14:paraId="777AA132"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Beyer, K., Goldstein, J., Ramakrishnan, R. and Shaft, U., (1998) When is “nearest neighbor” meaningful? In: </w:t>
      </w:r>
      <w:r w:rsidRPr="00AF6DDF">
        <w:rPr>
          <w:i/>
          <w:iCs/>
          <w:noProof/>
          <w:lang w:val="en-GB"/>
        </w:rPr>
        <w:t>Lecture Notes in Computer Science (including subseries Lecture Notes in Artificial Intelligence and Lecture Notes in Bioinformatics)</w:t>
      </w:r>
      <w:r w:rsidRPr="00AF6DDF">
        <w:rPr>
          <w:noProof/>
          <w:lang w:val="en-GB"/>
        </w:rPr>
        <w:t>. [online] Springer Verlag, pp.217–235. Available at: https://link.springer.com/chapter/10.1007/3-540-49257-7_15 [Accessed 10 Dec. 2020].</w:t>
      </w:r>
    </w:p>
    <w:p w14:paraId="3686F812"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Buch, L. and Andrzejak, A., (2019) Learning-Based Recursive Aggregation of Abstract Syntax Trees for Code Clone Detection. In: </w:t>
      </w:r>
      <w:r w:rsidRPr="00AF6DDF">
        <w:rPr>
          <w:i/>
          <w:iCs/>
          <w:noProof/>
          <w:lang w:val="en-GB"/>
        </w:rPr>
        <w:t>SANER 2019 - Proceedings of the 2019 IEEE 26th International Conference on Software Analysis, Evolution, and Reengineering</w:t>
      </w:r>
      <w:r w:rsidRPr="00AF6DDF">
        <w:rPr>
          <w:noProof/>
          <w:lang w:val="en-GB"/>
        </w:rPr>
        <w:t>. Institute of Electrical and Electronics Engineers Inc., pp.95–104.</w:t>
      </w:r>
    </w:p>
    <w:p w14:paraId="72E79C95"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Chen, Z. and Monperrus, M., (2018) The Remarkable Role of Similarity in Redundancy-based Program Repair. </w:t>
      </w:r>
      <w:r w:rsidRPr="00AF6DDF">
        <w:rPr>
          <w:i/>
          <w:iCs/>
          <w:noProof/>
          <w:lang w:val="en-GB"/>
        </w:rPr>
        <w:t>arXiv</w:t>
      </w:r>
      <w:r w:rsidRPr="00AF6DDF">
        <w:rPr>
          <w:noProof/>
          <w:lang w:val="en-GB"/>
        </w:rPr>
        <w:t>. [online] Available at: http://arxiv.org/abs/1811.05703 [Accessed 10 Dec. 2020].</w:t>
      </w:r>
    </w:p>
    <w:p w14:paraId="3A6EFC5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Chen, Z. and Monperrus, M., (2019) A Literature Study of Embeddings on Source Code. [online] pp.1–8. Available at: http://arxiv.org/abs/1904.03061.</w:t>
      </w:r>
    </w:p>
    <w:p w14:paraId="4ED4358E"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code2vec github, (2018) </w:t>
      </w:r>
      <w:r w:rsidRPr="00AF6DDF">
        <w:rPr>
          <w:i/>
          <w:iCs/>
          <w:noProof/>
          <w:lang w:val="en-GB"/>
        </w:rPr>
        <w:t>GitHub - tech-srl/code2vec: TensorFlow code for the neural network presented in the paper: ‘code2vec: Learning Distributed Representations of Code’</w:t>
      </w:r>
      <w:r w:rsidRPr="00AF6DDF">
        <w:rPr>
          <w:noProof/>
          <w:lang w:val="en-GB"/>
        </w:rPr>
        <w:t>. [online] Available at: https://github.com/tech-srl/code2vec [Accessed 27 Sep. 2020].</w:t>
      </w:r>
    </w:p>
    <w:p w14:paraId="3E176426"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Cosentino, V., Luis, J., Izquierdo, C. and Cabot, J., (2016) Findings from GitHub: Methods, datasets and limitations. </w:t>
      </w:r>
      <w:r w:rsidRPr="00AF6DDF">
        <w:rPr>
          <w:i/>
          <w:iCs/>
          <w:noProof/>
          <w:lang w:val="en-GB"/>
        </w:rPr>
        <w:t>Proceedings - 13th Working Conference on Mining Software Repositories, MSR 2016</w:t>
      </w:r>
      <w:r w:rsidRPr="00AF6DDF">
        <w:rPr>
          <w:noProof/>
          <w:lang w:val="en-GB"/>
        </w:rPr>
        <w:t>, pp.137–141.</w:t>
      </w:r>
    </w:p>
    <w:p w14:paraId="2269DE4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DeFreez, D., Thakur, A. V. and Rubio-Gonzalez, C., (2018) Path-based function embedding and its application to error-handling specification mining. In: </w:t>
      </w:r>
      <w:r w:rsidRPr="00AF6DDF">
        <w:rPr>
          <w:i/>
          <w:iCs/>
          <w:noProof/>
          <w:lang w:val="en-GB"/>
        </w:rPr>
        <w:t>ESEC/FSE 2018 - Proceedings of the 2018 26th ACM Joint Meeting on European Software Engineering Conference and Symposium on the Foundations of Software Engineering</w:t>
      </w:r>
      <w:r w:rsidRPr="00AF6DDF">
        <w:rPr>
          <w:noProof/>
          <w:lang w:val="en-GB"/>
        </w:rPr>
        <w:t>. [online] New York, New York, USA: Association for Computing Machinery, Inc, pp.423–433. Available at: http://dl.acm.org/citation.cfm?doid=3236024.3236059 [Accessed 10 Dec. 2020].</w:t>
      </w:r>
    </w:p>
    <w:p w14:paraId="5281D0F1"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Devlin, J., Uesato, J., Singh, R. and Kohli, P., (2017) Semantic Code Repair using Neuro-</w:t>
      </w:r>
      <w:r w:rsidRPr="00AF6DDF">
        <w:rPr>
          <w:noProof/>
          <w:lang w:val="en-GB"/>
        </w:rPr>
        <w:lastRenderedPageBreak/>
        <w:t xml:space="preserve">Symbolic Transformation Networks. </w:t>
      </w:r>
      <w:r w:rsidRPr="00AF6DDF">
        <w:rPr>
          <w:i/>
          <w:iCs/>
          <w:noProof/>
          <w:lang w:val="en-GB"/>
        </w:rPr>
        <w:t>arXiv</w:t>
      </w:r>
      <w:r w:rsidRPr="00AF6DDF">
        <w:rPr>
          <w:noProof/>
          <w:lang w:val="en-GB"/>
        </w:rPr>
        <w:t>. [online] Available at: http://arxiv.org/abs/1710.11054 [Accessed 10 Dec. 2020].</w:t>
      </w:r>
    </w:p>
    <w:p w14:paraId="59398464"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Dhyan, (2021) </w:t>
      </w:r>
      <w:r w:rsidRPr="00AF6DDF">
        <w:rPr>
          <w:i/>
          <w:iCs/>
          <w:noProof/>
          <w:lang w:val="en-GB"/>
        </w:rPr>
        <w:t>GitHub - dhyan/code2vec_code_complexity</w:t>
      </w:r>
      <w:r w:rsidRPr="00AF6DDF">
        <w:rPr>
          <w:noProof/>
          <w:lang w:val="en-GB"/>
        </w:rPr>
        <w:t>. [online] Available at: https://github.com/dhyan/code2vec_code_complexity [Accessed 9 Feb. 2021].</w:t>
      </w:r>
    </w:p>
    <w:p w14:paraId="0E98DE2D"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Dobravec, T., (2018) Estimating the time complexity of the algorithms by counting the Java bytecode instructions. In: </w:t>
      </w:r>
      <w:r w:rsidRPr="00AF6DDF">
        <w:rPr>
          <w:i/>
          <w:iCs/>
          <w:noProof/>
          <w:lang w:val="en-GB"/>
        </w:rPr>
        <w:t>2017 IEEE 14th International Scientific Conference on Informatics, INFORMATICS 2017 - Proceedings</w:t>
      </w:r>
      <w:r w:rsidRPr="00AF6DDF">
        <w:rPr>
          <w:noProof/>
          <w:lang w:val="en-GB"/>
        </w:rPr>
        <w:t>. Institute of Electrical and Electronics Engineers Inc., pp.74–79.</w:t>
      </w:r>
    </w:p>
    <w:p w14:paraId="199022C4"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Gauvrit, N., Singmann, H., Soler-Toscano, F. and Zenil, H., (2016) Algorithmic complexity for psychology: a user-friendly implementation of the coding theorem method. </w:t>
      </w:r>
      <w:r w:rsidRPr="00AF6DDF">
        <w:rPr>
          <w:i/>
          <w:iCs/>
          <w:noProof/>
          <w:lang w:val="en-GB"/>
        </w:rPr>
        <w:t>Behavior Research Methods</w:t>
      </w:r>
      <w:r w:rsidRPr="00AF6DDF">
        <w:rPr>
          <w:noProof/>
          <w:lang w:val="en-GB"/>
        </w:rPr>
        <w:t>, [online] 481, pp.314–329. Available at: http://algorithmicnature.org [Accessed 6 Dec. 2020].</w:t>
      </w:r>
    </w:p>
    <w:p w14:paraId="49927871"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Gomes, V.M., Paiva, J.R.B., Reis, M.R.C., Wainer, G.A. and Calixto, W.P., (2019) Mechanism for Measuring System Complexity Applying Sensitivity Analysis. </w:t>
      </w:r>
      <w:r w:rsidRPr="00AF6DDF">
        <w:rPr>
          <w:i/>
          <w:iCs/>
          <w:noProof/>
          <w:lang w:val="en-GB"/>
        </w:rPr>
        <w:t>Complexity</w:t>
      </w:r>
      <w:r w:rsidRPr="00AF6DDF">
        <w:rPr>
          <w:noProof/>
          <w:lang w:val="en-GB"/>
        </w:rPr>
        <w:t>, 2019.</w:t>
      </w:r>
    </w:p>
    <w:p w14:paraId="13236C95"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Gu, X., Zhang, H., Zhang, D. and Kim, S., (2016) Deep API Learning. </w:t>
      </w:r>
      <w:r w:rsidRPr="00AF6DDF">
        <w:rPr>
          <w:i/>
          <w:iCs/>
          <w:noProof/>
          <w:lang w:val="en-GB"/>
        </w:rPr>
        <w:t>Proceedings of the ACM SIGSOFT Symposium on the Foundations of Software Engineering</w:t>
      </w:r>
      <w:r w:rsidRPr="00AF6DDF">
        <w:rPr>
          <w:noProof/>
          <w:lang w:val="en-GB"/>
        </w:rPr>
        <w:t>, [online] 13-18-November-2016, pp.631–642. Available at: http://arxiv.org/abs/1605.08535 [Accessed 11 Dec. 2020].</w:t>
      </w:r>
    </w:p>
    <w:p w14:paraId="51094853"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Harer, J.A., Kim, L.Y., Russell, R.L., Ozdemir, O., Kosta, L.R., Rangamani, A., Hamilton, L.H., Centeno, G.I., Key, J.R., Ellingwood, P.M., Antelman, E., Mackay, A., McConley, M.W., Opper, J.M., Chin, P. and Lazovich, T., (2018) Automated software vulnerability detection with machine learning. </w:t>
      </w:r>
      <w:r w:rsidRPr="00AF6DDF">
        <w:rPr>
          <w:i/>
          <w:iCs/>
          <w:noProof/>
          <w:lang w:val="en-GB"/>
        </w:rPr>
        <w:t>arXiv</w:t>
      </w:r>
      <w:r w:rsidRPr="00AF6DDF">
        <w:rPr>
          <w:noProof/>
          <w:lang w:val="en-GB"/>
        </w:rPr>
        <w:t>. [online] Available at: http://arxiv.org/abs/1803.04497 [Accessed 10 Dec. 2020].</w:t>
      </w:r>
    </w:p>
    <w:p w14:paraId="6C287AD5"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Henkel, J., Lahiri, S.K., Liblit, B. and Reps, T., (2018) Code Vectors: Understanding Programs Through Embedded Abstracted Symbolic Traces. </w:t>
      </w:r>
      <w:r w:rsidRPr="00AF6DDF">
        <w:rPr>
          <w:i/>
          <w:iCs/>
          <w:noProof/>
          <w:lang w:val="en-GB"/>
        </w:rPr>
        <w:t>ESEC/FSE 2018 - Proceedings of the 2018 26th ACM Joint Meeting on European Software Engineering Conference and Symposium on the Foundations of Software Engineering</w:t>
      </w:r>
      <w:r w:rsidRPr="00AF6DDF">
        <w:rPr>
          <w:noProof/>
          <w:lang w:val="en-GB"/>
        </w:rPr>
        <w:t>, [online] 18, pp.163–174. Available at: http://arxiv.org/abs/1803.06686 [Accessed 11 Dec. 2020].</w:t>
      </w:r>
    </w:p>
    <w:p w14:paraId="67FD1FA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Hindle, A., Barr, E.T., Su, Z., Gabel, M. and Devanbu, P., (2012) On the naturalness of software. In: </w:t>
      </w:r>
      <w:r w:rsidRPr="00AF6DDF">
        <w:rPr>
          <w:i/>
          <w:iCs/>
          <w:noProof/>
          <w:lang w:val="en-GB"/>
        </w:rPr>
        <w:t>Proceedings - International Conference on Software Engineering</w:t>
      </w:r>
      <w:r w:rsidRPr="00AF6DDF">
        <w:rPr>
          <w:noProof/>
          <w:lang w:val="en-GB"/>
        </w:rPr>
        <w:t>. pp.837–847.</w:t>
      </w:r>
    </w:p>
    <w:p w14:paraId="74B56266"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Jan Šimbera, (2019) </w:t>
      </w:r>
      <w:r w:rsidRPr="00AF6DDF">
        <w:rPr>
          <w:i/>
          <w:iCs/>
          <w:noProof/>
          <w:lang w:val="en-GB"/>
        </w:rPr>
        <w:t>pysynth · PyPI</w:t>
      </w:r>
      <w:r w:rsidRPr="00AF6DDF">
        <w:rPr>
          <w:noProof/>
          <w:lang w:val="en-GB"/>
        </w:rPr>
        <w:t>. [online] github. Available at: https://pypi.org/project/pysynth/ [Accessed 27 Sep. 2020].</w:t>
      </w:r>
    </w:p>
    <w:p w14:paraId="6D8CDD7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Jayram, T.S., Kumar, R. and Sivakumar, D., (2003) Two applications of information </w:t>
      </w:r>
      <w:r w:rsidRPr="00AF6DDF">
        <w:rPr>
          <w:noProof/>
          <w:lang w:val="en-GB"/>
        </w:rPr>
        <w:lastRenderedPageBreak/>
        <w:t xml:space="preserve">complexity. In: </w:t>
      </w:r>
      <w:r w:rsidRPr="00AF6DDF">
        <w:rPr>
          <w:i/>
          <w:iCs/>
          <w:noProof/>
          <w:lang w:val="en-GB"/>
        </w:rPr>
        <w:t>Proceedings of the thirty-fifth ACM symposium on Theory of computing  - STOC ’03</w:t>
      </w:r>
      <w:r w:rsidRPr="00AF6DDF">
        <w:rPr>
          <w:noProof/>
          <w:lang w:val="en-GB"/>
        </w:rPr>
        <w:t>. [online] New York, New York, USA: Association for Computing Machinery (ACM), p.673. Available at: http://portal.acm.org/citation.cfm?doid=780542.780640 [Accessed 6 Dec. 2020].</w:t>
      </w:r>
    </w:p>
    <w:p w14:paraId="5019D6C1"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Klir, G.J. and Simon, H.A., (1991) The Architecture of Complexity. In: </w:t>
      </w:r>
      <w:r w:rsidRPr="00AF6DDF">
        <w:rPr>
          <w:i/>
          <w:iCs/>
          <w:noProof/>
          <w:lang w:val="en-GB"/>
        </w:rPr>
        <w:t>Facets of Systems Science</w:t>
      </w:r>
      <w:r w:rsidRPr="00AF6DDF">
        <w:rPr>
          <w:noProof/>
          <w:lang w:val="en-GB"/>
        </w:rPr>
        <w:t>. [online] Springer US, pp.457–476. Available at: https://link.springer.com/chapter/10.1007/978-1-4899-0718-9_31 [Accessed 6 Dec. 2020].</w:t>
      </w:r>
    </w:p>
    <w:p w14:paraId="0A509BE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Kumarsharma, D., Vohra, S., Gupta, T. and Goyal, V., (2018) Predicting the Algorithmic Time Complexity of Single Parametric Algorithms Using Multiclass Classification with Gradient Boosted Trees. </w:t>
      </w:r>
      <w:r w:rsidRPr="00AF6DDF">
        <w:rPr>
          <w:i/>
          <w:iCs/>
          <w:noProof/>
          <w:lang w:val="en-GB"/>
        </w:rPr>
        <w:t>2018 11th International Conference on Contemporary Computing, IC3 2018</w:t>
      </w:r>
      <w:r w:rsidRPr="00AF6DDF">
        <w:rPr>
          <w:noProof/>
          <w:lang w:val="en-GB"/>
        </w:rPr>
        <w:t>, pp.2–4.</w:t>
      </w:r>
    </w:p>
    <w:p w14:paraId="517ACFED"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Lehre, P.K. and Özcan, E., (2013) A runtime analysis of simple hyper-heuristics: To mix or not to mix operators. </w:t>
      </w:r>
      <w:r w:rsidRPr="00AF6DDF">
        <w:rPr>
          <w:i/>
          <w:iCs/>
          <w:noProof/>
          <w:lang w:val="en-GB"/>
        </w:rPr>
        <w:t>FOGA 2013 - Proceedings of the 12th ACM Workshop on Foundations of Genetic Algorithms</w:t>
      </w:r>
      <w:r w:rsidRPr="00AF6DDF">
        <w:rPr>
          <w:noProof/>
          <w:lang w:val="en-GB"/>
        </w:rPr>
        <w:t>, pp.97–104.</w:t>
      </w:r>
    </w:p>
    <w:p w14:paraId="6F87A876"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Li, J., He, P., Zhu, J. and Lyu, M.R., (2017) Software defect prediction via convolutional neural network. In: </w:t>
      </w:r>
      <w:r w:rsidRPr="00AF6DDF">
        <w:rPr>
          <w:i/>
          <w:iCs/>
          <w:noProof/>
          <w:lang w:val="en-GB"/>
        </w:rPr>
        <w:t>Proceedings - 2017 IEEE International Conference on Software Quality, Reliability and Security, QRS 2017</w:t>
      </w:r>
      <w:r w:rsidRPr="00AF6DDF">
        <w:rPr>
          <w:noProof/>
          <w:lang w:val="en-GB"/>
        </w:rPr>
        <w:t>. Institute of Electrical and Electronics Engineers Inc., pp.318–328.</w:t>
      </w:r>
    </w:p>
    <w:p w14:paraId="4256B040"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Lloyd, S., (2001) Measures of Complexity: A Nonexhaustive List. </w:t>
      </w:r>
      <w:r w:rsidRPr="00AF6DDF">
        <w:rPr>
          <w:i/>
          <w:iCs/>
          <w:noProof/>
          <w:lang w:val="en-GB"/>
        </w:rPr>
        <w:t>IEEE Control Systems</w:t>
      </w:r>
      <w:r w:rsidRPr="00AF6DDF">
        <w:rPr>
          <w:noProof/>
          <w:lang w:val="en-GB"/>
        </w:rPr>
        <w:t>, 214, pp.7–8.</w:t>
      </w:r>
    </w:p>
    <w:p w14:paraId="12B46AF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Lu, M., Liu, Y., Li, H., Tan, D., He, X., Bi, W. and Li, W., (2019) Hyperbolic function embedding: Learning hierarchical representation for functions of source code in hyperbolic space. </w:t>
      </w:r>
      <w:r w:rsidRPr="00AF6DDF">
        <w:rPr>
          <w:i/>
          <w:iCs/>
          <w:noProof/>
          <w:lang w:val="en-GB"/>
        </w:rPr>
        <w:t>Symmetry</w:t>
      </w:r>
      <w:r w:rsidRPr="00AF6DDF">
        <w:rPr>
          <w:noProof/>
          <w:lang w:val="en-GB"/>
        </w:rPr>
        <w:t>, 112.</w:t>
      </w:r>
    </w:p>
    <w:p w14:paraId="2E78EFF5"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M, H. and M.N, S., (2015) A Review on Evaluation Metrics for Data Classification Evaluations. </w:t>
      </w:r>
      <w:r w:rsidRPr="00AF6DDF">
        <w:rPr>
          <w:i/>
          <w:iCs/>
          <w:noProof/>
          <w:lang w:val="en-GB"/>
        </w:rPr>
        <w:t>International Journal of Data Mining &amp; Knowledge Management Process</w:t>
      </w:r>
      <w:r w:rsidRPr="00AF6DDF">
        <w:rPr>
          <w:noProof/>
          <w:lang w:val="en-GB"/>
        </w:rPr>
        <w:t>, 52, pp.01–11.</w:t>
      </w:r>
    </w:p>
    <w:p w14:paraId="709A5C7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Martin, F., (2018) </w:t>
      </w:r>
      <w:r w:rsidRPr="00AF6DDF">
        <w:rPr>
          <w:i/>
          <w:iCs/>
          <w:noProof/>
          <w:lang w:val="en-GB"/>
        </w:rPr>
        <w:t>Refactoring</w:t>
      </w:r>
      <w:r w:rsidRPr="00AF6DDF">
        <w:rPr>
          <w:noProof/>
          <w:lang w:val="en-GB"/>
        </w:rPr>
        <w:t>. [online] Available at: https://martinfowler.com/books/refactoring.html [Accessed 10 Dec. 2020].</w:t>
      </w:r>
    </w:p>
    <w:p w14:paraId="6CDB73D0"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McCabe, T.J., (2020) </w:t>
      </w:r>
      <w:r w:rsidRPr="00AF6DDF">
        <w:rPr>
          <w:i/>
          <w:iCs/>
          <w:noProof/>
          <w:lang w:val="en-GB"/>
        </w:rPr>
        <w:t>A complexity measure | Proceedings of the 2nd international conference on Software engineering</w:t>
      </w:r>
      <w:r w:rsidRPr="00AF6DDF">
        <w:rPr>
          <w:noProof/>
          <w:lang w:val="en-GB"/>
        </w:rPr>
        <w:t>. [online] ICSE ’76: Proceedings of the 2nd international conference on Software engineering. Available at: https://dl.acm.org/doi/10.5555/800253.807712 [Accessed 27 Sep. 2020].</w:t>
      </w:r>
    </w:p>
    <w:p w14:paraId="39F6E02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Mikolov, T., Chen, K., Corrado, G. and Dean, J., (2013) Efficient estimation of word representations in vector space. In: </w:t>
      </w:r>
      <w:r w:rsidRPr="00AF6DDF">
        <w:rPr>
          <w:i/>
          <w:iCs/>
          <w:noProof/>
          <w:lang w:val="en-GB"/>
        </w:rPr>
        <w:t xml:space="preserve">1st International Conference on Learning </w:t>
      </w:r>
      <w:r w:rsidRPr="00AF6DDF">
        <w:rPr>
          <w:i/>
          <w:iCs/>
          <w:noProof/>
          <w:lang w:val="en-GB"/>
        </w:rPr>
        <w:lastRenderedPageBreak/>
        <w:t>Representations, ICLR 2013 - Workshop Track Proceedings</w:t>
      </w:r>
      <w:r w:rsidRPr="00AF6DDF">
        <w:rPr>
          <w:noProof/>
          <w:lang w:val="en-GB"/>
        </w:rPr>
        <w:t>. [online] International Conference on Learning Representations, ICLR. Available at: http://ronan.collobert.com/senna/ [Accessed 8 Dec. 2020].</w:t>
      </w:r>
    </w:p>
    <w:p w14:paraId="4F033B06"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Nagaraj, N., Balasubramanian, K. and Dey, S., (2013) A new complexity measure for time series analysis and classification. </w:t>
      </w:r>
      <w:r w:rsidRPr="00AF6DDF">
        <w:rPr>
          <w:i/>
          <w:iCs/>
          <w:noProof/>
          <w:lang w:val="en-GB"/>
        </w:rPr>
        <w:t>European Physical Journal: Special Topics</w:t>
      </w:r>
      <w:r w:rsidRPr="00AF6DDF">
        <w:rPr>
          <w:noProof/>
          <w:lang w:val="en-GB"/>
        </w:rPr>
        <w:t>, 2223–4, pp.847–860.</w:t>
      </w:r>
    </w:p>
    <w:p w14:paraId="49FC27C0"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Narayanan, A., Chandramohan, M., Venkatesan, R., Chen, L., Liu, Y. and Jaiswal, S., (2017) graph2vec: Learning Distributed Representations of Graphs. </w:t>
      </w:r>
      <w:r w:rsidRPr="00AF6DDF">
        <w:rPr>
          <w:i/>
          <w:iCs/>
          <w:noProof/>
          <w:lang w:val="en-GB"/>
        </w:rPr>
        <w:t>28th Modern Artificial Intelligence and Cognitive Science Conference, MAICS 2017</w:t>
      </w:r>
      <w:r w:rsidRPr="00AF6DDF">
        <w:rPr>
          <w:noProof/>
          <w:lang w:val="en-GB"/>
        </w:rPr>
        <w:t>, [online] pp.189–190. Available at: http://arxiv.org/abs/1707.05005.</w:t>
      </w:r>
    </w:p>
    <w:p w14:paraId="698DD108"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Nguyen, T.D., Nguyen, A.T. and Nguyen, T.N., (2016) Mapping API elements for code migration with vector representations. In: </w:t>
      </w:r>
      <w:r w:rsidRPr="00AF6DDF">
        <w:rPr>
          <w:i/>
          <w:iCs/>
          <w:noProof/>
          <w:lang w:val="en-GB"/>
        </w:rPr>
        <w:t>Proceedings - International Conference on Software Engineering</w:t>
      </w:r>
      <w:r w:rsidRPr="00AF6DDF">
        <w:rPr>
          <w:noProof/>
          <w:lang w:val="en-GB"/>
        </w:rPr>
        <w:t>. [online] New York, NY, USA: IEEE Computer Society, pp.756–758. Available at: https://dl.acm.org/doi/10.1145/2889160.2892661 [Accessed 11 Dec. 2020].</w:t>
      </w:r>
    </w:p>
    <w:p w14:paraId="00990969"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Oliveto, P.S., He, J. and Yao, X., (2007) Time complexity of evolutionary algorithms for combinatorial optimization: A decade of results. </w:t>
      </w:r>
      <w:r w:rsidRPr="00AF6DDF">
        <w:rPr>
          <w:i/>
          <w:iCs/>
          <w:noProof/>
          <w:lang w:val="en-GB"/>
        </w:rPr>
        <w:t>International Journal of Automation and Computing</w:t>
      </w:r>
      <w:r w:rsidRPr="00AF6DDF">
        <w:rPr>
          <w:noProof/>
          <w:lang w:val="en-GB"/>
        </w:rPr>
        <w:t>, 43, pp.281–293.</w:t>
      </w:r>
    </w:p>
    <w:p w14:paraId="0A0AAB08"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Padua, D., Ghoting, A., Gunnels, J.A., Squillante, M.S., Meseguer, J., Cownie, J.H., Roweth, D., Adve, S. V., Boehm, H.J., McKee, S.A., Wisniewski, R.W., Karypis, G., Malony, A.D., Gottlieb, S., Riesen, R., Maccabe, A.B., Bilardi, G., Pietracaprina, A., Kejariwal, A., Nicolau, A., Lengauer, C., Gustafson, J.L., Gropp, W., Prost, J.-P., Padua, D., Lowney, G., Amestoy, P., Buttari, A., Duff, I., Guermouche, A., L’Excellent, J.-Y., Uçar, B., Halstead, R.H., Nemirovsky, M., Amestoy, P., Buttari, A., Duff, I., Guermouche, A., L’Excellent, J.-Y., Uçar, B. and Pakin, S., (2011) Moore’s Law. In: </w:t>
      </w:r>
      <w:r w:rsidRPr="00AF6DDF">
        <w:rPr>
          <w:i/>
          <w:iCs/>
          <w:noProof/>
          <w:lang w:val="en-GB"/>
        </w:rPr>
        <w:t>Encyclopedia of Parallel Computing</w:t>
      </w:r>
      <w:r w:rsidRPr="00AF6DDF">
        <w:rPr>
          <w:noProof/>
          <w:lang w:val="en-GB"/>
        </w:rPr>
        <w:t>. [online] Boston, MA: Springer US, pp.1177–1184. Available at: http://link.springer.com/10.1007/978-0-387-09766-4_81 [Accessed 6 Dec. 2020].</w:t>
      </w:r>
    </w:p>
    <w:p w14:paraId="565019FD"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Papadimitriou, C., (2014) Algorithms, complexity, and the sciences. </w:t>
      </w:r>
      <w:r w:rsidRPr="00AF6DDF">
        <w:rPr>
          <w:i/>
          <w:iCs/>
          <w:noProof/>
          <w:lang w:val="en-GB"/>
        </w:rPr>
        <w:t>Proceedings of the National Academy of Sciences of the United States of America</w:t>
      </w:r>
      <w:r w:rsidRPr="00AF6DDF">
        <w:rPr>
          <w:noProof/>
          <w:lang w:val="en-GB"/>
        </w:rPr>
        <w:t>, [online] 11145, pp.15881–15887. Available at: www.pnas.org/cgi/doi/10.1073/pnas.1416954111 [Accessed 6 Dec. 2020].</w:t>
      </w:r>
    </w:p>
    <w:p w14:paraId="5A01DA36"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Pradel, M., Darmstadt, T. and Koushik Sen, G., (n.d.) </w:t>
      </w:r>
      <w:r w:rsidRPr="00AF6DDF">
        <w:rPr>
          <w:i/>
          <w:iCs/>
          <w:noProof/>
          <w:lang w:val="en-GB"/>
        </w:rPr>
        <w:t>DeepBugs: A Learning Approach to Name-based Bug Detection</w:t>
      </w:r>
      <w:r w:rsidRPr="00AF6DDF">
        <w:rPr>
          <w:noProof/>
          <w:lang w:val="en-GB"/>
        </w:rPr>
        <w:t>. [online] Available at: https://lgtm.com/ [Accessed 11 Dec. 2020].</w:t>
      </w:r>
    </w:p>
    <w:p w14:paraId="141D1CF1"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Rubinstein, R., (1999) The Cross-Entropy Method for Combinatorial and Continuous Optimization. </w:t>
      </w:r>
      <w:r w:rsidRPr="00AF6DDF">
        <w:rPr>
          <w:i/>
          <w:iCs/>
          <w:noProof/>
          <w:lang w:val="en-GB"/>
        </w:rPr>
        <w:t>Methodology And Computing In Applied Probability</w:t>
      </w:r>
      <w:r w:rsidRPr="00AF6DDF">
        <w:rPr>
          <w:noProof/>
          <w:lang w:val="en-GB"/>
        </w:rPr>
        <w:t xml:space="preserve">, [online] 12, pp.127–190. </w:t>
      </w:r>
      <w:r w:rsidRPr="00AF6DDF">
        <w:rPr>
          <w:noProof/>
          <w:lang w:val="en-GB"/>
        </w:rPr>
        <w:lastRenderedPageBreak/>
        <w:t>Available at: https://link.springer.com/article/10.1023/A:1010091220143 [Accessed 13 Feb. 2021].</w:t>
      </w:r>
    </w:p>
    <w:p w14:paraId="3BEBFC6D"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ikka, J., Satya, K., Kumar, Y., Uppal, S., Shah, R.R. and Zimmermann, R., (2020) Learning Based Methods for Code Runtime Complexity Prediction. </w:t>
      </w:r>
      <w:r w:rsidRPr="00AF6DDF">
        <w:rPr>
          <w:i/>
          <w:iCs/>
          <w:noProof/>
          <w:lang w:val="en-GB"/>
        </w:rPr>
        <w:t>Lecture Notes in Computer Science (including subseries Lecture Notes in Artificial Intelligence and Lecture Notes in Bioinformatics)</w:t>
      </w:r>
      <w:r w:rsidRPr="00AF6DDF">
        <w:rPr>
          <w:noProof/>
          <w:lang w:val="en-GB"/>
        </w:rPr>
        <w:t>, 12035 LNCS, pp.313–325.</w:t>
      </w:r>
    </w:p>
    <w:p w14:paraId="673FC83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ikka, J.K.A., (2019) </w:t>
      </w:r>
      <w:r w:rsidRPr="00AF6DDF">
        <w:rPr>
          <w:i/>
          <w:iCs/>
          <w:noProof/>
          <w:lang w:val="en-GB"/>
        </w:rPr>
        <w:t>GitHub - midas-research/corcod-dataset: CoRCoD: Code Runtime Complexity Dataset</w:t>
      </w:r>
      <w:r w:rsidRPr="00AF6DDF">
        <w:rPr>
          <w:noProof/>
          <w:lang w:val="en-GB"/>
        </w:rPr>
        <w:t>. [online] MIDAS Research Laboratory, IIIT-Delhi. Available at: https://github.com/midas-research/corcod-dataset [Accessed 27 Sep. 2020].</w:t>
      </w:r>
    </w:p>
    <w:p w14:paraId="14F2133F"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lattonK. Clint, B.L.E., (2005) </w:t>
      </w:r>
      <w:r w:rsidRPr="00AF6DDF">
        <w:rPr>
          <w:i/>
          <w:iCs/>
          <w:noProof/>
          <w:lang w:val="en-GB"/>
        </w:rPr>
        <w:t>Source Code Repository - an overview | ScienceDirect Topics</w:t>
      </w:r>
      <w:r w:rsidRPr="00AF6DDF">
        <w:rPr>
          <w:noProof/>
          <w:lang w:val="en-GB"/>
        </w:rPr>
        <w:t>. [online] Available at: https://www.sciencedirect.com/topics/computer-science/source-code-repository [Accessed 6 Dec. 2020].</w:t>
      </w:r>
    </w:p>
    <w:p w14:paraId="25D9231E"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Smilkov, D., Thorat, N., Nicholson, C., Reif, E., Viégas, F.B. and Wattenberg, M., (2016) Embedding Projector: Interactive Visualization and Interpretation of Embeddings. [online] Available at: http://arxiv.org/abs/1611.05469 [Accessed 12 Dec. 2020].</w:t>
      </w:r>
    </w:p>
    <w:p w14:paraId="1624F777"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oler-Toscano, F. and Zenil, H., (2017) A Computable Measure of Algorithmic Probability by Finite Approximations with an Application to Integer Sequences. </w:t>
      </w:r>
      <w:r w:rsidRPr="00AF6DDF">
        <w:rPr>
          <w:i/>
          <w:iCs/>
          <w:noProof/>
          <w:lang w:val="en-GB"/>
        </w:rPr>
        <w:t>Complexity</w:t>
      </w:r>
      <w:r w:rsidRPr="00AF6DDF">
        <w:rPr>
          <w:noProof/>
          <w:lang w:val="en-GB"/>
        </w:rPr>
        <w:t>, 2017.</w:t>
      </w:r>
    </w:p>
    <w:p w14:paraId="2336413C"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rikant, S. and Aggarwal, V., (2014) A system to grade computer programming skills using machine learning. In: </w:t>
      </w:r>
      <w:r w:rsidRPr="00AF6DDF">
        <w:rPr>
          <w:i/>
          <w:iCs/>
          <w:noProof/>
          <w:lang w:val="en-GB"/>
        </w:rPr>
        <w:t>Proceedings of the ACM SIGKDD International Conference on Knowledge Discovery and Data Mining</w:t>
      </w:r>
      <w:r w:rsidRPr="00AF6DDF">
        <w:rPr>
          <w:noProof/>
          <w:lang w:val="en-GB"/>
        </w:rPr>
        <w:t>. [online] New York, New York, USA: Association for Computing Machinery, pp.1887–1896. Available at: http://dl.acm.org/citation.cfm?doid=2623330.2623377 [Accessed 6 Dec. 2020].</w:t>
      </w:r>
    </w:p>
    <w:p w14:paraId="73716CB1"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tanford encyclopedia, (2020) </w:t>
      </w:r>
      <w:r w:rsidRPr="00AF6DDF">
        <w:rPr>
          <w:i/>
          <w:iCs/>
          <w:noProof/>
          <w:lang w:val="en-GB"/>
        </w:rPr>
        <w:t>Computational Complexity Theory (Stanford Encyclopedia of Philosophy)</w:t>
      </w:r>
      <w:r w:rsidRPr="00AF6DDF">
        <w:rPr>
          <w:noProof/>
          <w:lang w:val="en-GB"/>
        </w:rPr>
        <w:t>. [online] Available at: https://plato.stanford.edu/entries/computational-complexity/ [Accessed 3 Dec. 2020].</w:t>
      </w:r>
    </w:p>
    <w:p w14:paraId="6163B098"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UMIT VOHRA vipul goyal, (2017) </w:t>
      </w:r>
      <w:r w:rsidRPr="00AF6DDF">
        <w:rPr>
          <w:i/>
          <w:iCs/>
          <w:noProof/>
          <w:lang w:val="en-GB"/>
        </w:rPr>
        <w:t>Predicitng_Time_Complexity/Output_Data at master · saisumit/Predicitng_Time_Complexity · GitHub</w:t>
      </w:r>
      <w:r w:rsidRPr="00AF6DDF">
        <w:rPr>
          <w:noProof/>
          <w:lang w:val="en-GB"/>
        </w:rPr>
        <w:t>. [online] github. Available at: https://github.com/saisumit/Predicitng_Time_Complexity/tree/master/Output_Data [Accessed 27 Sep. 2020].</w:t>
      </w:r>
    </w:p>
    <w:p w14:paraId="487A9F72"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Sun, Z., Zhu, Q., Mou, L., Xiong, Y., Li, G. and Zhang, L., (2019) A Grammar-Based Structural CNN Decoder for Code Generation. </w:t>
      </w:r>
      <w:r w:rsidRPr="00AF6DDF">
        <w:rPr>
          <w:i/>
          <w:iCs/>
          <w:noProof/>
          <w:lang w:val="en-GB"/>
        </w:rPr>
        <w:t>Proceedings of the AAAI Conference on Artificial Intelligence</w:t>
      </w:r>
      <w:r w:rsidRPr="00AF6DDF">
        <w:rPr>
          <w:noProof/>
          <w:lang w:val="en-GB"/>
        </w:rPr>
        <w:t>, [online] 3301, pp.7055–7062. Available at: https://github.com/zysszy/GrammarCNN [Accessed 27 Sep. 2020].</w:t>
      </w:r>
    </w:p>
    <w:p w14:paraId="2343A54B"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White, M., Tufano, M., Martinez, M., Monperrus, M. and Poshyvanyk, D., (2019) Sorting and </w:t>
      </w:r>
      <w:r w:rsidRPr="00AF6DDF">
        <w:rPr>
          <w:noProof/>
          <w:lang w:val="en-GB"/>
        </w:rPr>
        <w:lastRenderedPageBreak/>
        <w:t xml:space="preserve">Transforming Program Repair Ingredients via Deep Learning Code Similarities. </w:t>
      </w:r>
      <w:r w:rsidRPr="00AF6DDF">
        <w:rPr>
          <w:i/>
          <w:iCs/>
          <w:noProof/>
          <w:lang w:val="en-GB"/>
        </w:rPr>
        <w:t>SANER 2019 - Proceedings of the 2019 IEEE 26th International Conference on Software Analysis, Evolution, and Reengineering</w:t>
      </w:r>
      <w:r w:rsidRPr="00AF6DDF">
        <w:rPr>
          <w:noProof/>
          <w:lang w:val="en-GB"/>
        </w:rPr>
        <w:t>, pp.479–490.</w:t>
      </w:r>
    </w:p>
    <w:p w14:paraId="7528EFA8"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Wirth, N., (1995) </w:t>
      </w:r>
      <w:r w:rsidRPr="00AF6DDF">
        <w:rPr>
          <w:i/>
          <w:iCs/>
          <w:noProof/>
          <w:lang w:val="en-GB"/>
        </w:rPr>
        <w:t>Wirth (1995) IEEE Computer.pdf</w:t>
      </w:r>
      <w:r w:rsidRPr="00AF6DDF">
        <w:rPr>
          <w:noProof/>
          <w:lang w:val="en-GB"/>
        </w:rPr>
        <w:t xml:space="preserve">. </w:t>
      </w:r>
      <w:r w:rsidRPr="00AF6DDF">
        <w:rPr>
          <w:i/>
          <w:iCs/>
          <w:noProof/>
          <w:lang w:val="en-GB"/>
        </w:rPr>
        <w:t>Cybersquare</w:t>
      </w:r>
      <w:r w:rsidRPr="00AF6DDF">
        <w:rPr>
          <w:noProof/>
          <w:lang w:val="en-GB"/>
        </w:rPr>
        <w:t>, .</w:t>
      </w:r>
    </w:p>
    <w:p w14:paraId="3E7EEFD3" w14:textId="77777777" w:rsidR="00AF6DDF" w:rsidRPr="00AF6DDF" w:rsidRDefault="00AF6DDF" w:rsidP="00AF6DDF">
      <w:pPr>
        <w:widowControl w:val="0"/>
        <w:autoSpaceDE w:val="0"/>
        <w:autoSpaceDN w:val="0"/>
        <w:adjustRightInd w:val="0"/>
        <w:spacing w:line="360" w:lineRule="auto"/>
        <w:rPr>
          <w:noProof/>
          <w:lang w:val="en-GB"/>
        </w:rPr>
      </w:pPr>
      <w:r w:rsidRPr="00AF6DDF">
        <w:rPr>
          <w:noProof/>
          <w:lang w:val="en-GB"/>
        </w:rPr>
        <w:t xml:space="preserve">Yao, Z., Sun, Y., Ding, W., Rao, N. and Xiong, H., (2018) Dynamic word embeddings for evolving semantic discovery. </w:t>
      </w:r>
      <w:r w:rsidRPr="00AF6DDF">
        <w:rPr>
          <w:i/>
          <w:iCs/>
          <w:noProof/>
          <w:lang w:val="en-GB"/>
        </w:rPr>
        <w:t>WSDM 2018 - Proceedings of the 11th ACM International Conference on Web Search and Data Mining</w:t>
      </w:r>
      <w:r w:rsidRPr="00AF6DDF">
        <w:rPr>
          <w:noProof/>
          <w:lang w:val="en-GB"/>
        </w:rPr>
        <w:t>, 2018-Febua, pp.673–681.</w:t>
      </w:r>
    </w:p>
    <w:p w14:paraId="26C34BCB" w14:textId="77777777" w:rsidR="00AF6DDF" w:rsidRPr="00AF6DDF" w:rsidRDefault="00AF6DDF" w:rsidP="00AF6DDF">
      <w:pPr>
        <w:widowControl w:val="0"/>
        <w:autoSpaceDE w:val="0"/>
        <w:autoSpaceDN w:val="0"/>
        <w:adjustRightInd w:val="0"/>
        <w:spacing w:line="360" w:lineRule="auto"/>
        <w:rPr>
          <w:noProof/>
        </w:rPr>
      </w:pPr>
      <w:r w:rsidRPr="00AF6DDF">
        <w:rPr>
          <w:noProof/>
          <w:lang w:val="en-GB"/>
        </w:rPr>
        <w:t xml:space="preserve">Yonai, H., Hayase, Y. and Kitagawa, H., (2019) Mercem: Method Name Recommendation Based on Call Graph Embedding. </w:t>
      </w:r>
      <w:r w:rsidRPr="00AF6DDF">
        <w:rPr>
          <w:i/>
          <w:iCs/>
          <w:noProof/>
          <w:lang w:val="en-GB"/>
        </w:rPr>
        <w:t>Proceedings - Asia-Pacific Software Engineering Conference, APSEC</w:t>
      </w:r>
      <w:r w:rsidRPr="00AF6DDF">
        <w:rPr>
          <w:noProof/>
          <w:lang w:val="en-GB"/>
        </w:rPr>
        <w:t>, 2019-Decem, pp.134–141.</w:t>
      </w:r>
    </w:p>
    <w:p w14:paraId="2F75911A" w14:textId="2D3F71EE" w:rsidR="00942927" w:rsidRDefault="00207C0F" w:rsidP="00AF6DDF">
      <w:pPr>
        <w:widowControl w:val="0"/>
        <w:autoSpaceDE w:val="0"/>
        <w:autoSpaceDN w:val="0"/>
        <w:adjustRightInd w:val="0"/>
        <w:spacing w:line="360" w:lineRule="auto"/>
        <w:rPr>
          <w:b/>
          <w:bCs/>
          <w:lang w:val="en-US"/>
        </w:rPr>
      </w:pPr>
      <w:r>
        <w:rPr>
          <w:b/>
          <w:bCs/>
          <w:lang w:val="en-US"/>
        </w:rPr>
        <w:fldChar w:fldCharType="end"/>
      </w:r>
    </w:p>
    <w:p w14:paraId="09488242" w14:textId="6CB0E7E5" w:rsidR="00CC3878" w:rsidRPr="00CC3878" w:rsidRDefault="00CC3878" w:rsidP="00711667">
      <w:pPr>
        <w:widowControl w:val="0"/>
        <w:autoSpaceDE w:val="0"/>
        <w:autoSpaceDN w:val="0"/>
        <w:adjustRightInd w:val="0"/>
        <w:spacing w:line="360" w:lineRule="auto"/>
        <w:rPr>
          <w:b/>
          <w:bCs/>
          <w:lang w:val="en-US"/>
        </w:rPr>
      </w:pPr>
    </w:p>
    <w:p w14:paraId="3DB9C936" w14:textId="77777777" w:rsidR="00CC3878" w:rsidRDefault="00CC3878" w:rsidP="005320C1">
      <w:pPr>
        <w:spacing w:line="360" w:lineRule="auto"/>
        <w:jc w:val="both"/>
        <w:rPr>
          <w:lang w:val="en-US"/>
        </w:rPr>
      </w:pPr>
    </w:p>
    <w:p w14:paraId="1B68EF0A" w14:textId="77777777" w:rsidR="00B9446B" w:rsidRDefault="00B9446B" w:rsidP="005320C1">
      <w:pPr>
        <w:spacing w:line="360" w:lineRule="auto"/>
        <w:jc w:val="both"/>
        <w:rPr>
          <w:lang w:val="en-US"/>
        </w:rPr>
      </w:pPr>
    </w:p>
    <w:p w14:paraId="23A724FB" w14:textId="77777777" w:rsidR="00B9446B" w:rsidRDefault="00B9446B" w:rsidP="005320C1">
      <w:pPr>
        <w:spacing w:line="360" w:lineRule="auto"/>
        <w:jc w:val="both"/>
        <w:rPr>
          <w:lang w:val="en-US"/>
        </w:rPr>
      </w:pPr>
    </w:p>
    <w:p w14:paraId="5E427C8F" w14:textId="77777777" w:rsidR="00B9446B" w:rsidRDefault="00B9446B" w:rsidP="005320C1">
      <w:pPr>
        <w:spacing w:line="360" w:lineRule="auto"/>
        <w:jc w:val="both"/>
        <w:rPr>
          <w:lang w:val="en-US"/>
        </w:rPr>
      </w:pPr>
    </w:p>
    <w:p w14:paraId="37B16FD0" w14:textId="77777777" w:rsidR="00B9446B" w:rsidRDefault="00B9446B" w:rsidP="005320C1">
      <w:pPr>
        <w:spacing w:line="360" w:lineRule="auto"/>
        <w:jc w:val="both"/>
        <w:rPr>
          <w:lang w:val="en-US"/>
        </w:rPr>
      </w:pPr>
    </w:p>
    <w:p w14:paraId="2D1B4DB0" w14:textId="77777777" w:rsidR="00B9446B" w:rsidRDefault="00B9446B" w:rsidP="005320C1">
      <w:pPr>
        <w:spacing w:line="360" w:lineRule="auto"/>
        <w:jc w:val="both"/>
        <w:rPr>
          <w:lang w:val="en-US"/>
        </w:rPr>
      </w:pPr>
    </w:p>
    <w:p w14:paraId="0B802B96" w14:textId="77777777" w:rsidR="00B9446B" w:rsidRDefault="00B9446B" w:rsidP="005320C1">
      <w:pPr>
        <w:spacing w:line="360" w:lineRule="auto"/>
        <w:jc w:val="both"/>
        <w:rPr>
          <w:lang w:val="en-US"/>
        </w:rPr>
      </w:pPr>
    </w:p>
    <w:p w14:paraId="4F14DA61" w14:textId="77777777" w:rsidR="00B9446B" w:rsidRDefault="00B9446B" w:rsidP="005320C1">
      <w:pPr>
        <w:spacing w:line="360" w:lineRule="auto"/>
        <w:jc w:val="both"/>
        <w:rPr>
          <w:lang w:val="en-US"/>
        </w:rPr>
      </w:pPr>
    </w:p>
    <w:p w14:paraId="6E0AA09D" w14:textId="77777777" w:rsidR="00B9446B" w:rsidRDefault="00B9446B" w:rsidP="005320C1">
      <w:pPr>
        <w:spacing w:line="360" w:lineRule="auto"/>
        <w:jc w:val="both"/>
        <w:rPr>
          <w:lang w:val="en-US"/>
        </w:rPr>
      </w:pPr>
    </w:p>
    <w:p w14:paraId="28C09E06" w14:textId="77777777" w:rsidR="00B9446B" w:rsidRDefault="00B9446B" w:rsidP="005320C1">
      <w:pPr>
        <w:spacing w:line="360" w:lineRule="auto"/>
        <w:jc w:val="both"/>
        <w:rPr>
          <w:lang w:val="en-US"/>
        </w:rPr>
      </w:pPr>
    </w:p>
    <w:p w14:paraId="007B10BE" w14:textId="77777777" w:rsidR="00B9446B" w:rsidRDefault="00B9446B" w:rsidP="005320C1">
      <w:pPr>
        <w:spacing w:line="360" w:lineRule="auto"/>
        <w:jc w:val="both"/>
        <w:rPr>
          <w:lang w:val="en-US"/>
        </w:rPr>
      </w:pPr>
    </w:p>
    <w:p w14:paraId="0C3E0438" w14:textId="77777777" w:rsidR="00B9446B" w:rsidRDefault="00B9446B" w:rsidP="005320C1">
      <w:pPr>
        <w:spacing w:line="360" w:lineRule="auto"/>
        <w:jc w:val="both"/>
        <w:rPr>
          <w:lang w:val="en-US"/>
        </w:rPr>
      </w:pPr>
    </w:p>
    <w:p w14:paraId="42349EDA" w14:textId="77777777" w:rsidR="00B9446B" w:rsidRDefault="00B9446B" w:rsidP="005320C1">
      <w:pPr>
        <w:spacing w:line="360" w:lineRule="auto"/>
        <w:jc w:val="both"/>
        <w:rPr>
          <w:lang w:val="en-US"/>
        </w:rPr>
      </w:pPr>
    </w:p>
    <w:p w14:paraId="77BEF39C" w14:textId="77777777" w:rsidR="00B9446B" w:rsidRDefault="00B9446B" w:rsidP="005320C1">
      <w:pPr>
        <w:spacing w:line="360" w:lineRule="auto"/>
        <w:jc w:val="both"/>
        <w:rPr>
          <w:lang w:val="en-US"/>
        </w:rPr>
      </w:pPr>
    </w:p>
    <w:p w14:paraId="7394AB18" w14:textId="77777777" w:rsidR="00B9446B" w:rsidRDefault="00B9446B" w:rsidP="005320C1">
      <w:pPr>
        <w:spacing w:line="360" w:lineRule="auto"/>
        <w:jc w:val="both"/>
        <w:rPr>
          <w:lang w:val="en-US"/>
        </w:rPr>
      </w:pPr>
    </w:p>
    <w:p w14:paraId="2974A8A3" w14:textId="77777777" w:rsidR="00B9446B" w:rsidRDefault="00B9446B" w:rsidP="005320C1">
      <w:pPr>
        <w:spacing w:line="360" w:lineRule="auto"/>
        <w:jc w:val="both"/>
        <w:rPr>
          <w:lang w:val="en-US"/>
        </w:rPr>
      </w:pPr>
    </w:p>
    <w:p w14:paraId="7B7644DC" w14:textId="77777777" w:rsidR="00B9446B" w:rsidRDefault="00B9446B" w:rsidP="005320C1">
      <w:pPr>
        <w:spacing w:line="360" w:lineRule="auto"/>
        <w:jc w:val="both"/>
        <w:rPr>
          <w:lang w:val="en-US"/>
        </w:rPr>
      </w:pPr>
    </w:p>
    <w:p w14:paraId="033CAF5A" w14:textId="77777777" w:rsidR="00B9446B" w:rsidRDefault="00B9446B" w:rsidP="005320C1">
      <w:pPr>
        <w:spacing w:line="360" w:lineRule="auto"/>
        <w:jc w:val="both"/>
        <w:rPr>
          <w:lang w:val="en-US"/>
        </w:rPr>
      </w:pPr>
    </w:p>
    <w:p w14:paraId="4A1FB3E3" w14:textId="77777777" w:rsidR="00B9446B" w:rsidRDefault="00B9446B" w:rsidP="005320C1">
      <w:pPr>
        <w:spacing w:line="360" w:lineRule="auto"/>
        <w:jc w:val="both"/>
        <w:rPr>
          <w:lang w:val="en-US"/>
        </w:rPr>
      </w:pPr>
    </w:p>
    <w:p w14:paraId="3D44DB0B" w14:textId="77777777" w:rsidR="00B9446B" w:rsidRDefault="00B9446B" w:rsidP="005320C1">
      <w:pPr>
        <w:spacing w:line="360" w:lineRule="auto"/>
        <w:jc w:val="both"/>
        <w:rPr>
          <w:lang w:val="en-US"/>
        </w:rPr>
      </w:pPr>
    </w:p>
    <w:p w14:paraId="2D5F4520" w14:textId="406499F3" w:rsidR="009E79A5" w:rsidRDefault="009E79A5" w:rsidP="007547C2">
      <w:pPr>
        <w:rPr>
          <w:lang w:val="en-US"/>
        </w:rPr>
      </w:pPr>
    </w:p>
    <w:p w14:paraId="6E72C2EF" w14:textId="77777777" w:rsidR="00170353" w:rsidRDefault="00170353" w:rsidP="007547C2">
      <w:pPr>
        <w:rPr>
          <w:lang w:val="en-US"/>
        </w:rPr>
      </w:pPr>
    </w:p>
    <w:p w14:paraId="3AEB9DF7" w14:textId="77777777" w:rsidR="009E79A5" w:rsidRDefault="009E79A5" w:rsidP="007547C2">
      <w:pPr>
        <w:rPr>
          <w:lang w:val="en-US"/>
        </w:rPr>
      </w:pPr>
    </w:p>
    <w:p w14:paraId="7C17CF30" w14:textId="77777777" w:rsidR="009E79A5" w:rsidRDefault="009E79A5" w:rsidP="007547C2">
      <w:pPr>
        <w:rPr>
          <w:lang w:val="en-US"/>
        </w:rPr>
      </w:pPr>
    </w:p>
    <w:p w14:paraId="38746910" w14:textId="6A43BBF1" w:rsidR="009E79A5" w:rsidRPr="009E79A5" w:rsidRDefault="009E79A5" w:rsidP="0032033D">
      <w:pPr>
        <w:jc w:val="center"/>
        <w:rPr>
          <w:b/>
          <w:bCs/>
          <w:lang w:val="en-US"/>
        </w:rPr>
      </w:pPr>
      <w:r w:rsidRPr="009E79A5">
        <w:rPr>
          <w:b/>
          <w:bCs/>
          <w:lang w:val="en-US"/>
        </w:rPr>
        <w:t xml:space="preserve">APPENDIX </w:t>
      </w:r>
      <w:r w:rsidR="00170353">
        <w:rPr>
          <w:b/>
          <w:bCs/>
          <w:lang w:val="en-US"/>
        </w:rPr>
        <w:t>A</w:t>
      </w:r>
    </w:p>
    <w:p w14:paraId="64EF51C5" w14:textId="77777777" w:rsidR="009E79A5" w:rsidRDefault="009E79A5" w:rsidP="007547C2">
      <w:pPr>
        <w:rPr>
          <w:lang w:val="en-US"/>
        </w:rPr>
      </w:pPr>
    </w:p>
    <w:p w14:paraId="4C20CCEE" w14:textId="77777777" w:rsidR="0032033D" w:rsidRDefault="0032033D" w:rsidP="007547C2">
      <w:pPr>
        <w:rPr>
          <w:lang w:val="en-US"/>
        </w:rPr>
      </w:pPr>
    </w:p>
    <w:p w14:paraId="2162A28D" w14:textId="77777777" w:rsidR="009E79A5" w:rsidRPr="0032033D" w:rsidRDefault="0032033D" w:rsidP="009E79A5">
      <w:pPr>
        <w:pStyle w:val="ThesisBody"/>
        <w:jc w:val="center"/>
        <w:rPr>
          <w:b/>
          <w:bCs/>
        </w:rPr>
      </w:pPr>
      <w:r w:rsidRPr="0032033D">
        <w:rPr>
          <w:b/>
          <w:bCs/>
        </w:rPr>
        <w:t>RESEARCH PROPOSAL</w:t>
      </w:r>
    </w:p>
    <w:p w14:paraId="6002B7C3" w14:textId="77777777" w:rsidR="009E79A5" w:rsidRDefault="009E79A5" w:rsidP="009E79A5">
      <w:pPr>
        <w:pStyle w:val="ThesisBody"/>
        <w:jc w:val="center"/>
      </w:pPr>
    </w:p>
    <w:p w14:paraId="6350AB0D" w14:textId="77777777" w:rsidR="009E79A5" w:rsidRDefault="009E79A5" w:rsidP="009E79A5">
      <w:pPr>
        <w:pStyle w:val="ThesisBody"/>
        <w:jc w:val="center"/>
        <w:rPr>
          <w:smallCaps/>
        </w:rPr>
      </w:pPr>
    </w:p>
    <w:p w14:paraId="28BEEB30" w14:textId="77777777" w:rsidR="009E79A5" w:rsidRDefault="009E79A5" w:rsidP="009E79A5">
      <w:pPr>
        <w:pStyle w:val="ThesisBody"/>
        <w:jc w:val="center"/>
        <w:rPr>
          <w:smallCaps/>
        </w:rPr>
      </w:pPr>
    </w:p>
    <w:p w14:paraId="3F5165A2" w14:textId="77777777" w:rsidR="009E79A5" w:rsidRDefault="009E79A5" w:rsidP="009E79A5">
      <w:pPr>
        <w:pStyle w:val="ThesisBody"/>
        <w:jc w:val="center"/>
        <w:rPr>
          <w:smallCaps/>
        </w:rPr>
      </w:pPr>
    </w:p>
    <w:p w14:paraId="30B4BF7C" w14:textId="77777777" w:rsidR="009E79A5" w:rsidRDefault="009E79A5" w:rsidP="009E79A5">
      <w:pPr>
        <w:pStyle w:val="ThesisBody"/>
        <w:jc w:val="center"/>
        <w:rPr>
          <w:smallCaps/>
        </w:rPr>
      </w:pPr>
    </w:p>
    <w:p w14:paraId="2122C467" w14:textId="77777777" w:rsidR="009E79A5" w:rsidRDefault="009E79A5" w:rsidP="009E79A5">
      <w:pPr>
        <w:pStyle w:val="ThesisBody"/>
        <w:jc w:val="center"/>
        <w:rPr>
          <w:smallCaps/>
        </w:rPr>
      </w:pPr>
    </w:p>
    <w:p w14:paraId="4DD55A6A" w14:textId="77777777" w:rsidR="009E79A5" w:rsidRPr="00B933CF" w:rsidRDefault="006D2D95" w:rsidP="009E79A5">
      <w:pPr>
        <w:pStyle w:val="ThesisBody"/>
        <w:jc w:val="center"/>
        <w:rPr>
          <w:smallCaps/>
        </w:rPr>
      </w:pPr>
      <w:sdt>
        <w:sdtPr>
          <w:rPr>
            <w:smallCaps/>
          </w:rPr>
          <w:alias w:val="Thesis Title"/>
          <w:tag w:val="Thesis Title"/>
          <w:id w:val="29073699"/>
          <w:text w:multiLine="1"/>
        </w:sdtPr>
        <w:sdtContent>
          <w:r w:rsidR="001C0C2F">
            <w:rPr>
              <w:smallCaps/>
            </w:rPr>
            <w:t>Predicting code time complexity using code2vec and machine learning</w:t>
          </w:r>
        </w:sdtContent>
      </w:sdt>
    </w:p>
    <w:p w14:paraId="0CFA7ACA" w14:textId="77777777" w:rsidR="009E79A5" w:rsidRDefault="009E79A5" w:rsidP="009E79A5">
      <w:pPr>
        <w:pStyle w:val="ThesisBody"/>
        <w:jc w:val="center"/>
      </w:pPr>
    </w:p>
    <w:p w14:paraId="0045488A" w14:textId="77777777" w:rsidR="009E79A5" w:rsidRDefault="009E79A5" w:rsidP="009E79A5">
      <w:pPr>
        <w:pStyle w:val="ThesisBody"/>
        <w:jc w:val="center"/>
      </w:pPr>
    </w:p>
    <w:p w14:paraId="7CFC8F99" w14:textId="77777777" w:rsidR="009E79A5" w:rsidRDefault="009E79A5" w:rsidP="009E79A5">
      <w:pPr>
        <w:pStyle w:val="ThesisBody"/>
        <w:jc w:val="center"/>
      </w:pPr>
    </w:p>
    <w:p w14:paraId="001DED01" w14:textId="77777777" w:rsidR="009E79A5" w:rsidRDefault="009E79A5" w:rsidP="009E79A5">
      <w:pPr>
        <w:pStyle w:val="ThesisBody"/>
        <w:jc w:val="center"/>
      </w:pPr>
    </w:p>
    <w:sdt>
      <w:sdtPr>
        <w:rPr>
          <w:smallCaps/>
        </w:rPr>
        <w:alias w:val="Thesis Title"/>
        <w:tag w:val="Thesis Title"/>
        <w:id w:val="992137420"/>
        <w:text w:multiLine="1"/>
      </w:sdtPr>
      <w:sdtContent>
        <w:p w14:paraId="1719EA00" w14:textId="77777777" w:rsidR="009E79A5" w:rsidRPr="00B933CF" w:rsidRDefault="001C0C2F" w:rsidP="009E79A5">
          <w:pPr>
            <w:pStyle w:val="ThesisBody"/>
            <w:jc w:val="center"/>
            <w:rPr>
              <w:smallCaps/>
              <w:sz w:val="20"/>
              <w:szCs w:val="20"/>
            </w:rPr>
          </w:pPr>
          <w:r>
            <w:rPr>
              <w:smallCaps/>
            </w:rPr>
            <w:t>Narendra Kumar</w:t>
          </w:r>
        </w:p>
      </w:sdtContent>
    </w:sdt>
    <w:p w14:paraId="5832C30A" w14:textId="77777777" w:rsidR="009E79A5" w:rsidRDefault="009E79A5" w:rsidP="009E79A5">
      <w:pPr>
        <w:pStyle w:val="ThesisBody"/>
        <w:jc w:val="center"/>
      </w:pPr>
    </w:p>
    <w:p w14:paraId="2E7131F4" w14:textId="77777777" w:rsidR="009E79A5" w:rsidRDefault="009E79A5" w:rsidP="009E79A5">
      <w:pPr>
        <w:pStyle w:val="ThesisBody"/>
        <w:jc w:val="center"/>
      </w:pPr>
    </w:p>
    <w:p w14:paraId="47962918" w14:textId="77777777" w:rsidR="009E79A5" w:rsidRDefault="009E79A5" w:rsidP="009E79A5">
      <w:pPr>
        <w:pStyle w:val="ThesisBody"/>
        <w:jc w:val="center"/>
      </w:pPr>
    </w:p>
    <w:p w14:paraId="66B3542F" w14:textId="77777777" w:rsidR="009E79A5" w:rsidRDefault="009E79A5" w:rsidP="009E79A5">
      <w:pPr>
        <w:pStyle w:val="ThesisBody"/>
        <w:jc w:val="center"/>
      </w:pPr>
    </w:p>
    <w:p w14:paraId="08B18072" w14:textId="77777777" w:rsidR="009E79A5" w:rsidRDefault="009E79A5" w:rsidP="009E79A5">
      <w:pPr>
        <w:pStyle w:val="ThesisBody"/>
        <w:ind w:left="1134" w:right="1134"/>
        <w:jc w:val="center"/>
      </w:pPr>
      <w:r>
        <w:t>Research Proposal</w:t>
      </w:r>
    </w:p>
    <w:p w14:paraId="1C994213" w14:textId="77777777" w:rsidR="009E79A5" w:rsidRPr="00B933CF" w:rsidRDefault="009E79A5" w:rsidP="009E79A5">
      <w:pPr>
        <w:pStyle w:val="ThesisBody"/>
        <w:ind w:left="1134" w:right="1134"/>
        <w:jc w:val="center"/>
        <w:rPr>
          <w:smallCaps/>
        </w:rPr>
      </w:pPr>
    </w:p>
    <w:p w14:paraId="3E889045" w14:textId="77777777" w:rsidR="009E79A5" w:rsidRDefault="009E79A5" w:rsidP="009E79A5">
      <w:pPr>
        <w:pStyle w:val="ThesisBody"/>
        <w:jc w:val="center"/>
      </w:pPr>
    </w:p>
    <w:p w14:paraId="181377D8" w14:textId="77777777" w:rsidR="009E79A5" w:rsidRDefault="009E79A5" w:rsidP="009E79A5">
      <w:pPr>
        <w:pStyle w:val="ThesisBody"/>
        <w:jc w:val="center"/>
      </w:pPr>
    </w:p>
    <w:p w14:paraId="3DE9459A" w14:textId="77777777" w:rsidR="009E79A5" w:rsidRDefault="009E79A5" w:rsidP="009E79A5">
      <w:pPr>
        <w:pStyle w:val="ThesisBody"/>
        <w:jc w:val="center"/>
      </w:pPr>
    </w:p>
    <w:p w14:paraId="391FFE43" w14:textId="77777777" w:rsidR="009E79A5" w:rsidRDefault="009E79A5" w:rsidP="009E79A5">
      <w:pPr>
        <w:pStyle w:val="ThesisBody"/>
        <w:jc w:val="center"/>
      </w:pPr>
    </w:p>
    <w:p w14:paraId="1B6A1799" w14:textId="77777777" w:rsidR="009E79A5" w:rsidRPr="00B933CF" w:rsidRDefault="009E79A5" w:rsidP="009E79A5">
      <w:pPr>
        <w:pStyle w:val="ThesisBody"/>
        <w:rPr>
          <w:smallCaps/>
        </w:rPr>
      </w:pPr>
    </w:p>
    <w:p w14:paraId="50181874" w14:textId="77777777" w:rsidR="009E79A5" w:rsidRDefault="009E79A5" w:rsidP="009E79A5">
      <w:pPr>
        <w:pStyle w:val="ThesisBody"/>
        <w:jc w:val="center"/>
      </w:pPr>
    </w:p>
    <w:p w14:paraId="476F0C1B" w14:textId="77777777" w:rsidR="009E79A5" w:rsidRDefault="009E79A5" w:rsidP="009E79A5">
      <w:pPr>
        <w:pStyle w:val="ThesisBody"/>
        <w:jc w:val="center"/>
      </w:pPr>
    </w:p>
    <w:p w14:paraId="0A304C37" w14:textId="77777777" w:rsidR="009E79A5" w:rsidRDefault="009E79A5" w:rsidP="009E79A5">
      <w:pPr>
        <w:pStyle w:val="ThesisBody"/>
        <w:jc w:val="center"/>
      </w:pPr>
    </w:p>
    <w:sdt>
      <w:sdtPr>
        <w:rPr>
          <w:caps/>
        </w:rPr>
        <w:alias w:val="Date"/>
        <w:tag w:val="Date"/>
        <w:id w:val="-1762751930"/>
        <w:date w:fullDate="2020-09-01T00:00:00Z">
          <w:dateFormat w:val="MMMM yyyy"/>
          <w:lid w:val="en-US"/>
          <w:storeMappedDataAs w:val="dateTime"/>
          <w:calendar w:val="gregorian"/>
        </w:date>
      </w:sdtPr>
      <w:sdtContent>
        <w:p w14:paraId="79E89CBD" w14:textId="77777777" w:rsidR="009E79A5" w:rsidRPr="002B3C7F" w:rsidRDefault="001C0C2F" w:rsidP="009E79A5">
          <w:pPr>
            <w:pStyle w:val="ThesisBody"/>
            <w:ind w:left="1134" w:right="1134"/>
            <w:jc w:val="center"/>
            <w:rPr>
              <w:caps/>
            </w:rPr>
          </w:pPr>
          <w:r>
            <w:rPr>
              <w:caps/>
              <w:lang w:val="en-US"/>
            </w:rPr>
            <w:t>September 2020</w:t>
          </w:r>
        </w:p>
      </w:sdtContent>
    </w:sdt>
    <w:p w14:paraId="6BD1F8CA" w14:textId="77777777" w:rsidR="009E79A5" w:rsidRDefault="009E79A5" w:rsidP="009E79A5">
      <w:pPr>
        <w:pStyle w:val="ThesisBody"/>
        <w:ind w:left="1134" w:right="1134"/>
        <w:jc w:val="center"/>
      </w:pPr>
    </w:p>
    <w:p w14:paraId="386AA7C0" w14:textId="6634B3F9" w:rsidR="009E79A5" w:rsidRDefault="009E79A5" w:rsidP="00066C6B">
      <w:pPr>
        <w:jc w:val="center"/>
        <w:rPr>
          <w:b/>
          <w:bCs/>
          <w:noProof/>
        </w:rPr>
      </w:pPr>
      <w:r>
        <w:rPr>
          <w:b/>
        </w:rPr>
        <w:br w:type="page"/>
      </w:r>
      <w:r>
        <w:rPr>
          <w:b/>
          <w:bCs/>
        </w:rPr>
        <w:lastRenderedPageBreak/>
        <w:t>Abstract</w:t>
      </w:r>
    </w:p>
    <w:p w14:paraId="6EB246D7" w14:textId="77777777" w:rsidR="009E79A5" w:rsidRDefault="009E79A5" w:rsidP="009E79A5">
      <w:pPr>
        <w:spacing w:line="360" w:lineRule="auto"/>
        <w:rPr>
          <w:b/>
          <w:bCs/>
        </w:rPr>
      </w:pPr>
    </w:p>
    <w:p w14:paraId="48549AFE" w14:textId="77777777" w:rsidR="009E79A5" w:rsidRPr="0037362C" w:rsidRDefault="009E79A5" w:rsidP="009E79A5">
      <w:pPr>
        <w:spacing w:line="360" w:lineRule="auto"/>
      </w:pPr>
      <w:r>
        <w:t xml:space="preserve">Estimating time complexity of any program is a difficult task. It needs an experienced programmer to be able to correctly judge the asymptotic upper bound of any code. Determining this is a very subtle process and needs comprehensible knowledge of different data structures and the way they are implemented in a given programming language. Turing Halting problem states that its practically impossible to estimate running time complexity. Hence an approximated analysis of code gives programmers an overview of how their code performs on any given machine of any configuration. Such intrinsic nature of this problem makes it suitable for machine learning implementation. This paper used </w:t>
      </w:r>
      <w:proofErr w:type="spellStart"/>
      <w:r>
        <w:t>CoRCod</w:t>
      </w:r>
      <w:proofErr w:type="spellEnd"/>
      <w:r>
        <w:t xml:space="preserve"> dataset, discussed in this paper</w:t>
      </w:r>
      <w:r>
        <w:fldChar w:fldCharType="begin" w:fldLock="1"/>
      </w:r>
      <w: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fldChar w:fldCharType="separate"/>
      </w:r>
      <w:r w:rsidRPr="005B3142">
        <w:rPr>
          <w:noProof/>
        </w:rPr>
        <w:t>(Sikka et al., 2020)</w:t>
      </w:r>
      <w:r>
        <w:fldChar w:fldCharType="end"/>
      </w:r>
      <w:r>
        <w:t xml:space="preserve"> is used to train a multiclass classifier model, which is expected to learn from the data and predict time complexity of any unseen program. Solutions like these can be very useful for any automatic grading of online programming contests, static analysis of code in IDE and others. This research studies only the upper bound of any program, also known as worst case time complexity and denoted by O(Big Oh) notation.</w:t>
      </w:r>
    </w:p>
    <w:p w14:paraId="70CAE9E6" w14:textId="77777777" w:rsidR="009E79A5" w:rsidRDefault="009E79A5" w:rsidP="009E79A5">
      <w:pPr>
        <w:spacing w:line="360" w:lineRule="auto"/>
        <w:rPr>
          <w:b/>
          <w:bCs/>
        </w:rPr>
      </w:pPr>
    </w:p>
    <w:p w14:paraId="337BFE6A" w14:textId="77777777" w:rsidR="009E79A5" w:rsidRDefault="009E79A5" w:rsidP="009E79A5">
      <w:pPr>
        <w:spacing w:line="360" w:lineRule="auto"/>
        <w:rPr>
          <w:b/>
          <w:bCs/>
        </w:rPr>
      </w:pPr>
      <w:r w:rsidRPr="00754C1A">
        <w:rPr>
          <w:b/>
          <w:bCs/>
        </w:rPr>
        <w:t xml:space="preserve">1.    </w:t>
      </w:r>
      <w:bookmarkStart w:id="2" w:name="Background"/>
      <w:r w:rsidRPr="00754C1A">
        <w:rPr>
          <w:b/>
          <w:bCs/>
        </w:rPr>
        <w:t>Background</w:t>
      </w:r>
      <w:bookmarkEnd w:id="2"/>
    </w:p>
    <w:p w14:paraId="36DBE4AD" w14:textId="77777777" w:rsidR="009E79A5" w:rsidRDefault="009E79A5" w:rsidP="009E79A5">
      <w:pPr>
        <w:spacing w:line="360" w:lineRule="auto"/>
        <w:rPr>
          <w:b/>
          <w:bCs/>
        </w:rPr>
      </w:pPr>
    </w:p>
    <w:p w14:paraId="2CE09538" w14:textId="77777777" w:rsidR="009E79A5" w:rsidRDefault="009E79A5" w:rsidP="009E79A5">
      <w:pPr>
        <w:spacing w:line="360" w:lineRule="auto"/>
      </w:pPr>
      <w:r>
        <w:t xml:space="preserve">Time complexity of an algorithm is the amount of runtime, an algorithm needs to finish execution without any error. Formally it is measured as an order of growth of a function of the given input size. This research studies worst case time complexity, which is also known as the upper bound time complexity and are represented by O(Big Oh) notation. For example </w:t>
      </w:r>
      <m:oMath>
        <m:r>
          <w:rPr>
            <w:rFonts w:ascii="Cambria Math" w:hAnsi="Cambria Math"/>
          </w:rPr>
          <m:t>O(logn)</m:t>
        </m:r>
      </m:oMath>
      <w:r>
        <w:t xml:space="preserve"> shows the asymptotic upper bound of an algorithm, where n is the input size.</w:t>
      </w:r>
    </w:p>
    <w:p w14:paraId="3EC94D0D" w14:textId="77777777" w:rsidR="009E79A5" w:rsidRDefault="009E79A5" w:rsidP="009E79A5">
      <w:pPr>
        <w:spacing w:line="360" w:lineRule="auto"/>
      </w:pPr>
    </w:p>
    <w:p w14:paraId="4B9DBF0B" w14:textId="77777777" w:rsidR="009E79A5" w:rsidRDefault="009E79A5" w:rsidP="009E79A5">
      <w:pPr>
        <w:spacing w:line="360" w:lineRule="auto"/>
      </w:pPr>
      <w:r>
        <w:t>Measuring time complexity of an algorithm is an arduous task, since it requires significant amount of effort to figure them out. There are several manual methods to compute them, but either they are very problem specific or are error prone. For example Master’s theorem</w:t>
      </w:r>
      <w:r>
        <w:fldChar w:fldCharType="begin" w:fldLock="1"/>
      </w:r>
      <w:r>
        <w:instrText>ADDIN CSL_CITATION {"citationItems":[{"id":"ITEM-1","itemData":{"DOI":"10.1145/1008861.1008865","ISSN":"0163-5700","abstract":"The approximate complexity of divide-and-conquer algorithms is often described by recurrence relations of the formT(n) = kT(n/c) + f(n).The only well-defined method currently used for solving such recurrences consists of solution tables for fixed functions f and varying k and c. In this note we describe a unifying method for solving these recurrences that is both general in applicability and easy to apply. This method is appropriate both as a classroom technique and as a tool for practicing algorithm designers.","author":[{"dropping-particle":"","family":"Bentley","given":"Jon Louis","non-dropping-particle":"","parse-names":false,"suffix":""},{"dropping-particle":"","family":"Haken","given":"Dorothea","non-dropping-particle":"","parse-names":false,"suffix":""},{"dropping-particle":"","family":"Saxe","given":"James B.","non-dropping-particle":"","parse-names":false,"suffix":""}],"container-title":"ACM SIGACT News","id":"ITEM-1","issue":"3","issued":{"date-parts":[["1980","9"]]},"page":"36-44","publisher":"Association for Computing Machinery (ACM)","title":"A general method for solving divide-and-conquer recurrences","type":"article-journal","volume":"12"},"uris":["http://www.mendeley.com/documents/?uuid=a905f712-c74b-3a45-97bc-fd3b4628f601"]}],"mendeley":{"formattedCitation":"(Bentley et al., 1980)","plainTextFormattedCitation":"(Bentley et al., 1980)","previouslyFormattedCitation":"(Bentley et al., 1980)"},"properties":{"noteIndex":0},"schema":"https://github.com/citation-style-language/schema/raw/master/csl-citation.json"}</w:instrText>
      </w:r>
      <w:r>
        <w:fldChar w:fldCharType="separate"/>
      </w:r>
      <w:r w:rsidRPr="00943451">
        <w:rPr>
          <w:noProof/>
        </w:rPr>
        <w:t>(Bentley et al., 1980)</w:t>
      </w:r>
      <w:r>
        <w:fldChar w:fldCharType="end"/>
      </w:r>
      <w:r>
        <w:t xml:space="preserve"> is limited to the divide and conquer algorithms. Cyclomatic complexity</w:t>
      </w:r>
      <w:r>
        <w:fldChar w:fldCharType="begin" w:fldLock="1"/>
      </w:r>
      <w:r>
        <w:instrText>ADDIN CSL_CITATION {"citationItems":[{"id":"ITEM-1","itemData":{"URL":"https://dl.acm.org/doi/10.5555/800253.807712","accessed":{"date-parts":[["2020","9","27"]]},"author":[{"dropping-particle":"","family":"McCabe","given":"Thomas J.","non-dropping-particle":"","parse-names":false,"suffix":""}],"container-title":"ICSE '76: Proceedings of the 2nd international conference on Software engineering","id":"ITEM-1","issued":{"date-parts":[["0"]]},"title":"A complexity measure | Proceedings of the 2nd international conference on Software engineering","type":"webpage"},"uris":["http://www.mendeley.com/documents/?uuid=e4db2ff4-9cb2-3778-b954-d49ab3f7a057"]}],"mendeley":{"formattedCitation":"(McCabe, 2020)","plainTextFormattedCitation":"(McCabe, 2020)","previouslyFormattedCitation":"(McCabe, 2020)"},"properties":{"noteIndex":0},"schema":"https://github.com/citation-style-language/schema/raw/master/csl-citation.json"}</w:instrText>
      </w:r>
      <w:r>
        <w:fldChar w:fldCharType="separate"/>
      </w:r>
      <w:r w:rsidRPr="00E12FE7">
        <w:rPr>
          <w:noProof/>
        </w:rPr>
        <w:t>(McCabe, 2020)</w:t>
      </w:r>
      <w:r>
        <w:fldChar w:fldCharType="end"/>
      </w:r>
      <w:r>
        <w:t xml:space="preserve"> uses call graphs to determine the logic strength of an algorithm but doesn’t account for how many times a specific path in the graph is called. This leaves a question with its robustness while analysing different kind of algorithms.</w:t>
      </w:r>
    </w:p>
    <w:p w14:paraId="7DB6E23B" w14:textId="77777777" w:rsidR="009E79A5" w:rsidRDefault="009E79A5" w:rsidP="009E79A5">
      <w:pPr>
        <w:spacing w:line="360" w:lineRule="auto"/>
      </w:pPr>
    </w:p>
    <w:p w14:paraId="6C11FE72" w14:textId="77777777" w:rsidR="009E79A5" w:rsidRDefault="009E79A5" w:rsidP="009E79A5">
      <w:pPr>
        <w:spacing w:line="360" w:lineRule="auto"/>
      </w:pPr>
      <w:r>
        <w:lastRenderedPageBreak/>
        <w:t>Turing halting problem proves that it is mathematically impossible to estimate code complexity. Rice’s theorem and similar studies have also shown that there can’t be any general mathematical equation, which can be formulated for any code with polynomial order complexity. These limitations make this problem ideal for machine learning. For data requirements there are many online sources like Public Git Archive, stack overflow, which hosts a large amount of dataset to be explored.</w:t>
      </w:r>
    </w:p>
    <w:p w14:paraId="095B55ED" w14:textId="77777777" w:rsidR="009E79A5" w:rsidRDefault="009E79A5" w:rsidP="009E79A5">
      <w:pPr>
        <w:spacing w:line="360" w:lineRule="auto"/>
      </w:pPr>
    </w:p>
    <w:p w14:paraId="0FFC17FA" w14:textId="77777777" w:rsidR="009E79A5" w:rsidRDefault="009E79A5" w:rsidP="009E79A5">
      <w:pPr>
        <w:spacing w:line="360" w:lineRule="auto"/>
      </w:pPr>
      <w:r>
        <w:t>Research done by</w:t>
      </w:r>
      <w:r>
        <w:fldChar w:fldCharType="begin" w:fldLock="1"/>
      </w:r>
      <w: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fldChar w:fldCharType="separate"/>
      </w:r>
      <w:r w:rsidRPr="00943451">
        <w:rPr>
          <w:noProof/>
        </w:rPr>
        <w:t>(Sikka et al., 2020)</w:t>
      </w:r>
      <w:r>
        <w:fldChar w:fldCharType="end"/>
      </w:r>
      <w:r>
        <w:t xml:space="preserve"> does an excellent work in terms of creating a dataset, which maps a program with its respective complexity. It achieves motivating results using traditional machine learning models, along with using graph2vec</w:t>
      </w:r>
      <w:r>
        <w:fldChar w:fldCharType="begin" w:fldLock="1"/>
      </w:r>
      <w:r>
        <w:instrText>ADDIN CSL_CITATION {"citationItems":[{"id":"ITEM-1","itemData":{"DOI":"10.1145/1235","ISBN":"9781450321389","abstract":"Recent works on representation learning for graph structured data predominantly focus on learning distributed representations of graph substructures such as nodes and subgraphs. However, many graph analytics tasks such as graph classification and clustering require representing entire graphs as fixed length feature vectors. While the aforementioned approaches are naturally unequipped to learn such representations, graph kernels remain as the most effective way of obtaining them. However, these graph kernels use handcrafted features (e.g., shortest paths, graphlets, etc.) and hence are hampered by problems such as poor generalization. To address this limitation, in this work, we propose a neural embedding framework named graph2vec to learn data-driven distributed representations of arbitrary sized graphs. graph2vec's embeddings are learnt in an unsupervised manner and are task agnostic. Hence, they could be used for any downstream task such as graph classification, clustering and even seeding supervised representation learning approaches. Our experiments on several benchmark and large real-world datasets show that graph2vec achieves significant improvements in classification and clustering accuracies over substructure representation learning approaches and are competitive with state-of-the-art graph kernels.","author":[{"dropping-particle":"","family":"Narayanan","given":"Annamalai","non-dropping-particle":"","parse-names":false,"suffix":""},{"dropping-particle":"","family":"Chandramohan","given":"Mahinthan","non-dropping-particle":"","parse-names":false,"suffix":""},{"dropping-particle":"","family":"Venkatesan","given":"Rajasekar","non-dropping-particle":"","parse-names":false,"suffix":""},{"dropping-particle":"","family":"Chen","given":"Lihui","non-dropping-particle":"","parse-names":false,"suffix":""},{"dropping-particle":"","family":"Liu","given":"Yang","non-dropping-particle":"","parse-names":false,"suffix":""},{"dropping-particle":"","family":"Jaiswal","given":"Shantanu","non-dropping-particle":"","parse-names":false,"suffix":""}],"container-title":"28th Modern Artificial Intelligence and Cognitive Science Conference, MAICS 2017","id":"ITEM-1","issued":{"date-parts":[["2017","7","17"]]},"page":"189-190","title":"graph2vec: Learning Distributed Representations of Graphs","type":"article-journal"},"uris":["http://www.mendeley.com/documents/?uuid=b13b9305-52f2-40e0-afaa-23ef962a94c3"]}],"mendeley":{"formattedCitation":"(Narayanan et al., 2017)","plainTextFormattedCitation":"(Narayanan et al., 2017)","previouslyFormattedCitation":"(Narayanan et al., 2017)"},"properties":{"noteIndex":0},"schema":"https://github.com/citation-style-language/schema/raw/master/csl-citation.json"}</w:instrText>
      </w:r>
      <w:r>
        <w:fldChar w:fldCharType="separate"/>
      </w:r>
      <w:r w:rsidRPr="00A90012">
        <w:rPr>
          <w:noProof/>
        </w:rPr>
        <w:t>(Narayanan et al., 2017)</w:t>
      </w:r>
      <w:r>
        <w:fldChar w:fldCharType="end"/>
      </w:r>
      <w:r>
        <w:t xml:space="preserve"> for code embeddings. It also proposes results for all baseline classifier models, along with the study of features which has high effect on the computed complexity class. Data generated for learning took a lot of manual effort and hence the total number of samples generated are limited. Although the dataset is balanced and has no bias but it’s limited number makes it not suitable for exploring deep learning models.</w:t>
      </w:r>
    </w:p>
    <w:p w14:paraId="5530921C" w14:textId="77777777" w:rsidR="009E79A5" w:rsidRDefault="009E79A5" w:rsidP="009E79A5">
      <w:pPr>
        <w:spacing w:line="360" w:lineRule="auto"/>
      </w:pPr>
    </w:p>
    <w:p w14:paraId="4362102B" w14:textId="77777777" w:rsidR="009E79A5" w:rsidRDefault="009E79A5" w:rsidP="009E79A5">
      <w:pPr>
        <w:spacing w:line="360" w:lineRule="auto"/>
      </w:pPr>
      <w:r>
        <w:t>This paper tries to substantially explore synthetic data generation techniques to add more samples, without reducing the data quality. It will also try to explore different techniques to find distributed code representations. Distributed code representations used AST of the code to generate graphs and uses the same to generate a vector for training a machine learning model. Overall this study tries to contribute:</w:t>
      </w:r>
    </w:p>
    <w:p w14:paraId="24130CDA" w14:textId="77777777" w:rsidR="009E79A5" w:rsidRDefault="009E79A5" w:rsidP="009E79A5">
      <w:pPr>
        <w:pStyle w:val="ListParagraph"/>
        <w:numPr>
          <w:ilvl w:val="0"/>
          <w:numId w:val="3"/>
        </w:numPr>
        <w:spacing w:line="360" w:lineRule="auto"/>
        <w:jc w:val="both"/>
      </w:pPr>
      <w:r>
        <w:t>Creating more data samples while maintaining data quality. It should ensure that the original distribution of the data is not affected much.</w:t>
      </w:r>
    </w:p>
    <w:p w14:paraId="09E0C8C3" w14:textId="77777777" w:rsidR="009E79A5" w:rsidRDefault="009E79A5" w:rsidP="009E79A5">
      <w:pPr>
        <w:pStyle w:val="ListParagraph"/>
        <w:numPr>
          <w:ilvl w:val="0"/>
          <w:numId w:val="3"/>
        </w:numPr>
        <w:spacing w:line="360" w:lineRule="auto"/>
        <w:jc w:val="both"/>
      </w:pPr>
      <w:r>
        <w:t>Use code2vec</w:t>
      </w:r>
      <w:r>
        <w:fldChar w:fldCharType="begin" w:fldLock="1"/>
      </w:r>
      <w:r>
        <w:instrText>ADDIN CSL_CITATION {"citationItems":[{"id":"ITEM-1","itemData":{"DOI":"10.1145/3290353","ISSN":"2475-1421","abstract":"We present a neural model for representing snippets of code as continuous distributed vectors (\"code embeddings\"). The main idea is to represent a code snippet as a single fixed-length $\\textit{code vector}$, which can be used to predict semantic properties of the snippet. This is performed by decomposing code to a collection of paths in its abstract syntax tree, and learning the atomic representation of each path $\\textit{simultaneously}$ with learning how to aggregate a set of them. We demonstrate the effectiveness of our approach by using it to predict a method's name from the vector representation of its body. We evaluate our approach by training a model on a dataset of 14M methods. We show that code vectors trained on this dataset can predict method names from files that were completely unobserved during training. Furthermore, we show that our model learns useful method name vectors that capture semantic similarities, combinations, and analogies. Comparing previous techniques over the same data set, our approach obtains a relative improvement of over 75%, being the first to successfully predict method names based on a large, cross-project, corpus. Our trained model, visualizations and vector similarities are available as an interactive online demo at http://code2vec.org. The code, data, and trained models are available at https://github.com/tech-srl/code2vec.","author":[{"dropping-particle":"","family":"Alon","given":"Uri","non-dropping-particle":"","parse-names":false,"suffix":""},{"dropping-particle":"","family":"Zilberstein","given":"Meital","non-dropping-particle":"","parse-names":false,"suffix":""},{"dropping-particle":"","family":"Levy","given":"Omer","non-dropping-particle":"","parse-names":false,"suffix":""},{"dropping-particle":"","family":"Yahav","given":"Eran","non-dropping-particle":"","parse-names":false,"suffix":""}],"container-title":"Proceedings of the ACM on Programming Languages","id":"ITEM-1","issue":"POPL","issued":{"date-parts":[["2019"]]},"page":"1-29","title":"Code2Vec: Learning Distributed Representations of Code","type":"article-journal","volume":"3"},"uris":["http://www.mendeley.com/documents/?uuid=31a6d96b-4abd-4d20-863c-2c6f5f982ddd"]}],"mendeley":{"formattedCitation":"(Alon et al., 2019)","plainTextFormattedCitation":"(Alon et al., 2019)","previouslyFormattedCitation":"(Alon et al., 2019)"},"properties":{"noteIndex":0},"schema":"https://github.com/citation-style-language/schema/raw/master/csl-citation.json"}</w:instrText>
      </w:r>
      <w:r>
        <w:fldChar w:fldCharType="separate"/>
      </w:r>
      <w:r w:rsidRPr="007B7E0A">
        <w:rPr>
          <w:noProof/>
        </w:rPr>
        <w:t>(Alon et al., 2019)</w:t>
      </w:r>
      <w:r>
        <w:fldChar w:fldCharType="end"/>
      </w:r>
      <w:r>
        <w:t xml:space="preserve"> neural network for generating code embeddings and compare its performance with graph2vec.</w:t>
      </w:r>
    </w:p>
    <w:p w14:paraId="0F8291D9" w14:textId="77777777" w:rsidR="009E79A5" w:rsidRPr="003E7652" w:rsidRDefault="009E79A5" w:rsidP="009E79A5">
      <w:pPr>
        <w:pStyle w:val="ListParagraph"/>
        <w:numPr>
          <w:ilvl w:val="0"/>
          <w:numId w:val="3"/>
        </w:numPr>
        <w:spacing w:line="360" w:lineRule="auto"/>
        <w:jc w:val="both"/>
      </w:pPr>
      <w:r>
        <w:t xml:space="preserve">Compare baseline tradition classifier models performance with the models which were trained on original </w:t>
      </w:r>
      <w:proofErr w:type="spellStart"/>
      <w:r>
        <w:t>CoRCoD</w:t>
      </w:r>
      <w:proofErr w:type="spellEnd"/>
      <w:r>
        <w:t xml:space="preserve"> dataset</w:t>
      </w:r>
      <w:r>
        <w:fldChar w:fldCharType="begin" w:fldLock="1"/>
      </w:r>
      <w:r>
        <w:instrText>ADDIN CSL_CITATION {"citationItems":[{"id":"ITEM-1","itemData":{"URL":"https://github.com/midas-research/corcod-dataset","accessed":{"date-parts":[["2020","9","27"]]},"author":[{"dropping-particle":"","family":"Sikka","given":"Jagriti Kushal Arya","non-dropping-particle":"","parse-names":false,"suffix":""}],"container-title":"MIDAS Research Laboratory, IIIT-Delhi","id":"ITEM-1","issued":{"date-parts":[["2019"]]},"title":"GitHub - midas-research/corcod-dataset: CoRCoD: Code Runtime Complexity Dataset","type":"webpage"},"uris":["http://www.mendeley.com/documents/?uuid=a17c433b-73ee-3edd-b1bb-db507fb3e1fd"]}],"mendeley":{"formattedCitation":"(Sikka, 2019)","plainTextFormattedCitation":"(Sikka, 2019)","previouslyFormattedCitation":"(Sikka, 2019)"},"properties":{"noteIndex":0},"schema":"https://github.com/citation-style-language/schema/raw/master/csl-citation.json"}</w:instrText>
      </w:r>
      <w:r>
        <w:fldChar w:fldCharType="separate"/>
      </w:r>
      <w:r w:rsidRPr="00F54358">
        <w:rPr>
          <w:noProof/>
        </w:rPr>
        <w:t>(Sikka, 2019)</w:t>
      </w:r>
      <w:r>
        <w:fldChar w:fldCharType="end"/>
      </w:r>
      <w:r>
        <w:t>.</w:t>
      </w:r>
    </w:p>
    <w:p w14:paraId="1F21DD5E" w14:textId="77777777" w:rsidR="009E79A5" w:rsidRDefault="009E79A5" w:rsidP="009E79A5">
      <w:pPr>
        <w:spacing w:line="360" w:lineRule="auto"/>
      </w:pPr>
    </w:p>
    <w:p w14:paraId="71362714" w14:textId="77777777" w:rsidR="009E79A5" w:rsidRPr="00E9232B" w:rsidRDefault="009E79A5" w:rsidP="009E79A5">
      <w:pPr>
        <w:spacing w:line="360" w:lineRule="auto"/>
      </w:pPr>
      <w:r w:rsidRPr="00E9232B">
        <w:rPr>
          <w:b/>
          <w:bCs/>
        </w:rPr>
        <w:t xml:space="preserve">2.    </w:t>
      </w:r>
      <w:bookmarkStart w:id="3" w:name="RelatedWork"/>
      <w:r w:rsidRPr="00E9232B">
        <w:rPr>
          <w:b/>
          <w:bCs/>
        </w:rPr>
        <w:t>Related Work</w:t>
      </w:r>
      <w:bookmarkEnd w:id="3"/>
    </w:p>
    <w:p w14:paraId="4586127E" w14:textId="77777777" w:rsidR="009E79A5" w:rsidRDefault="009E79A5" w:rsidP="009E79A5">
      <w:pPr>
        <w:spacing w:line="360" w:lineRule="auto"/>
        <w:rPr>
          <w:b/>
          <w:bCs/>
        </w:rPr>
      </w:pPr>
    </w:p>
    <w:p w14:paraId="438038BA" w14:textId="77777777" w:rsidR="009E79A5" w:rsidRDefault="009E79A5" w:rsidP="009E79A5">
      <w:pPr>
        <w:spacing w:line="360" w:lineRule="auto"/>
      </w:pPr>
      <w:r>
        <w:t xml:space="preserve">Predicting time complexity of the code is relatively new research area, which is gaining traction because of it’s obvious potential use in different areas. Initially most of the research in this area was concentrated on analysis of sorting and searching algorithms, recently work on generating code embeddings or graph structures opens up new ways to explore the same. </w:t>
      </w:r>
      <w:r>
        <w:lastRenderedPageBreak/>
        <w:t xml:space="preserve">Work done on sorting algorithms like quicksort suggests an improvement over the traditional algorithm. In comparative analysis of traditional and proposed searching techniques, advantages/disadvantages are discussed in detail. It also shows considerable advantages over traditional algorithms like linear/binary search. New algorithms like Bi-linear search, nearest neighbour search, multiple solution vector approach supports deeper contrasts between them. Although being very interesting and informative, their limitations are bounded within searching and sorting techniques. </w:t>
      </w:r>
    </w:p>
    <w:p w14:paraId="290CFFF4" w14:textId="77777777" w:rsidR="009E79A5" w:rsidRDefault="009E79A5" w:rsidP="009E79A5">
      <w:pPr>
        <w:spacing w:line="360" w:lineRule="auto"/>
      </w:pPr>
    </w:p>
    <w:p w14:paraId="72C3F8F2" w14:textId="77777777" w:rsidR="009E79A5" w:rsidRDefault="009E79A5" w:rsidP="009E79A5">
      <w:pPr>
        <w:spacing w:line="360" w:lineRule="auto"/>
      </w:pPr>
      <w:r>
        <w:t xml:space="preserve">Some work is also done towards computing the time complexity on any algorithm in general. In paper by </w:t>
      </w:r>
      <w:proofErr w:type="spellStart"/>
      <w:r>
        <w:t>Tomaz</w:t>
      </w:r>
      <w:proofErr w:type="spellEnd"/>
      <w:r>
        <w:t xml:space="preserve"> </w:t>
      </w:r>
      <w:proofErr w:type="spellStart"/>
      <w:r>
        <w:t>Dobravec</w:t>
      </w:r>
      <w:proofErr w:type="spellEnd"/>
      <w:r>
        <w:fldChar w:fldCharType="begin" w:fldLock="1"/>
      </w:r>
      <w:r>
        <w:instrText>ADDIN CSL_CITATION {"citationItems":[{"id":"ITEM-1","itemData":{"DOI":"10.1109/INFORMATICS.2017.8327225","ISBN":"9781538608890","abstract":"Ranging the selected algorithms with the same theoretical time complexity boundaries can only be done by comparing the behavior of their implementations in the real environment. Timing the algorithms in practice is very difficult since it is hard to ensure a fair and reproducible environment in which implementations can be compared. In this paper we present a system called ALGator that was developed to facilitate the process of testing, comparing and evaluating the algorithms. Besides the time complexity indicators, ALGator also measures the usages of the Java bytecode instructions. We present the usage of the ALGator's JVM indicators for the estimation of the time complexity of selected bytecode instructions. We also present a method to predict the behavior of the simple algorithm for matrix multiplication using the results of the JVM indicators analysis.","author":[{"dropping-particle":"","family":"Dobravec","given":"Tomaž","non-dropping-particle":"","parse-names":false,"suffix":""}],"container-title":"2017 IEEE 14th International Scientific Conference on Informatics, INFORMATICS 2017 - Proceedings","id":"ITEM-1","issued":{"date-parts":[["2018","3","27"]]},"page":"74-79","publisher":"Institute of Electrical and Electronics Engineers Inc.","title":"Estimating the time complexity of the algorithms by counting the Java bytecode instructions","type":"paper-conference","volume":"2018-January"},"uris":["http://www.mendeley.com/documents/?uuid=614ace02-c09f-31cf-8ab1-bc231d8ac6f3"]}],"mendeley":{"formattedCitation":"(Dobravec, 2018)","plainTextFormattedCitation":"(Dobravec, 2018)","previouslyFormattedCitation":"(Dobravec, 2018)"},"properties":{"noteIndex":0},"schema":"https://github.com/citation-style-language/schema/raw/master/csl-citation.json"}</w:instrText>
      </w:r>
      <w:r>
        <w:fldChar w:fldCharType="separate"/>
      </w:r>
      <w:r w:rsidRPr="008E0220">
        <w:rPr>
          <w:noProof/>
        </w:rPr>
        <w:t>(Dobravec, 2018)</w:t>
      </w:r>
      <w:r>
        <w:fldChar w:fldCharType="end"/>
      </w:r>
      <w:r>
        <w:t xml:space="preserve">, researcher has proposed a new framework </w:t>
      </w:r>
      <w:proofErr w:type="spellStart"/>
      <w:r>
        <w:t>ALGator</w:t>
      </w:r>
      <w:proofErr w:type="spellEnd"/>
      <w:r>
        <w:t>. This framework tries to predict the complexity by counting the respective bytecodes of the java program. Although it’s a novel approach, its dependence over the algorithm constants can’t be generalised. Count formula proposed in this paper needs constants which are algorithm specific, along with the fact that the whole process is time consuming.</w:t>
      </w:r>
    </w:p>
    <w:p w14:paraId="63325CCA" w14:textId="77777777" w:rsidR="009E79A5" w:rsidRDefault="009E79A5" w:rsidP="009E79A5">
      <w:pPr>
        <w:spacing w:line="360" w:lineRule="auto"/>
      </w:pPr>
      <w:r>
        <w:t>Another approach</w:t>
      </w:r>
      <w:r>
        <w:fldChar w:fldCharType="begin" w:fldLock="1"/>
      </w:r>
      <w:r>
        <w:instrText>ADDIN CSL_CITATION {"citationItems":[{"id":"ITEM-1","itemData":{"URL":"https://github.com/saisumit/Predicitng_Time_Complexity/tree/master/Output_Data","accessed":{"date-parts":[["2020","9","27"]]},"author":[{"dropping-particle":"","family":"SUMIT VOHRA vipul goyal","given":"","non-dropping-particle":"","parse-names":false,"suffix":""}],"container-title":"github","id":"ITEM-1","issued":{"date-parts":[["2017"]]},"title":"Predicitng_Time_Complexity/Output_Data at master · saisumit/Predicitng_Time_Complexity · GitHub","type":"webpage"},"uris":["http://www.mendeley.com/documents/?uuid=de7bc07a-6306-35a1-a709-c85f9d39b3c2"]}],"mendeley":{"formattedCitation":"(SUMIT VOHRA vipul goyal, 2017)","plainTextFormattedCitation":"(SUMIT VOHRA vipul goyal, 2017)","previouslyFormattedCitation":"(SUMIT VOHRA vipul goyal, 2017)"},"properties":{"noteIndex":0},"schema":"https://github.com/citation-style-language/schema/raw/master/csl-citation.json"}</w:instrText>
      </w:r>
      <w:r>
        <w:fldChar w:fldCharType="separate"/>
      </w:r>
      <w:r w:rsidRPr="00DC130A">
        <w:rPr>
          <w:noProof/>
        </w:rPr>
        <w:t>(SUMIT VOHRA vipul goyal, 2017)</w:t>
      </w:r>
      <w:r>
        <w:fldChar w:fldCharType="end"/>
      </w:r>
      <w:r>
        <w:t xml:space="preserve"> uses control flow graphs for estimating time complexity. Proposed algorithm and it’s design are tedious, along with the fact that it can only be applied to smaller segments of the program.</w:t>
      </w:r>
    </w:p>
    <w:p w14:paraId="1E1E9B69" w14:textId="77777777" w:rsidR="009E79A5" w:rsidRDefault="009E79A5" w:rsidP="009E79A5">
      <w:pPr>
        <w:spacing w:line="360" w:lineRule="auto"/>
      </w:pPr>
    </w:p>
    <w:p w14:paraId="173CBF73" w14:textId="77777777" w:rsidR="009E79A5" w:rsidRPr="00A37C65" w:rsidRDefault="009E79A5" w:rsidP="009E79A5">
      <w:pPr>
        <w:spacing w:line="360" w:lineRule="auto"/>
      </w:pPr>
      <w:r>
        <w:t>In paper</w:t>
      </w:r>
      <w:r>
        <w:fldChar w:fldCharType="begin" w:fldLock="1"/>
      </w:r>
      <w:r>
        <w:instrText>ADDIN CSL_CITATION {"citationItems":[{"id":"ITEM-1","itemData":{"DOI":"10.1109/IC3.2018.8530473","ISBN":"9781538668351","abstract":"The amount of code written has increased significantly in recent years and it has become one of the major tasks to judge the time-complexities of these codes. Multi-Class classification using machine learning enables us to categorize these algorithms into classes with the help of machine learning tools like gradient boosted trees. It also increases the accuracy of predicting the asymptotic-time complexities of the algorithms, thereby considerably reducing the manual effort required to do this task, at the same time increasing the accuracies of prediction. A novel concept of predicting time complexity using gradient boosted trees in a supervised manner is introduced in this paper.","author":[{"dropping-particle":"","family":"Kumarsharma","given":"Deepak","non-dropping-particle":"","parse-names":false,"suffix":""},{"dropping-particle":"","family":"Vohra","given":"Sumit","non-dropping-particle":"","parse-names":false,"suffix":""},{"dropping-particle":"","family":"Gupta","given":"Tarun","non-dropping-particle":"","parse-names":false,"suffix":""},{"dropping-particle":"","family":"Goyal","given":"Vipul","non-dropping-particle":"","parse-names":false,"suffix":""}],"container-title":"2018 11th International Conference on Contemporary Computing, IC3 2018","id":"ITEM-1","issued":{"date-parts":[["2018"]]},"page":"2-4","title":"Predicting the Algorithmic Time Complexity of Single Parametric Algorithms Using Multiclass Classification with Gradient Boosted Trees","type":"article-journal"},"uris":["http://www.mendeley.com/documents/?uuid=c8a50ba6-8335-4b8f-8093-6b074034c279"]}],"mendeley":{"formattedCitation":"(Kumarsharma et al., 2018)","plainTextFormattedCitation":"(Kumarsharma et al., 2018)","previouslyFormattedCitation":"(Kumarsharma et al., 2018)"},"properties":{"noteIndex":0},"schema":"https://github.com/citation-style-language/schema/raw/master/csl-citation.json"}</w:instrText>
      </w:r>
      <w:r>
        <w:fldChar w:fldCharType="separate"/>
      </w:r>
      <w:r w:rsidRPr="00E418C7">
        <w:rPr>
          <w:noProof/>
        </w:rPr>
        <w:t>(</w:t>
      </w:r>
      <w:proofErr w:type="spellStart"/>
      <w:r w:rsidRPr="00E418C7">
        <w:rPr>
          <w:noProof/>
        </w:rPr>
        <w:t>Kumarsharma</w:t>
      </w:r>
      <w:proofErr w:type="spellEnd"/>
      <w:r w:rsidRPr="00E418C7">
        <w:rPr>
          <w:noProof/>
        </w:rPr>
        <w:t xml:space="preserve"> et al., 2018)</w:t>
      </w:r>
      <w:r>
        <w:fldChar w:fldCharType="end"/>
      </w:r>
      <w:r>
        <w:t>, authors have proposed a novel approach of using supervised learning, using gradient boost trees for predicting time complexities. It focusses on using gradient boost tress for complexities which occur frequently in the dataset. For generating the dataset, this research runs multiple C++ programs on computer systems of different configurations. Upon running them multiple times in loops, data is generated for modelling.</w:t>
      </w:r>
    </w:p>
    <w:p w14:paraId="10894A04" w14:textId="77777777" w:rsidR="009E79A5" w:rsidRDefault="009E79A5" w:rsidP="009E79A5">
      <w:pPr>
        <w:spacing w:line="360" w:lineRule="auto"/>
      </w:pPr>
    </w:p>
    <w:p w14:paraId="7DE92782" w14:textId="77777777" w:rsidR="009E79A5" w:rsidRDefault="009E79A5" w:rsidP="009E79A5">
      <w:pPr>
        <w:spacing w:line="360" w:lineRule="auto"/>
      </w:pPr>
      <w:r>
        <w:t>In deep learning community, there has been a lot of recent studies on software codes. These researches contribute on predicting the structure of the code or predicting some attributes of the code. Most of the code editors used by the programmers use features like auto code completion, syntax suggestions etc benefits a lot from these kind of studies.  Some studies have also been used to predict if the code is syntactically correct or properly structured. These semantic checks are studied in this paper</w:t>
      </w:r>
      <w:r>
        <w:fldChar w:fldCharType="begin" w:fldLock="1"/>
      </w:r>
      <w:r>
        <w:instrText>ADDIN CSL_CITATION {"citationItems":[{"id":"ITEM-1","itemData":{"DOI":"10.1609/aaai.v33i01.33017055","ISSN":"2159-5399","abstract":"Code generation maps a program description to executable source code in a programming language. Existing approaches mainly rely on a recurrent neural network (RNN) as the decoder. However, we find that a program contains significantly more tokens than a natural language sentence, and thus it may be inappropriate for RNN to capture such a long sequence. In this paper, we propose a grammar-based structural convolutional neural network (CNN) for code generation. Our model generates a program by predicting the grammar rules of the programming language; we design several CNN modules, including the tree-based convolution and pre-order convolution, whose information is further aggregated by dedicated attentive pooling layers. Experimental results on the HearthStone benchmark dataset show that our CNN code generator significantly outperforms the previous state-of-the-art method by 5 percentage points; additional experiments on several semantic parsing tasks demonstrate the robustness of our model. We also conduct in-depth ablation test to better understand each component of our model.","author":[{"dropping-particle":"","family":"Sun","given":"Zeyu","non-dropping-particle":"","parse-names":false,"suffix":""},{"dropping-particle":"","family":"Zhu","given":"Qihao","non-dropping-particle":"","parse-names":false,"suffix":""},{"dropping-particle":"","family":"Mou","given":"Lili","non-dropping-particle":"","parse-names":false,"suffix":""},{"dropping-particle":"","family":"Xiong","given":"Yingfei","non-dropping-particle":"","parse-names":false,"suffix":""},{"dropping-particle":"","family":"Li","given":"Ge","non-dropping-particle":"","parse-names":false,"suffix":""},{"dropping-particle":"","family":"Zhang","given":"Lu","non-dropping-particle":"","parse-names":false,"suffix":""}],"container-title":"Proceedings of the AAAI Conference on Artificial Intelligence","id":"ITEM-1","issue":"01","issued":{"date-parts":[["2019","7","17"]]},"page":"7055-7062","publisher":"Association for the Advancement of Artificial Intelligence (AAAI)","title":"A Grammar-Based Structural CNN Decoder for Code Generation","type":"article-journal","volume":"33"},"uris":["http://www.mendeley.com/documents/?uuid=0307994b-69f7-3b61-9de0-f205822f8a98"]}],"mendeley":{"formattedCitation":"(Sun et al., 2019)","plainTextFormattedCitation":"(Sun et al., 2019)","previouslyFormattedCitation":"(Sun et al., 2019)"},"properties":{"noteIndex":0},"schema":"https://github.com/citation-style-language/schema/raw/master/csl-citation.json"}</w:instrText>
      </w:r>
      <w:r>
        <w:fldChar w:fldCharType="separate"/>
      </w:r>
      <w:r w:rsidRPr="00F32689">
        <w:rPr>
          <w:noProof/>
        </w:rPr>
        <w:t>(Sun et al., 2019)</w:t>
      </w:r>
      <w:r>
        <w:fldChar w:fldCharType="end"/>
      </w:r>
      <w:r>
        <w:t>. This research used CNN, which uses the Abstract Syntax Tree(AST) of the program and then predicts the expected grammar rules.</w:t>
      </w:r>
    </w:p>
    <w:p w14:paraId="749D9EEF" w14:textId="77777777" w:rsidR="009E79A5" w:rsidRDefault="009E79A5" w:rsidP="009E79A5">
      <w:pPr>
        <w:spacing w:line="360" w:lineRule="auto"/>
      </w:pPr>
    </w:p>
    <w:p w14:paraId="5DE728A4" w14:textId="4CA0D87B" w:rsidR="009E79A5" w:rsidRDefault="009E79A5" w:rsidP="009E79A5">
      <w:pPr>
        <w:spacing w:line="360" w:lineRule="auto"/>
      </w:pPr>
      <w:r>
        <w:t>This research</w:t>
      </w:r>
      <w:r>
        <w:fldChar w:fldCharType="begin" w:fldLock="1"/>
      </w:r>
      <w:r>
        <w:instrText>ADDIN CSL_CITATION {"citationItems":[{"id":"ITEM-1","itemData":{"abstract":"Attention mechanisms in neural networks have proved useful for problems in which the input and output do not have fixed dimension. Often there exist features that are locally translation invariant ...","author":[{"dropping-particle":"","family":"Allamanis","given":"Miltiadis","non-dropping-particle":"","parse-names":false,"suffix":""},{"dropping-particle":"","family":"Peng","given":"Hao","non-dropping-particle":"","parse-names":false,"suffix":""},{"dropping-particle":"","family":"Sutton","given":"Charles","non-dropping-particle":"","parse-names":false,"suffix":""}],"container-title":"International Conference on Machine Learning","id":"ITEM-1","issued":{"date-parts":[["2016"]]},"page":"2091-2100","title":"A Convolutional Attention Network for Extreme Summarization of Source Code BT - International Conference on Machine Learning","type":"article-journal","volume":"48"},"uris":["http://www.mendeley.com/documents/?uuid=b5b32106-885b-4e2b-aee2-c4570a6d9389"]}],"mendeley":{"formattedCitation":"(Allamanis et al., 2016)","plainTextFormattedCitation":"(Allamanis et al., 2016)","previouslyFormattedCitation":"(Allamanis et al., 2016)"},"properties":{"noteIndex":0},"schema":"https://github.com/citation-style-language/schema/raw/master/csl-citation.json"}</w:instrText>
      </w:r>
      <w:r>
        <w:fldChar w:fldCharType="separate"/>
      </w:r>
      <w:r w:rsidRPr="00F32689">
        <w:rPr>
          <w:noProof/>
        </w:rPr>
        <w:t>(</w:t>
      </w:r>
      <w:proofErr w:type="spellStart"/>
      <w:r w:rsidRPr="00F32689">
        <w:rPr>
          <w:noProof/>
        </w:rPr>
        <w:t>Allamanis</w:t>
      </w:r>
      <w:proofErr w:type="spellEnd"/>
      <w:r w:rsidRPr="00F32689">
        <w:rPr>
          <w:noProof/>
        </w:rPr>
        <w:t xml:space="preserve"> et al., 2016)</w:t>
      </w:r>
      <w:r>
        <w:fldChar w:fldCharType="end"/>
      </w:r>
      <w:r>
        <w:t xml:space="preserve"> studies on predicting the method or variable’s name for the given code. Attention technique in CNN is used for modelling the algorithm. Similar to this study, another similar approach is studied in this paper</w:t>
      </w:r>
      <w:r>
        <w:fldChar w:fldCharType="begin" w:fldLock="1"/>
      </w:r>
      <w:r w:rsidR="00122ACB">
        <w:instrText>ADDIN CSL_CITATION {"citationItems":[{"id":"ITEM-1","itemData":{"DOI":"10.1145/3192366.3192412","ISBN":"9781450356985","ISSN":"15232867","abstract":"Predicting program properties such as names or expression types has a wide range of applications. It can ease the task of programming, and increase programmer productivity. A major challenge when learning from programs is how to represent programs in a way that facilitates effective learning. We present a general path-based representation for learning from programs. Our representation is purely syntactic and extracted automatically. The main idea is to represent a program using paths in its abstract syntax tree (AST). This allows a learning model to leverage the structured nature of code rather than treating it as a flat sequence of tokens. We show that this representation is general and can: (i) cover different prediction tasks, (ii) drive different learning algorithms (for both generative and discriminative models), and (iii) work across different programming languages. We evaluate our approach on the tasks of predicting variable names, method names, and full types. We use our representation to drive both CRF-based and word2vec-based learning, for programs of four languages: JavaScript, Java, Python and C#. Our evaluation shows that our approach obtains better results than task-specific handcrafted representations across different tasks and programming languages.","author":[{"dropping-particle":"","family":"Alon","given":"Uri","non-dropping-particle":"","parse-names":false,"suffix":""},{"dropping-particle":"","family":"Zilberstein","given":"Meital","non-dropping-particle":"","parse-names":false,"suffix":""},{"dropping-particle":"","family":"Levy","given":"Omer","non-dropping-particle":"","parse-names":false,"suffix":""},{"dropping-particle":"","family":"Yahav","given":"Eran","non-dropping-particle":"","parse-names":false,"suffix":""}],"container-title":"ACM SIGPLAN Notices","id":"ITEM-1","issue":"4","issued":{"date-parts":[["2018"]]},"page":"404-419","title":"A general path-based representation for predicting program properties","type":"article-journal","volume":"53"},"uris":["http://www.mendeley.com/documents/?uuid=a215aa87-94d7-4e7c-8b00-de1f5c7cf474"]}],"mendeley":{"formattedCitation":"(Alon et al., 2018b)","plainTextFormattedCitation":"(Alon et al., 2018b)","previouslyFormattedCitation":"(Alon et al., 2018b)"},"properties":{"noteIndex":0},"schema":"https://github.com/citation-style-language/schema/raw/master/csl-citation.json"}</w:instrText>
      </w:r>
      <w:r>
        <w:fldChar w:fldCharType="separate"/>
      </w:r>
      <w:r w:rsidR="00C35781" w:rsidRPr="00C35781">
        <w:rPr>
          <w:noProof/>
        </w:rPr>
        <w:t>(Alon et al., 2018b)</w:t>
      </w:r>
      <w:r>
        <w:fldChar w:fldCharType="end"/>
      </w:r>
      <w:r>
        <w:t>. Difference between these two approaches is that the latter used the AST(Abstract Syntax Tree) for determining the probable structure of the code. That way it learns the code semantics better, since it doesn’t treat the code as just a sequence of characters, which might not hold them better. Use of AST serves as context for generating code embeddings and classification models are trained on top of them.</w:t>
      </w:r>
    </w:p>
    <w:p w14:paraId="080EF220" w14:textId="77777777" w:rsidR="009E79A5" w:rsidRDefault="009E79A5" w:rsidP="009E79A5">
      <w:pPr>
        <w:spacing w:line="360" w:lineRule="auto"/>
      </w:pPr>
    </w:p>
    <w:p w14:paraId="406B613C" w14:textId="77777777" w:rsidR="009E79A5" w:rsidRDefault="009E79A5" w:rsidP="009E79A5">
      <w:pPr>
        <w:spacing w:line="360" w:lineRule="auto"/>
      </w:pPr>
      <w:r>
        <w:t xml:space="preserve">Another study done by </w:t>
      </w:r>
      <w:r>
        <w:fldChar w:fldCharType="begin" w:fldLock="1"/>
      </w:r>
      <w:r>
        <w:instrText>ADDIN CSL_CITATION {"citationItems":[{"id":"ITEM-1","itemData":{"DOI":"10.1109/APSEC48747.2019.00027","ISBN":"9781728146485","ISSN":"15301362","abstract":"Software developers must provide meaningful but short names to identifiers because they strongly affect the comprehensibility of source code. On the other hand, identifier naming can be a difficult and time-consuming task, even for experienced developers. To support identifier naming, several techniques to recommend candidate names have been proposed. These techniques have challenges on the goodness of suggested candidates and limitations of applicable situations. This paper proposes a new approach to recommend method names by applying graph embedding techniques to the call graph. An experiment confirms that the proposed technique can suggest more appropriate name candidates in difficult situations than the state-of-the-art approach.","author":[{"dropping-particle":"","family":"Yonai","given":"Hiroshi","non-dropping-particle":"","parse-names":false,"suffix":""},{"dropping-particle":"","family":"Hayase","given":"Yasuhiro","non-dropping-particle":"","parse-names":false,"suffix":""},{"dropping-particle":"","family":"Kitagawa","given":"Hiroyuki","non-dropping-particle":"","parse-names":false,"suffix":""}],"container-title":"Proceedings - Asia-Pacific Software Engineering Conference, APSEC","id":"ITEM-1","issued":{"date-parts":[["2019"]]},"page":"134-141","title":"Mercem: Method Name Recommendation Based on Call Graph Embedding","type":"article-journal","volume":"2019-Decem"},"uris":["http://www.mendeley.com/documents/?uuid=9421a4ce-8fce-4470-ba92-3329e87e627e"]}],"mendeley":{"formattedCitation":"(Yonai et al., 2019)","plainTextFormattedCitation":"(Yonai et al., 2019)","previouslyFormattedCitation":"(Yonai et al., 2019)"},"properties":{"noteIndex":0},"schema":"https://github.com/citation-style-language/schema/raw/master/csl-citation.json"}</w:instrText>
      </w:r>
      <w:r>
        <w:fldChar w:fldCharType="separate"/>
      </w:r>
      <w:r w:rsidRPr="00F32689">
        <w:rPr>
          <w:noProof/>
        </w:rPr>
        <w:t>(Yonai et al., 2019)</w:t>
      </w:r>
      <w:r>
        <w:fldChar w:fldCharType="end"/>
      </w:r>
      <w:r>
        <w:t xml:space="preserve"> uses call graphs and graph embedding techniques to build method call graph or method embeddings. This paper proposes a new approach to recommend method names based on the target method called. This can have a greater impact over writing comprehensible code, where method names are more sensical and such approaches can be applied to doing static code analysis. Bad method names are very common and it can help to have a better check on that.</w:t>
      </w:r>
    </w:p>
    <w:p w14:paraId="727E09B2" w14:textId="77777777" w:rsidR="009E79A5" w:rsidRDefault="009E79A5" w:rsidP="009E79A5">
      <w:pPr>
        <w:spacing w:line="360" w:lineRule="auto"/>
      </w:pPr>
    </w:p>
    <w:p w14:paraId="6846D5C4" w14:textId="77777777" w:rsidR="009E79A5" w:rsidRDefault="009E79A5" w:rsidP="009E79A5">
      <w:pPr>
        <w:spacing w:line="360" w:lineRule="auto"/>
      </w:pPr>
      <w:r>
        <w:t>Many other researches</w:t>
      </w:r>
      <w:r>
        <w:fldChar w:fldCharType="begin" w:fldLock="1"/>
      </w:r>
      <w:r>
        <w:instrText>ADDIN CSL_CITATION {"citationItems":[{"id":"ITEM-1","itemData":{"DOI":"10.1109/QRS.2017.42","ISBN":"9781538605929","abstract":"To improve software reliability, software defect prediction is utilized to assist developers in finding potential bugs and allocating their testing efforts. Traditional defect prediction studies mainly focus on designing hand-crafted features, which are input into machine learning classifiers to identify defective code. However, these hand-crafted features often fail to capture the semantic and structural information of programs. Such information is important in modeling program functionality and can lead to more accurate defect prediction.In this paper, we propose a framework called Defect Prediction via Convolutional Neural Network (DP-CNN), which leverages deep learning for effective feature generation. Specifically, based on the programs' Abstract Syntax Trees (ASTs), we first extract token vectors, which are then encoded as numerical vectors via mapping and word embedding. We feed the numerical vectors into Convolutional Neural Network to automatically learn semantic and structural features of programs. After that, we combine the learned features with traditional hand-crafted features, for accurate software defect prediction. We evaluate our method on seven open source projects in terms of F-measure in defect prediction. The experimental results show that in average, DP-CNN improves the state-of-the-art method by 12%.","author":[{"dropping-particle":"","family":"Li","given":"Jian","non-dropping-particle":"","parse-names":false,"suffix":""},{"dropping-particle":"","family":"He","given":"Pinjia","non-dropping-particle":"","parse-names":false,"suffix":""},{"dropping-particle":"","family":"Zhu","given":"Jieming","non-dropping-particle":"","parse-names":false,"suffix":""},{"dropping-particle":"","family":"Lyu","given":"Michael R.","non-dropping-particle":"","parse-names":false,"suffix":""}],"container-title":"Proceedings - 2017 IEEE International Conference on Software Quality, Reliability and Security, QRS 2017","id":"ITEM-1","issued":{"date-parts":[["2017","8","11"]]},"page":"318-328","publisher":"Institute of Electrical and Electronics Engineers Inc.","title":"Software defect prediction via convolutional neural network","type":"paper-conference"},"uris":["http://www.mendeley.com/documents/?uuid=b4114fca-a7a0-30cb-b964-3284b11c8515"]}],"mendeley":{"formattedCitation":"(Li et al., 2017)","plainTextFormattedCitation":"(Li et al., 2017)","previouslyFormattedCitation":"(Li et al., 2017)"},"properties":{"noteIndex":0},"schema":"https://github.com/citation-style-language/schema/raw/master/csl-citation.json"}</w:instrText>
      </w:r>
      <w:r>
        <w:fldChar w:fldCharType="separate"/>
      </w:r>
      <w:r w:rsidRPr="00083BE9">
        <w:rPr>
          <w:noProof/>
        </w:rPr>
        <w:t>(Li et al., 2017)</w:t>
      </w:r>
      <w:r>
        <w:fldChar w:fldCharType="end"/>
      </w:r>
      <w:r>
        <w:t xml:space="preserve"> working on the combination of AST and CNN are used for defect prediction in the code. </w:t>
      </w:r>
    </w:p>
    <w:p w14:paraId="0083B3D2" w14:textId="77777777" w:rsidR="009E79A5" w:rsidRDefault="009E79A5" w:rsidP="009E79A5">
      <w:pPr>
        <w:spacing w:line="360" w:lineRule="auto"/>
      </w:pPr>
    </w:p>
    <w:p w14:paraId="57963D2E" w14:textId="77777777" w:rsidR="009E79A5" w:rsidRDefault="009E79A5" w:rsidP="009E79A5">
      <w:pPr>
        <w:spacing w:line="360" w:lineRule="auto"/>
      </w:pPr>
      <w:r>
        <w:t>Most of the studies done so far used some form of code representations and use them to build context which holds both semantic and syntactic relationship. In fields like NLP(Natural Language Processing), techniques like word2vec gave a major breakthrough in terms of improvement in model’s accuracy, similar idea can also be tried with code embeddings. Very recent research on using it for time complexity</w:t>
      </w:r>
      <w:r>
        <w:fldChar w:fldCharType="begin" w:fldLock="1"/>
      </w:r>
      <w: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fldChar w:fldCharType="separate"/>
      </w:r>
      <w:r w:rsidRPr="00083BE9">
        <w:rPr>
          <w:noProof/>
        </w:rPr>
        <w:t>(Sikka et al., 2020)</w:t>
      </w:r>
      <w:r>
        <w:fldChar w:fldCharType="end"/>
      </w:r>
      <w:r>
        <w:t xml:space="preserve"> seems very promising and uses graph2vec for generating a vector. Code AST is converted into a vector, which is then used to train a classifier model. This research provides the main idea behind the current study.</w:t>
      </w:r>
    </w:p>
    <w:p w14:paraId="39B5E8E7" w14:textId="77777777" w:rsidR="009E79A5" w:rsidRDefault="009E79A5" w:rsidP="009E79A5">
      <w:pPr>
        <w:spacing w:line="360" w:lineRule="auto"/>
      </w:pPr>
    </w:p>
    <w:p w14:paraId="12B4A709" w14:textId="77777777" w:rsidR="009E79A5" w:rsidRDefault="009E79A5" w:rsidP="009E79A5">
      <w:pPr>
        <w:spacing w:line="360" w:lineRule="auto"/>
      </w:pPr>
      <w:r>
        <w:t>Another embedding approach called code2vec</w:t>
      </w:r>
      <w:r>
        <w:fldChar w:fldCharType="begin" w:fldLock="1"/>
      </w:r>
      <w:r>
        <w:instrText>ADDIN CSL_CITATION {"citationItems":[{"id":"ITEM-1","itemData":{"DOI":"10.1145/3290353","ISSN":"2475-1421","abstract":"We present a neural model for representing snippets of code as continuous distributed vectors (\"code embeddings\"). The main idea is to represent a code snippet as a single fixed-length $\\textit{code vector}$, which can be used to predict semantic properties of the snippet. This is performed by decomposing code to a collection of paths in its abstract syntax tree, and learning the atomic representation of each path $\\textit{simultaneously}$ with learning how to aggregate a set of them. We demonstrate the effectiveness of our approach by using it to predict a method's name from the vector representation of its body. We evaluate our approach by training a model on a dataset of 14M methods. We show that code vectors trained on this dataset can predict method names from files that were completely unobserved during training. Furthermore, we show that our model learns useful method name vectors that capture semantic similarities, combinations, and analogies. Comparing previous techniques over the same data set, our approach obtains a relative improvement of over 75%, being the first to successfully predict method names based on a large, cross-project, corpus. Our trained model, visualizations and vector similarities are available as an interactive online demo at http://code2vec.org. The code, data, and trained models are available at https://github.com/tech-srl/code2vec.","author":[{"dropping-particle":"","family":"Alon","given":"Uri","non-dropping-particle":"","parse-names":false,"suffix":""},{"dropping-particle":"","family":"Zilberstein","given":"Meital","non-dropping-particle":"","parse-names":false,"suffix":""},{"dropping-particle":"","family":"Levy","given":"Omer","non-dropping-particle":"","parse-names":false,"suffix":""},{"dropping-particle":"","family":"Yahav","given":"Eran","non-dropping-particle":"","parse-names":false,"suffix":""}],"container-title":"Proceedings of the ACM on Programming Languages","id":"ITEM-1","issue":"POPL","issued":{"date-parts":[["2019"]]},"page":"1-29","title":"Code2Vec: Learning Distributed Representations of Code","type":"article-journal","volume":"3"},"uris":["http://www.mendeley.com/documents/?uuid=31a6d96b-4abd-4d20-863c-2c6f5f982ddd"]}],"mendeley":{"formattedCitation":"(Alon et al., 2019)","plainTextFormattedCitation":"(Alon et al., 2019)","previouslyFormattedCitation":"(Alon et al., 2019)"},"properties":{"noteIndex":0},"schema":"https://github.com/citation-style-language/schema/raw/master/csl-citation.json"}</w:instrText>
      </w:r>
      <w:r>
        <w:fldChar w:fldCharType="separate"/>
      </w:r>
      <w:r w:rsidRPr="0000293F">
        <w:rPr>
          <w:noProof/>
        </w:rPr>
        <w:t>(Alon et al., 2019)</w:t>
      </w:r>
      <w:r>
        <w:fldChar w:fldCharType="end"/>
      </w:r>
      <w:r>
        <w:t xml:space="preserve"> can be used to generate code embeddings, on top of which models can be trained.</w:t>
      </w:r>
    </w:p>
    <w:p w14:paraId="3778B1D4" w14:textId="77777777" w:rsidR="009E79A5" w:rsidRPr="00216800" w:rsidRDefault="009E79A5" w:rsidP="009E79A5">
      <w:pPr>
        <w:spacing w:line="360" w:lineRule="auto"/>
      </w:pPr>
      <w:r>
        <w:rPr>
          <w:b/>
          <w:bCs/>
          <w:color w:val="000000" w:themeColor="text1"/>
        </w:rPr>
        <w:t xml:space="preserve">3.    </w:t>
      </w:r>
      <w:bookmarkStart w:id="4" w:name="AimAndObjectives"/>
      <w:r w:rsidRPr="00B922B9">
        <w:rPr>
          <w:b/>
          <w:bCs/>
          <w:color w:val="000000" w:themeColor="text1"/>
        </w:rPr>
        <w:t>Aim and Objectives</w:t>
      </w:r>
      <w:bookmarkEnd w:id="4"/>
    </w:p>
    <w:p w14:paraId="2C4AD647" w14:textId="77777777" w:rsidR="009E79A5" w:rsidRPr="00B922B9" w:rsidRDefault="009E79A5" w:rsidP="009E79A5">
      <w:pPr>
        <w:spacing w:line="360" w:lineRule="auto"/>
      </w:pPr>
    </w:p>
    <w:p w14:paraId="4E0B277A" w14:textId="77777777" w:rsidR="009E79A5" w:rsidRDefault="009E79A5" w:rsidP="009E79A5">
      <w:pPr>
        <w:spacing w:line="360" w:lineRule="auto"/>
      </w:pPr>
      <w:r w:rsidRPr="00B922B9">
        <w:t xml:space="preserve">The </w:t>
      </w:r>
      <w:r>
        <w:t xml:space="preserve">main aim of this research is to propose a model which predicts time complexity of the software code based on </w:t>
      </w:r>
      <w:proofErr w:type="spellStart"/>
      <w:r>
        <w:t>it’s</w:t>
      </w:r>
      <w:proofErr w:type="spellEnd"/>
      <w:r>
        <w:t xml:space="preserve"> intrinsic features. These features can be number of if statements, </w:t>
      </w:r>
      <w:r>
        <w:lastRenderedPageBreak/>
        <w:t>number of for loops, nested loop depth among other common code constructs. The goal of this research is to come up with a better performing model using code2vec</w:t>
      </w:r>
      <w:r>
        <w:fldChar w:fldCharType="begin" w:fldLock="1"/>
      </w:r>
      <w:r>
        <w:instrText>ADDIN CSL_CITATION {"citationItems":[{"id":"ITEM-1","itemData":{"URL":"https://github.com/tech-srl/code2vec","accessed":{"date-parts":[["2020","9","27"]]},"author":[{"dropping-particle":"","family":"code2vec github","given":"","non-dropping-particle":"","parse-names":false,"suffix":""}],"id":"ITEM-1","issued":{"date-parts":[["2018"]]},"title":"GitHub - tech-srl/code2vec: TensorFlow code for the neural network presented in the paper: \"code2vec: Learning Distributed Representations of Code\"","type":"webpage"},"uris":["http://www.mendeley.com/documents/?uuid=c73d4da0-c71a-3dc3-b98a-6245ca86bd59"]}],"mendeley":{"formattedCitation":"(code2vec github, 2018)","plainTextFormattedCitation":"(code2vec github, 2018)","previouslyFormattedCitation":"(code2vec github, 2018)"},"properties":{"noteIndex":0},"schema":"https://github.com/citation-style-language/schema/raw/master/csl-citation.json"}</w:instrText>
      </w:r>
      <w:r>
        <w:fldChar w:fldCharType="separate"/>
      </w:r>
      <w:r w:rsidRPr="00620F5D">
        <w:rPr>
          <w:noProof/>
        </w:rPr>
        <w:t>(code2vec github, 2018)</w:t>
      </w:r>
      <w:r>
        <w:fldChar w:fldCharType="end"/>
      </w:r>
      <w:r>
        <w:t>, which is a neural network for learning distributed representations of code.</w:t>
      </w:r>
    </w:p>
    <w:p w14:paraId="1CF64A51" w14:textId="77777777" w:rsidR="009E79A5" w:rsidRDefault="009E79A5" w:rsidP="009E79A5">
      <w:pPr>
        <w:spacing w:line="360" w:lineRule="auto"/>
      </w:pPr>
    </w:p>
    <w:p w14:paraId="2F8DB47B" w14:textId="77777777" w:rsidR="009E79A5" w:rsidRDefault="009E79A5" w:rsidP="009E79A5">
      <w:pPr>
        <w:spacing w:line="360" w:lineRule="auto"/>
      </w:pPr>
      <w:r>
        <w:t>The research objectives are formulated based on the aim of study which are as follows:</w:t>
      </w:r>
    </w:p>
    <w:p w14:paraId="6A51AF38" w14:textId="77777777" w:rsidR="009E79A5" w:rsidRDefault="009E79A5" w:rsidP="009E79A5">
      <w:pPr>
        <w:spacing w:line="360" w:lineRule="auto"/>
      </w:pPr>
    </w:p>
    <w:p w14:paraId="5ABBDDB2" w14:textId="77777777" w:rsidR="009E79A5" w:rsidRDefault="009E79A5" w:rsidP="009E79A5">
      <w:pPr>
        <w:pStyle w:val="ListParagraph"/>
        <w:numPr>
          <w:ilvl w:val="0"/>
          <w:numId w:val="4"/>
        </w:numPr>
        <w:tabs>
          <w:tab w:val="left" w:pos="720"/>
        </w:tabs>
        <w:overflowPunct w:val="0"/>
        <w:autoSpaceDE w:val="0"/>
        <w:autoSpaceDN w:val="0"/>
        <w:adjustRightInd w:val="0"/>
        <w:spacing w:line="360" w:lineRule="auto"/>
        <w:jc w:val="both"/>
        <w:textAlignment w:val="baseline"/>
      </w:pPr>
      <w:r>
        <w:t>To analyse the important features contributing to code’s time complexity.</w:t>
      </w:r>
    </w:p>
    <w:p w14:paraId="7434D425" w14:textId="77777777" w:rsidR="009E79A5" w:rsidRDefault="009E79A5" w:rsidP="009E79A5">
      <w:pPr>
        <w:pStyle w:val="ListParagraph"/>
        <w:numPr>
          <w:ilvl w:val="0"/>
          <w:numId w:val="4"/>
        </w:numPr>
        <w:tabs>
          <w:tab w:val="left" w:pos="720"/>
        </w:tabs>
        <w:overflowPunct w:val="0"/>
        <w:autoSpaceDE w:val="0"/>
        <w:autoSpaceDN w:val="0"/>
        <w:adjustRightInd w:val="0"/>
        <w:spacing w:line="360" w:lineRule="auto"/>
        <w:jc w:val="both"/>
        <w:textAlignment w:val="baseline"/>
      </w:pPr>
      <w:r>
        <w:t>To suggest a suitable data generation method from existing samples of data.</w:t>
      </w:r>
    </w:p>
    <w:p w14:paraId="29BB9185" w14:textId="77777777" w:rsidR="009E79A5" w:rsidRDefault="009E79A5" w:rsidP="009E79A5">
      <w:pPr>
        <w:pStyle w:val="ListParagraph"/>
        <w:numPr>
          <w:ilvl w:val="0"/>
          <w:numId w:val="4"/>
        </w:numPr>
        <w:tabs>
          <w:tab w:val="left" w:pos="720"/>
        </w:tabs>
        <w:overflowPunct w:val="0"/>
        <w:autoSpaceDE w:val="0"/>
        <w:autoSpaceDN w:val="0"/>
        <w:adjustRightInd w:val="0"/>
        <w:spacing w:line="360" w:lineRule="auto"/>
        <w:jc w:val="both"/>
        <w:textAlignment w:val="baseline"/>
      </w:pPr>
      <w:r>
        <w:t>To compare between graph2vec and code2vec neural network’s performance on the data asset.</w:t>
      </w:r>
    </w:p>
    <w:p w14:paraId="1BCA5B62" w14:textId="77777777" w:rsidR="009E79A5" w:rsidRDefault="009E79A5" w:rsidP="009E79A5">
      <w:pPr>
        <w:pStyle w:val="ListParagraph"/>
        <w:numPr>
          <w:ilvl w:val="0"/>
          <w:numId w:val="4"/>
        </w:numPr>
        <w:tabs>
          <w:tab w:val="left" w:pos="720"/>
        </w:tabs>
        <w:overflowPunct w:val="0"/>
        <w:autoSpaceDE w:val="0"/>
        <w:autoSpaceDN w:val="0"/>
        <w:adjustRightInd w:val="0"/>
        <w:spacing w:line="360" w:lineRule="auto"/>
        <w:jc w:val="both"/>
        <w:textAlignment w:val="baseline"/>
      </w:pPr>
      <w:r>
        <w:t>To evaluate state of the art multi-class classification algorithms and compare their performance.</w:t>
      </w:r>
    </w:p>
    <w:p w14:paraId="3D207DB1" w14:textId="77777777" w:rsidR="009E79A5" w:rsidRPr="00673578" w:rsidRDefault="009E79A5" w:rsidP="009E79A5">
      <w:pPr>
        <w:spacing w:line="360" w:lineRule="auto"/>
      </w:pPr>
    </w:p>
    <w:p w14:paraId="2282C6E5" w14:textId="77777777" w:rsidR="009E79A5" w:rsidRDefault="009E79A5" w:rsidP="009E79A5">
      <w:pPr>
        <w:spacing w:line="276" w:lineRule="auto"/>
        <w:rPr>
          <w:b/>
          <w:bCs/>
        </w:rPr>
      </w:pPr>
      <w:r w:rsidRPr="00673578">
        <w:rPr>
          <w:b/>
          <w:bCs/>
        </w:rPr>
        <w:t xml:space="preserve">4.    </w:t>
      </w:r>
      <w:bookmarkStart w:id="5" w:name="SignificanveAndScope"/>
      <w:r w:rsidRPr="00673578">
        <w:rPr>
          <w:b/>
          <w:bCs/>
        </w:rPr>
        <w:t>Significance and Scope</w:t>
      </w:r>
      <w:bookmarkEnd w:id="5"/>
    </w:p>
    <w:p w14:paraId="0E14FFA2" w14:textId="77777777" w:rsidR="009E79A5" w:rsidRPr="00673578" w:rsidRDefault="009E79A5" w:rsidP="009E79A5">
      <w:pPr>
        <w:spacing w:line="276" w:lineRule="auto"/>
        <w:rPr>
          <w:b/>
          <w:bCs/>
        </w:rPr>
      </w:pPr>
    </w:p>
    <w:p w14:paraId="569FA56B" w14:textId="77777777" w:rsidR="009E79A5" w:rsidRDefault="009E79A5" w:rsidP="009E79A5">
      <w:pPr>
        <w:spacing w:line="360" w:lineRule="auto"/>
      </w:pPr>
      <w:r>
        <w:t>Even though the cost of computing resources have become relatively cheaper than few decades ago, one can never deny over the advantages of software running at its optimum level. Optimized software is easy to scale and overall maintainability of the code improves manifold. One of the metrics to evaluate a software code is to measure its time complexity or order of growth with respect to its input size. Codes having lower order of growth can be considered well implemented. This study tries to implement a model, which can predict the time complexity of the code, having code itself as an input. Most of the IDE’s(Interactive development environment) can use such models as a plugin to automatically inform programmers about the complexity. This can be a static analyser tool for quick feedback. Almost the continuous integration tools like Circle CI, Jenkins etc can also leverage this tool to run builds on their servers and post results for the same to the author. Many online contests can also take advantage of it to automatically generate results, since proposing the best solution is almost always one the criterion for the test cases attached to a problem.</w:t>
      </w:r>
    </w:p>
    <w:p w14:paraId="4599E338" w14:textId="77777777" w:rsidR="009E79A5" w:rsidRDefault="009E79A5" w:rsidP="009E79A5">
      <w:pPr>
        <w:spacing w:line="360" w:lineRule="auto"/>
      </w:pPr>
      <w:r>
        <w:t xml:space="preserve">Scope of this paper is limited to predicting time complexity of the code. Code running time also depends on the configuration of system it is running on. Systems having higher clock speed, better RAM are expected to execute the code instructions faster. Hence same algorithm can show different running times in different environment. Kernel processes can also change the runtime based on how prioritised the current process is. Code instructions having high priority instructions will be grabbed first than those having low priority. Basic assumptions </w:t>
      </w:r>
      <w:r>
        <w:lastRenderedPageBreak/>
        <w:t>like constant time lookup for a variable, insertion and deletion are inherently present in the current study. Other concepts like space complexity are not considered, instead main focus is on studying the order of growth based on the input size.</w:t>
      </w:r>
    </w:p>
    <w:p w14:paraId="3BAEC405" w14:textId="77777777" w:rsidR="009E79A5" w:rsidRDefault="009E79A5" w:rsidP="009E79A5">
      <w:pPr>
        <w:spacing w:line="276" w:lineRule="auto"/>
      </w:pPr>
    </w:p>
    <w:p w14:paraId="3AA2C424" w14:textId="77777777" w:rsidR="009E79A5" w:rsidRDefault="009E79A5" w:rsidP="009E79A5">
      <w:pPr>
        <w:spacing w:line="276" w:lineRule="auto"/>
        <w:rPr>
          <w:b/>
          <w:bCs/>
        </w:rPr>
      </w:pPr>
      <w:r>
        <w:rPr>
          <w:b/>
          <w:bCs/>
        </w:rPr>
        <w:t xml:space="preserve">7.    </w:t>
      </w:r>
      <w:bookmarkStart w:id="6" w:name="ResearchMethodology"/>
      <w:r w:rsidRPr="00531108">
        <w:rPr>
          <w:b/>
          <w:bCs/>
        </w:rPr>
        <w:t>Research Methodology</w:t>
      </w:r>
      <w:bookmarkEnd w:id="6"/>
    </w:p>
    <w:p w14:paraId="114B6821" w14:textId="77777777" w:rsidR="009E79A5" w:rsidRDefault="009E79A5" w:rsidP="009E79A5">
      <w:pPr>
        <w:spacing w:line="276" w:lineRule="auto"/>
        <w:rPr>
          <w:b/>
          <w:bCs/>
        </w:rPr>
      </w:pPr>
    </w:p>
    <w:p w14:paraId="14E685AB" w14:textId="77777777" w:rsidR="009E79A5" w:rsidRDefault="009E79A5" w:rsidP="009E79A5">
      <w:pPr>
        <w:spacing w:line="360" w:lineRule="auto"/>
      </w:pPr>
      <w:r>
        <w:t>Latest research</w:t>
      </w:r>
      <w:r>
        <w:fldChar w:fldCharType="begin" w:fldLock="1"/>
      </w:r>
      <w:r>
        <w:instrText>ADDIN CSL_CITATION {"citationItems":[{"id":"ITEM-1","itemData":{"DOI":"10.1007/978-3-030-45439-5_21","ISBN":"9783030454388","ISSN":"16113349","abstract":"Predicting the runtime complexity of a programming code is an arduous task. In fact, even for humans, it requires a subtle analysis and comprehensive knowledge of algorithms to predict time complexity with high fidelity, given any code. As per Turing’s Halting problem proof, estimating code complexity is mathematically impossible. Nevertheless, an approximate solution to such a task can help developers to get real-time feedback for the efficiency of their code. In this work, we model this problem as a machine learning task and check its feasibility with thorough analysis. Due to the lack of any open source dataset for this task, we propose our own annotated dataset, (The complete dataset is available for use at https://github.com/midas-research/corcod-dataset/blob/master/README.md) CoRCoD: Code Runtime Complexity Dataset, extracted from online coding platforms. We establish baselines using two different approaches: feature engineering and code embeddings, to achieve state of the art results and compare their performances. Such solutions can be highly useful in potential applications like automatically grading coding assignments, IDE-integrated tools for static code analysis, and others.","author":[{"dropping-particle":"","family":"Sikka","given":"Jagriti","non-dropping-particle":"","parse-names":false,"suffix":""},{"dropping-particle":"","family":"Satya","given":"Kushal","non-dropping-particle":"","parse-names":false,"suffix":""},{"dropping-particle":"","family":"Kumar","given":"Yaman","non-dropping-particle":"","parse-names":false,"suffix":""},{"dropping-particle":"","family":"Uppal","given":"Shagun","non-dropping-particle":"","parse-names":false,"suffix":""},{"dropping-particle":"","family":"Shah","given":"Rajiv Ratn","non-dropping-particle":"","parse-names":false,"suffix":""},{"dropping-particle":"","family":"Zimmermann","given":"Roger","non-dropping-particle":"","parse-names":false,"suffix":""}],"container-title":"Lecture Notes in Computer Science (including subseries Lecture Notes in Artificial Intelligence and Lecture Notes in Bioinformatics)","id":"ITEM-1","issued":{"date-parts":[["2020"]]},"page":"313-325","title":"Learning Based Methods for Code Runtime Complexity Prediction","type":"article-journal","volume":"12035 LNCS"},"uris":["http://www.mendeley.com/documents/?uuid=d0b84001-14ad-4a0a-85de-8f529b3090f3"]}],"mendeley":{"formattedCitation":"(Sikka et al., 2020)","plainTextFormattedCitation":"(Sikka et al., 2020)","previouslyFormattedCitation":"(Sikka et al., 2020)"},"properties":{"noteIndex":0},"schema":"https://github.com/citation-style-language/schema/raw/master/csl-citation.json"}</w:instrText>
      </w:r>
      <w:r>
        <w:fldChar w:fldCharType="separate"/>
      </w:r>
      <w:r w:rsidRPr="001E69E2">
        <w:rPr>
          <w:noProof/>
        </w:rPr>
        <w:t>(Sikka et al., 2020)</w:t>
      </w:r>
      <w:r>
        <w:fldChar w:fldCharType="end"/>
      </w:r>
      <w:r>
        <w:t xml:space="preserve"> done on this subject does the static analysis of the given code and using a java parser it computes the code structure into 14 different features. These features are mapped to a target feature named complexity. Complexity is our target class which was formulated manually by set of experienced programming experts. Several state of the art multiclass classifiers will be trained on these features and their performances will be compared. A novel approach of generating code embeddings are done using the AST(Abstract Syntax Tree) of the program and converted to a vector. Transformation from these graph to vector is done using graph2vec. This research tries to use code2vec, which converts code into its corresponding vector. Generated vector can be used to train a model.</w:t>
      </w:r>
    </w:p>
    <w:p w14:paraId="6AA2B621" w14:textId="77777777" w:rsidR="009E79A5" w:rsidRDefault="009E79A5" w:rsidP="009E79A5">
      <w:pPr>
        <w:spacing w:line="360" w:lineRule="auto"/>
      </w:pPr>
    </w:p>
    <w:p w14:paraId="7F31F4FD" w14:textId="77777777" w:rsidR="009E79A5" w:rsidRDefault="009E79A5" w:rsidP="009E79A5">
      <w:pPr>
        <w:spacing w:line="360" w:lineRule="auto"/>
      </w:pPr>
      <w:r>
        <w:t>This section is divided into multiple sub-sections. Sub-section 7.1 discusses about the dataset and its features in detail. 7.2 discusses about using code2vec and using the transformed data for modelling. 7.3 discusses about the probable models this study can try to train and then the last section will be about the possible evaluation metrics.</w:t>
      </w:r>
    </w:p>
    <w:p w14:paraId="3A90886B" w14:textId="77777777" w:rsidR="009E79A5" w:rsidRDefault="009E79A5" w:rsidP="009E79A5">
      <w:pPr>
        <w:spacing w:line="360" w:lineRule="auto"/>
      </w:pPr>
    </w:p>
    <w:p w14:paraId="55CE4A1C" w14:textId="77777777" w:rsidR="009E79A5" w:rsidRDefault="009E79A5" w:rsidP="009E79A5">
      <w:pPr>
        <w:spacing w:line="360" w:lineRule="auto"/>
        <w:rPr>
          <w:b/>
          <w:bCs/>
        </w:rPr>
      </w:pPr>
      <w:r w:rsidRPr="00B51587">
        <w:rPr>
          <w:b/>
          <w:bCs/>
        </w:rPr>
        <w:t>7.1</w:t>
      </w:r>
      <w:r>
        <w:rPr>
          <w:b/>
          <w:bCs/>
        </w:rPr>
        <w:t xml:space="preserve">    </w:t>
      </w:r>
      <w:r w:rsidRPr="00B51587">
        <w:rPr>
          <w:b/>
          <w:bCs/>
        </w:rPr>
        <w:t>Dataset</w:t>
      </w:r>
    </w:p>
    <w:p w14:paraId="65FDFAD2" w14:textId="77777777" w:rsidR="009E79A5" w:rsidRDefault="009E79A5" w:rsidP="009E79A5">
      <w:pPr>
        <w:spacing w:line="360" w:lineRule="auto"/>
        <w:rPr>
          <w:b/>
          <w:bCs/>
        </w:rPr>
      </w:pPr>
    </w:p>
    <w:p w14:paraId="5B8C44A5" w14:textId="77777777" w:rsidR="009E79A5" w:rsidRDefault="009E79A5" w:rsidP="009E79A5">
      <w:pPr>
        <w:spacing w:line="360" w:lineRule="auto"/>
      </w:pPr>
      <w:r>
        <w:t>Given dataset is constructed using the source code obtained by using the Codeforces. Codeforces is an online platform for hosting coding competition. They provide a wide variety of problem sets and requires coders to finish it in a suitable time slot. Solutions to these problems are expected to run with an expected time complexity with usage of proper data structures.</w:t>
      </w:r>
    </w:p>
    <w:p w14:paraId="2F325F89" w14:textId="77777777" w:rsidR="009E79A5" w:rsidRDefault="009E79A5" w:rsidP="009E79A5">
      <w:pPr>
        <w:spacing w:line="360" w:lineRule="auto"/>
      </w:pPr>
    </w:p>
    <w:p w14:paraId="3A87CC55" w14:textId="77777777" w:rsidR="009E79A5" w:rsidRDefault="009E79A5" w:rsidP="009E79A5">
      <w:pPr>
        <w:spacing w:line="360" w:lineRule="auto"/>
      </w:pPr>
      <w:r>
        <w:t xml:space="preserve">Present dataset is the collection of 933 java source codes for which the solutions are available on the site. Using the Codeforces API problem and the contest  details are retrieved. Solutions for the given problem sets are obtained by scraping the site. To validate the solutions, only those solutions are scraped which meets the expected time criterion to finish execution and has the status of Accepted or time limit exceeded. Time limit exceeded solutions are also </w:t>
      </w:r>
      <w:r>
        <w:lastRenderedPageBreak/>
        <w:t>chosen to ensure that there are multiple solutions available for the same problem and can be used for comparison. Also solutions are filtered out based on criteria of having at least four test cases passing and is in accepted state. For annotating these code solutions, five experts having computer science or related background were used to identify the correct time complexity. Only order of time complexity is measured, which is a function of the given input size.</w:t>
      </w:r>
    </w:p>
    <w:p w14:paraId="06B6B040" w14:textId="77777777" w:rsidR="009E79A5" w:rsidRDefault="009E79A5" w:rsidP="009E79A5">
      <w:pPr>
        <w:spacing w:line="360" w:lineRule="auto"/>
      </w:pPr>
    </w:p>
    <w:p w14:paraId="299432C9" w14:textId="77777777" w:rsidR="009E79A5" w:rsidRDefault="009E79A5" w:rsidP="009E79A5">
      <w:pPr>
        <w:spacing w:line="360" w:lineRule="auto"/>
      </w:pPr>
      <w:r>
        <w:t>Computed dataset features and their respective data-types are as below:</w:t>
      </w:r>
    </w:p>
    <w:p w14:paraId="356D10F4" w14:textId="77777777" w:rsidR="009E79A5" w:rsidRPr="00CF3051" w:rsidRDefault="009E79A5" w:rsidP="009E79A5">
      <w:pPr>
        <w:pStyle w:val="ListParagraph"/>
        <w:numPr>
          <w:ilvl w:val="0"/>
          <w:numId w:val="8"/>
        </w:numPr>
        <w:spacing w:line="360" w:lineRule="auto"/>
      </w:pPr>
      <w:r w:rsidRPr="00CF3051">
        <w:t xml:space="preserve">Number of methods </w:t>
      </w:r>
      <w:r>
        <w:t>(Integer)</w:t>
      </w:r>
    </w:p>
    <w:p w14:paraId="34302281" w14:textId="77777777" w:rsidR="009E79A5" w:rsidRPr="00CF3051" w:rsidRDefault="009E79A5" w:rsidP="009E79A5">
      <w:pPr>
        <w:pStyle w:val="ListParagraph"/>
        <w:numPr>
          <w:ilvl w:val="0"/>
          <w:numId w:val="8"/>
        </w:numPr>
        <w:spacing w:line="360" w:lineRule="auto"/>
      </w:pPr>
      <w:r w:rsidRPr="00CF3051">
        <w:t>Number of switches</w:t>
      </w:r>
      <w:r>
        <w:t xml:space="preserve"> (Integer)</w:t>
      </w:r>
    </w:p>
    <w:p w14:paraId="35A87BBE" w14:textId="77777777" w:rsidR="009E79A5" w:rsidRPr="00CF3051" w:rsidRDefault="009E79A5" w:rsidP="009E79A5">
      <w:pPr>
        <w:pStyle w:val="ListParagraph"/>
        <w:numPr>
          <w:ilvl w:val="0"/>
          <w:numId w:val="8"/>
        </w:numPr>
        <w:spacing w:line="360" w:lineRule="auto"/>
      </w:pPr>
      <w:r w:rsidRPr="00CF3051">
        <w:t>Priority queue present</w:t>
      </w:r>
      <w:r>
        <w:t xml:space="preserve"> (Integer)</w:t>
      </w:r>
    </w:p>
    <w:p w14:paraId="1B9FE970" w14:textId="77777777" w:rsidR="009E79A5" w:rsidRPr="00CF3051" w:rsidRDefault="009E79A5" w:rsidP="009E79A5">
      <w:pPr>
        <w:pStyle w:val="ListParagraph"/>
        <w:numPr>
          <w:ilvl w:val="0"/>
          <w:numId w:val="8"/>
        </w:numPr>
        <w:spacing w:line="360" w:lineRule="auto"/>
      </w:pPr>
      <w:r w:rsidRPr="00CF3051">
        <w:t>Hash map present</w:t>
      </w:r>
      <w:r>
        <w:t xml:space="preserve">  (Boolean)</w:t>
      </w:r>
    </w:p>
    <w:p w14:paraId="60CB371E" w14:textId="77777777" w:rsidR="009E79A5" w:rsidRPr="00CF3051" w:rsidRDefault="009E79A5" w:rsidP="009E79A5">
      <w:pPr>
        <w:pStyle w:val="ListParagraph"/>
        <w:numPr>
          <w:ilvl w:val="0"/>
          <w:numId w:val="8"/>
        </w:numPr>
        <w:spacing w:line="360" w:lineRule="auto"/>
      </w:pPr>
      <w:r w:rsidRPr="00CF3051">
        <w:t>Nested loop depth</w:t>
      </w:r>
      <w:r>
        <w:t xml:space="preserve">  (Integer)</w:t>
      </w:r>
    </w:p>
    <w:p w14:paraId="6F0E5409" w14:textId="77777777" w:rsidR="009E79A5" w:rsidRPr="00CF3051" w:rsidRDefault="009E79A5" w:rsidP="009E79A5">
      <w:pPr>
        <w:pStyle w:val="ListParagraph"/>
        <w:numPr>
          <w:ilvl w:val="0"/>
          <w:numId w:val="8"/>
        </w:numPr>
        <w:spacing w:line="360" w:lineRule="auto"/>
      </w:pPr>
      <w:r w:rsidRPr="00CF3051">
        <w:t>Number of variables</w:t>
      </w:r>
      <w:r>
        <w:t xml:space="preserve">  (Integer)</w:t>
      </w:r>
    </w:p>
    <w:p w14:paraId="13BACAD1" w14:textId="77777777" w:rsidR="009E79A5" w:rsidRPr="00CF3051" w:rsidRDefault="009E79A5" w:rsidP="009E79A5">
      <w:pPr>
        <w:pStyle w:val="ListParagraph"/>
        <w:numPr>
          <w:ilvl w:val="0"/>
          <w:numId w:val="8"/>
        </w:numPr>
        <w:spacing w:line="360" w:lineRule="auto"/>
      </w:pPr>
      <w:r w:rsidRPr="00CF3051">
        <w:t>Number of statements</w:t>
      </w:r>
      <w:r>
        <w:t xml:space="preserve">  (Integer)</w:t>
      </w:r>
    </w:p>
    <w:p w14:paraId="00037CFC" w14:textId="77777777" w:rsidR="009E79A5" w:rsidRPr="00CF3051" w:rsidRDefault="009E79A5" w:rsidP="009E79A5">
      <w:pPr>
        <w:pStyle w:val="ListParagraph"/>
        <w:numPr>
          <w:ilvl w:val="0"/>
          <w:numId w:val="8"/>
        </w:numPr>
        <w:spacing w:line="360" w:lineRule="auto"/>
      </w:pPr>
      <w:r w:rsidRPr="00CF3051">
        <w:t>Number of breaks</w:t>
      </w:r>
      <w:r>
        <w:t xml:space="preserve">  (Integer)</w:t>
      </w:r>
    </w:p>
    <w:p w14:paraId="20DE86D9" w14:textId="77777777" w:rsidR="009E79A5" w:rsidRPr="00CF3051" w:rsidRDefault="009E79A5" w:rsidP="009E79A5">
      <w:pPr>
        <w:pStyle w:val="ListParagraph"/>
        <w:numPr>
          <w:ilvl w:val="0"/>
          <w:numId w:val="8"/>
        </w:numPr>
        <w:spacing w:line="360" w:lineRule="auto"/>
      </w:pPr>
      <w:r w:rsidRPr="00CF3051">
        <w:t>Number of loops</w:t>
      </w:r>
      <w:r>
        <w:t xml:space="preserve">  (Integer)</w:t>
      </w:r>
    </w:p>
    <w:p w14:paraId="13E7E843" w14:textId="77777777" w:rsidR="009E79A5" w:rsidRPr="00CF3051" w:rsidRDefault="009E79A5" w:rsidP="009E79A5">
      <w:pPr>
        <w:pStyle w:val="ListParagraph"/>
        <w:numPr>
          <w:ilvl w:val="0"/>
          <w:numId w:val="8"/>
        </w:numPr>
        <w:spacing w:line="360" w:lineRule="auto"/>
      </w:pPr>
      <w:r w:rsidRPr="00CF3051">
        <w:t>Sort present</w:t>
      </w:r>
      <w:r>
        <w:t xml:space="preserve">  (Boolean)</w:t>
      </w:r>
    </w:p>
    <w:p w14:paraId="42C600D5" w14:textId="77777777" w:rsidR="009E79A5" w:rsidRPr="00CF3051" w:rsidRDefault="009E79A5" w:rsidP="009E79A5">
      <w:pPr>
        <w:pStyle w:val="ListParagraph"/>
        <w:numPr>
          <w:ilvl w:val="0"/>
          <w:numId w:val="8"/>
        </w:numPr>
        <w:spacing w:line="360" w:lineRule="auto"/>
      </w:pPr>
      <w:r w:rsidRPr="00CF3051">
        <w:t>Hash set present</w:t>
      </w:r>
      <w:r>
        <w:t xml:space="preserve">  (Boolean)</w:t>
      </w:r>
    </w:p>
    <w:p w14:paraId="411ACD33" w14:textId="77777777" w:rsidR="009E79A5" w:rsidRPr="00CF3051" w:rsidRDefault="009E79A5" w:rsidP="009E79A5">
      <w:pPr>
        <w:pStyle w:val="ListParagraph"/>
        <w:numPr>
          <w:ilvl w:val="0"/>
          <w:numId w:val="8"/>
        </w:numPr>
        <w:spacing w:line="360" w:lineRule="auto"/>
      </w:pPr>
      <w:r w:rsidRPr="00CF3051">
        <w:t>Recursion present</w:t>
      </w:r>
      <w:r>
        <w:t xml:space="preserve">  (Boolean)</w:t>
      </w:r>
    </w:p>
    <w:p w14:paraId="3C3EE935" w14:textId="77777777" w:rsidR="009E79A5" w:rsidRPr="00CF3051" w:rsidRDefault="009E79A5" w:rsidP="009E79A5">
      <w:pPr>
        <w:pStyle w:val="ListParagraph"/>
        <w:numPr>
          <w:ilvl w:val="0"/>
          <w:numId w:val="8"/>
        </w:numPr>
        <w:spacing w:line="360" w:lineRule="auto"/>
      </w:pPr>
      <w:r w:rsidRPr="00CF3051">
        <w:t>Number of ifs</w:t>
      </w:r>
      <w:r>
        <w:t xml:space="preserve">  (Integer)</w:t>
      </w:r>
    </w:p>
    <w:p w14:paraId="54855B43" w14:textId="77777777" w:rsidR="009E79A5" w:rsidRPr="00CF3051" w:rsidRDefault="009E79A5" w:rsidP="009E79A5">
      <w:pPr>
        <w:pStyle w:val="ListParagraph"/>
        <w:numPr>
          <w:ilvl w:val="0"/>
          <w:numId w:val="8"/>
        </w:numPr>
        <w:spacing w:line="360" w:lineRule="auto"/>
      </w:pPr>
      <w:r w:rsidRPr="00CF3051">
        <w:t>Number of jumps</w:t>
      </w:r>
      <w:r>
        <w:t xml:space="preserve">  (Integer)</w:t>
      </w:r>
    </w:p>
    <w:p w14:paraId="1B0AFE59" w14:textId="77777777" w:rsidR="009E79A5" w:rsidRDefault="009E79A5" w:rsidP="009E79A5">
      <w:pPr>
        <w:pStyle w:val="ListParagraph"/>
        <w:numPr>
          <w:ilvl w:val="0"/>
          <w:numId w:val="8"/>
        </w:numPr>
        <w:spacing w:line="360" w:lineRule="auto"/>
        <w:jc w:val="both"/>
      </w:pPr>
      <w:r>
        <w:t>Complexity  (Target Class with five different classes)</w:t>
      </w:r>
    </w:p>
    <w:p w14:paraId="0FCC4A1E" w14:textId="77777777" w:rsidR="009E79A5" w:rsidRDefault="009E79A5" w:rsidP="009E79A5">
      <w:pPr>
        <w:pStyle w:val="ListParagraph"/>
        <w:numPr>
          <w:ilvl w:val="0"/>
          <w:numId w:val="8"/>
        </w:numPr>
        <w:spacing w:line="360" w:lineRule="auto"/>
        <w:jc w:val="both"/>
      </w:pPr>
      <w:r>
        <w:t>File name (source code)</w:t>
      </w:r>
    </w:p>
    <w:p w14:paraId="2B4413B4" w14:textId="77777777" w:rsidR="009E79A5" w:rsidRPr="00D52E94" w:rsidRDefault="009E79A5" w:rsidP="009E79A5">
      <w:pPr>
        <w:spacing w:line="360" w:lineRule="auto"/>
      </w:pPr>
    </w:p>
    <w:p w14:paraId="6DB499B5" w14:textId="77777777" w:rsidR="009E79A5" w:rsidRDefault="009E79A5" w:rsidP="009E79A5">
      <w:pPr>
        <w:spacing w:line="360" w:lineRule="auto"/>
      </w:pPr>
      <w:r>
        <w:t>Target class(Complexity) description with respective number of samples present in the dataset are as below:</w:t>
      </w:r>
    </w:p>
    <w:p w14:paraId="4479B33C" w14:textId="77777777" w:rsidR="009E79A5" w:rsidRDefault="009E79A5" w:rsidP="009E79A5">
      <w:pPr>
        <w:pStyle w:val="ListParagraph"/>
        <w:numPr>
          <w:ilvl w:val="0"/>
          <w:numId w:val="9"/>
        </w:numPr>
        <w:spacing w:line="360" w:lineRule="auto"/>
        <w:jc w:val="both"/>
      </w:pPr>
      <w:r>
        <w:t>O(</w:t>
      </w:r>
      <m:oMath>
        <m:r>
          <w:rPr>
            <w:rFonts w:ascii="Cambria Math" w:hAnsi="Cambria Math"/>
          </w:rPr>
          <m:t>n</m:t>
        </m:r>
      </m:oMath>
      <w:r>
        <w:t>)  (385 samples)</w:t>
      </w:r>
    </w:p>
    <w:p w14:paraId="0BDDCFA7" w14:textId="77777777" w:rsidR="009E79A5" w:rsidRDefault="009E79A5" w:rsidP="009E79A5">
      <w:pPr>
        <w:pStyle w:val="ListParagraph"/>
        <w:numPr>
          <w:ilvl w:val="0"/>
          <w:numId w:val="9"/>
        </w:numPr>
        <w:spacing w:line="360" w:lineRule="auto"/>
        <w:jc w:val="both"/>
      </w:pPr>
      <w:r>
        <w:t>O(</w:t>
      </w:r>
      <m:oMath>
        <m:sSup>
          <m:sSupPr>
            <m:ctrlPr>
              <w:rPr>
                <w:rFonts w:ascii="Cambria Math" w:hAnsi="Cambria Math"/>
              </w:rPr>
            </m:ctrlPr>
          </m:sSupPr>
          <m:e>
            <m:r>
              <w:rPr>
                <w:rFonts w:ascii="Cambria Math" w:hAnsi="Cambria Math"/>
              </w:rPr>
              <m:t>n</m:t>
            </m:r>
          </m:e>
          <m:sup>
            <m:r>
              <w:rPr>
                <w:rFonts w:ascii="Cambria Math" w:hAnsi="Cambria Math"/>
              </w:rPr>
              <m:t>2</m:t>
            </m:r>
          </m:sup>
        </m:sSup>
      </m:oMath>
      <w:r>
        <w:t>)  (200 samples)</w:t>
      </w:r>
    </w:p>
    <w:p w14:paraId="5773FEC0" w14:textId="77777777" w:rsidR="009E79A5" w:rsidRDefault="009E79A5" w:rsidP="009E79A5">
      <w:pPr>
        <w:pStyle w:val="ListParagraph"/>
        <w:numPr>
          <w:ilvl w:val="0"/>
          <w:numId w:val="9"/>
        </w:numPr>
        <w:spacing w:line="360" w:lineRule="auto"/>
        <w:jc w:val="both"/>
      </w:pPr>
      <w:r>
        <w:t>O(</w:t>
      </w:r>
      <m:oMath>
        <m:r>
          <w:rPr>
            <w:rFonts w:ascii="Cambria Math" w:hAnsi="Cambria Math"/>
          </w:rPr>
          <m:t>nlogn</m:t>
        </m:r>
      </m:oMath>
      <w:r>
        <w:t>)  (150 samples)</w:t>
      </w:r>
    </w:p>
    <w:p w14:paraId="1800F7B9" w14:textId="77777777" w:rsidR="009E79A5" w:rsidRDefault="009E79A5" w:rsidP="009E79A5">
      <w:pPr>
        <w:pStyle w:val="ListParagraph"/>
        <w:numPr>
          <w:ilvl w:val="0"/>
          <w:numId w:val="9"/>
        </w:numPr>
        <w:spacing w:line="360" w:lineRule="auto"/>
        <w:jc w:val="both"/>
      </w:pPr>
      <w:r>
        <w:t>O(</w:t>
      </w:r>
      <m:oMath>
        <m:r>
          <w:rPr>
            <w:rFonts w:ascii="Cambria Math" w:hAnsi="Cambria Math"/>
          </w:rPr>
          <m:t>1</m:t>
        </m:r>
      </m:oMath>
      <w:r>
        <w:t>)  (143 samples)</w:t>
      </w:r>
    </w:p>
    <w:p w14:paraId="782C443A" w14:textId="77777777" w:rsidR="009E79A5" w:rsidRDefault="009E79A5" w:rsidP="009E79A5">
      <w:pPr>
        <w:pStyle w:val="ListParagraph"/>
        <w:numPr>
          <w:ilvl w:val="0"/>
          <w:numId w:val="9"/>
        </w:numPr>
        <w:spacing w:line="360" w:lineRule="auto"/>
        <w:jc w:val="both"/>
      </w:pPr>
      <w:r>
        <w:t>O(</w:t>
      </w:r>
      <m:oMath>
        <m:r>
          <w:rPr>
            <w:rFonts w:ascii="Cambria Math" w:hAnsi="Cambria Math"/>
          </w:rPr>
          <m:t>logn</m:t>
        </m:r>
      </m:oMath>
      <w:r>
        <w:t>) (55 samples)</w:t>
      </w:r>
    </w:p>
    <w:p w14:paraId="554264F9" w14:textId="77777777" w:rsidR="009E79A5" w:rsidRDefault="009E79A5" w:rsidP="009E79A5">
      <w:pPr>
        <w:spacing w:line="360" w:lineRule="auto"/>
      </w:pPr>
    </w:p>
    <w:p w14:paraId="6F2880B1" w14:textId="77777777" w:rsidR="009E79A5" w:rsidRDefault="009E79A5" w:rsidP="009E79A5">
      <w:pPr>
        <w:spacing w:line="360" w:lineRule="auto"/>
      </w:pPr>
      <w:r>
        <w:lastRenderedPageBreak/>
        <w:t>Few assumptions were made while annotating the source code. They are:</w:t>
      </w:r>
    </w:p>
    <w:p w14:paraId="7FDDF724" w14:textId="77777777" w:rsidR="009E79A5" w:rsidRDefault="009E79A5" w:rsidP="009E79A5">
      <w:pPr>
        <w:pStyle w:val="ListParagraph"/>
        <w:numPr>
          <w:ilvl w:val="0"/>
          <w:numId w:val="10"/>
        </w:numPr>
        <w:spacing w:line="360" w:lineRule="auto"/>
        <w:jc w:val="both"/>
      </w:pPr>
      <w:r>
        <w:t>It has been assumed that the sorting algorithms in java collections have an order of complexity O(</w:t>
      </w:r>
      <m:oMath>
        <m:r>
          <w:rPr>
            <w:rFonts w:ascii="Cambria Math" w:hAnsi="Cambria Math"/>
          </w:rPr>
          <m:t>nlogn</m:t>
        </m:r>
      </m:oMath>
      <w:r>
        <w:t>) .</w:t>
      </w:r>
    </w:p>
    <w:p w14:paraId="015F0F33" w14:textId="77777777" w:rsidR="009E79A5" w:rsidRDefault="009E79A5" w:rsidP="009E79A5">
      <w:pPr>
        <w:pStyle w:val="ListParagraph"/>
        <w:numPr>
          <w:ilvl w:val="0"/>
          <w:numId w:val="10"/>
        </w:numPr>
        <w:spacing w:line="360" w:lineRule="auto"/>
        <w:jc w:val="both"/>
      </w:pPr>
      <w:r>
        <w:t>Insert and delete operation in HashSet and HashMap have a constant time complexity.</w:t>
      </w:r>
    </w:p>
    <w:p w14:paraId="36D6D964" w14:textId="77777777" w:rsidR="009E79A5" w:rsidRDefault="009E79A5" w:rsidP="009E79A5">
      <w:pPr>
        <w:pStyle w:val="ListParagraph"/>
        <w:numPr>
          <w:ilvl w:val="0"/>
          <w:numId w:val="10"/>
        </w:numPr>
        <w:spacing w:line="360" w:lineRule="auto"/>
        <w:jc w:val="both"/>
      </w:pPr>
      <w:r>
        <w:t>Tree Map and Tree Set have O(</w:t>
      </w:r>
      <m:oMath>
        <m:r>
          <w:rPr>
            <w:rFonts w:ascii="Cambria Math" w:hAnsi="Cambria Math"/>
          </w:rPr>
          <m:t>logn</m:t>
        </m:r>
      </m:oMath>
      <w:r>
        <w:t>) complexity for an insertion or deletion.</w:t>
      </w:r>
    </w:p>
    <w:p w14:paraId="6B5E9E34" w14:textId="77777777" w:rsidR="009E79A5" w:rsidRDefault="009E79A5" w:rsidP="009E79A5">
      <w:pPr>
        <w:spacing w:line="360" w:lineRule="auto"/>
      </w:pPr>
    </w:p>
    <w:p w14:paraId="27E82422" w14:textId="77777777" w:rsidR="009E79A5" w:rsidRDefault="009E79A5" w:rsidP="009E79A5">
      <w:pPr>
        <w:spacing w:line="360" w:lineRule="auto"/>
        <w:rPr>
          <w:b/>
          <w:bCs/>
        </w:rPr>
      </w:pPr>
      <w:r w:rsidRPr="00E01250">
        <w:rPr>
          <w:b/>
          <w:bCs/>
        </w:rPr>
        <w:t>7.2    Data processing</w:t>
      </w:r>
    </w:p>
    <w:p w14:paraId="0FBEEDEB" w14:textId="77777777" w:rsidR="009E79A5" w:rsidRDefault="009E79A5" w:rsidP="009E79A5">
      <w:pPr>
        <w:spacing w:line="360" w:lineRule="auto"/>
        <w:rPr>
          <w:b/>
          <w:bCs/>
        </w:rPr>
      </w:pPr>
    </w:p>
    <w:p w14:paraId="2ABA0160" w14:textId="77777777" w:rsidR="009E79A5" w:rsidRDefault="009E79A5" w:rsidP="009E79A5">
      <w:pPr>
        <w:spacing w:line="360" w:lineRule="auto"/>
      </w:pPr>
      <w:r>
        <w:t xml:space="preserve">Given dataset is balanced and may not need any data balancing techniques like sampling etc. Since the number of samples are very limited, this study is going to focus on generating synthetic samples, while preserving the data quality. Some python packages like </w:t>
      </w:r>
      <w:proofErr w:type="spellStart"/>
      <w:r>
        <w:t>pysynth</w:t>
      </w:r>
      <w:proofErr w:type="spellEnd"/>
      <w:r>
        <w:fldChar w:fldCharType="begin" w:fldLock="1"/>
      </w:r>
      <w:r>
        <w:instrText>ADDIN CSL_CITATION {"citationItems":[{"id":"ITEM-1","itemData":{"URL":"https://pypi.org/project/pysynth/","accessed":{"date-parts":[["2020","9","27"]]},"author":[{"dropping-particle":"","family":"Jan Šimbera","given":"","non-dropping-particle":"","parse-names":false,"suffix":""}],"container-title":"github","id":"ITEM-1","issued":{"date-parts":[["2019"]]},"title":"pysynth · PyPI","type":"webpage"},"uris":["http://www.mendeley.com/documents/?uuid=9d1c2973-5550-34bd-9377-c1a0e66a40ae"]}],"mendeley":{"formattedCitation":"(Jan Šimbera, 2019)","plainTextFormattedCitation":"(Jan Šimbera, 2019)","previouslyFormattedCitation":"(Jan Šimbera, 2019)"},"properties":{"noteIndex":0},"schema":"https://github.com/citation-style-language/schema/raw/master/csl-citation.json"}</w:instrText>
      </w:r>
      <w:r>
        <w:fldChar w:fldCharType="separate"/>
      </w:r>
      <w:r w:rsidRPr="004C3622">
        <w:rPr>
          <w:noProof/>
        </w:rPr>
        <w:t>(Jan Šimbera, 2019)</w:t>
      </w:r>
      <w:r>
        <w:fldChar w:fldCharType="end"/>
      </w:r>
      <w:r>
        <w:t xml:space="preserve"> can help on this regard. Also over-sampling techniques like SMOTEs(Synthetic Minority Oversampling Technique) can help in generating more samples, while maintaining the overall distribution of the given data. Original data annotation is based on a lot of manual effort and that’s one area which needs to be looked into.</w:t>
      </w:r>
    </w:p>
    <w:p w14:paraId="3CD391C6" w14:textId="77777777" w:rsidR="009E79A5" w:rsidRDefault="009E79A5" w:rsidP="009E79A5">
      <w:pPr>
        <w:spacing w:line="360" w:lineRule="auto"/>
      </w:pPr>
    </w:p>
    <w:p w14:paraId="1B8C20DD" w14:textId="77777777" w:rsidR="009E79A5" w:rsidRDefault="009E79A5" w:rsidP="009E79A5">
      <w:pPr>
        <w:spacing w:line="360" w:lineRule="auto"/>
        <w:rPr>
          <w:b/>
          <w:bCs/>
        </w:rPr>
      </w:pPr>
      <w:r w:rsidRPr="00D105CB">
        <w:rPr>
          <w:b/>
          <w:bCs/>
        </w:rPr>
        <w:t>7.3    Models</w:t>
      </w:r>
    </w:p>
    <w:p w14:paraId="69D58025" w14:textId="77777777" w:rsidR="009E79A5" w:rsidRDefault="009E79A5" w:rsidP="009E79A5">
      <w:pPr>
        <w:spacing w:line="360" w:lineRule="auto"/>
        <w:rPr>
          <w:b/>
          <w:bCs/>
        </w:rPr>
      </w:pPr>
    </w:p>
    <w:p w14:paraId="3EA1FEAE" w14:textId="77777777" w:rsidR="009E79A5" w:rsidRDefault="009E79A5" w:rsidP="009E79A5">
      <w:pPr>
        <w:spacing w:line="360" w:lineRule="auto"/>
      </w:pPr>
      <w:r>
        <w:t>Classification model will be trained based on two approaches. First approach is to use the existing features, as is to train multiclass classifier model and second approach will use code embeddings.</w:t>
      </w:r>
    </w:p>
    <w:p w14:paraId="67B440FC" w14:textId="77777777" w:rsidR="009E79A5" w:rsidRPr="00D105CB" w:rsidRDefault="009E79A5" w:rsidP="009E79A5">
      <w:pPr>
        <w:spacing w:line="360" w:lineRule="auto"/>
      </w:pPr>
    </w:p>
    <w:p w14:paraId="092DF358" w14:textId="77777777" w:rsidR="009E79A5" w:rsidRDefault="009E79A5" w:rsidP="009E79A5">
      <w:pPr>
        <w:spacing w:line="360" w:lineRule="auto"/>
        <w:rPr>
          <w:b/>
          <w:bCs/>
        </w:rPr>
      </w:pPr>
      <w:r>
        <w:rPr>
          <w:b/>
          <w:bCs/>
        </w:rPr>
        <w:t>7.3.1    Using traditional ML algorithms</w:t>
      </w:r>
    </w:p>
    <w:p w14:paraId="42DD2ABF" w14:textId="77777777" w:rsidR="009E79A5" w:rsidRPr="00D567A7" w:rsidRDefault="009E79A5" w:rsidP="009E79A5">
      <w:pPr>
        <w:spacing w:line="360" w:lineRule="auto"/>
      </w:pPr>
    </w:p>
    <w:p w14:paraId="39BDA892" w14:textId="77777777" w:rsidR="009E79A5" w:rsidRDefault="009E79A5" w:rsidP="009E79A5">
      <w:pPr>
        <w:spacing w:line="360" w:lineRule="auto"/>
      </w:pPr>
      <w:r>
        <w:t>Deep learning models tend to improve with the increase in data quality and quantity. With the amount of data this study has, classic machine learning algorithms can give better results than the former models. Scope of this research is to try a few traditional machine learning algorithms and compare their results.</w:t>
      </w:r>
    </w:p>
    <w:p w14:paraId="3BF8B1F2" w14:textId="77777777" w:rsidR="009E79A5" w:rsidRDefault="009E79A5" w:rsidP="009E79A5">
      <w:pPr>
        <w:spacing w:line="360" w:lineRule="auto"/>
      </w:pPr>
    </w:p>
    <w:p w14:paraId="4ECF60A3" w14:textId="77777777" w:rsidR="009E79A5" w:rsidRDefault="009E79A5" w:rsidP="009E79A5">
      <w:pPr>
        <w:spacing w:line="360" w:lineRule="auto"/>
        <w:rPr>
          <w:b/>
          <w:bCs/>
        </w:rPr>
      </w:pPr>
      <w:r>
        <w:rPr>
          <w:b/>
          <w:bCs/>
        </w:rPr>
        <w:t>7.3.2    Using code embeddings</w:t>
      </w:r>
    </w:p>
    <w:p w14:paraId="04BB3140" w14:textId="77777777" w:rsidR="009E79A5" w:rsidRDefault="009E79A5" w:rsidP="009E79A5">
      <w:pPr>
        <w:spacing w:line="360" w:lineRule="auto"/>
        <w:rPr>
          <w:b/>
          <w:bCs/>
        </w:rPr>
      </w:pPr>
    </w:p>
    <w:p w14:paraId="1C5D042C" w14:textId="77777777" w:rsidR="009E79A5" w:rsidRDefault="009E79A5" w:rsidP="009E79A5">
      <w:pPr>
        <w:spacing w:line="360" w:lineRule="auto"/>
      </w:pPr>
      <w:r>
        <w:t xml:space="preserve">This paper is using code2vec library for converting code to its corresponding vector. Since all the algorithms expect some kind of mathematical data structure to work with, converting the </w:t>
      </w:r>
      <w:r>
        <w:lastRenderedPageBreak/>
        <w:t>source codes to their respective vectors give us a chance to study them and verify their results. Code2vec is a neural network which learns distributed representation of the code.</w:t>
      </w:r>
    </w:p>
    <w:p w14:paraId="3775CDFF" w14:textId="77777777" w:rsidR="009E79A5" w:rsidRDefault="009E79A5" w:rsidP="009E79A5">
      <w:pPr>
        <w:spacing w:line="360" w:lineRule="auto"/>
      </w:pPr>
    </w:p>
    <w:p w14:paraId="3D6C8A73" w14:textId="77777777" w:rsidR="009E79A5" w:rsidRDefault="009E79A5" w:rsidP="009E79A5">
      <w:pPr>
        <w:spacing w:line="360" w:lineRule="auto"/>
      </w:pPr>
      <w:r>
        <w:t>Main advantage of using code2vec over graoh2vec is that it has an attention mechanism which is capable of recognising the tree(AST) path which contributes more to the semantics of the given source code.. This recognition is loosely based on the part of the generated tree, which has maximum depth. This study may leverage the use of transfer learning, since the code2vec do have some pretrained models to use for.</w:t>
      </w:r>
    </w:p>
    <w:p w14:paraId="08083D51" w14:textId="77777777" w:rsidR="009E79A5" w:rsidRDefault="009E79A5" w:rsidP="009E79A5">
      <w:pPr>
        <w:spacing w:line="360" w:lineRule="auto"/>
      </w:pPr>
    </w:p>
    <w:p w14:paraId="3F24F03E" w14:textId="77777777" w:rsidR="009E79A5" w:rsidRDefault="009E79A5" w:rsidP="009E79A5">
      <w:pPr>
        <w:spacing w:line="360" w:lineRule="auto"/>
        <w:rPr>
          <w:b/>
          <w:bCs/>
        </w:rPr>
      </w:pPr>
      <w:r w:rsidRPr="00894611">
        <w:rPr>
          <w:b/>
          <w:bCs/>
        </w:rPr>
        <w:t>7.4    Evaluation Metrics</w:t>
      </w:r>
    </w:p>
    <w:p w14:paraId="07214D9F" w14:textId="77777777" w:rsidR="009E79A5" w:rsidRDefault="009E79A5" w:rsidP="009E79A5">
      <w:pPr>
        <w:spacing w:line="360" w:lineRule="auto"/>
        <w:rPr>
          <w:b/>
          <w:bCs/>
        </w:rPr>
      </w:pPr>
    </w:p>
    <w:p w14:paraId="23AB9119" w14:textId="77777777" w:rsidR="009E79A5" w:rsidRPr="00296919" w:rsidRDefault="009E79A5" w:rsidP="009E79A5">
      <w:pPr>
        <w:spacing w:line="360" w:lineRule="auto"/>
      </w:pPr>
      <w:r w:rsidRPr="00296919">
        <w:t>Based o</w:t>
      </w:r>
      <w:r>
        <w:t>n this study</w:t>
      </w:r>
      <w:r>
        <w:fldChar w:fldCharType="begin" w:fldLock="1"/>
      </w:r>
      <w:r>
        <w:instrText>ADDIN CSL_CITATION {"citationItems":[{"id":"ITEM-1","itemData":{"DOI":"10.5121/ijdkp.2015.5201","ISSN":"2231007X","abstract":"Evaluation metric plays a critical role in achieving the optimal classifier during the classification training. Thus, a selection of suitable evaluation metric is an important key for discriminating and obtaining the optimal classifier. This paper systematically reviewed the related evaluation metrics that are specifically designed as a discriminator for optimizing generative classifier. Generally, many generative classifiers employ accuracy as a measure to discriminate the optimal solution during the classification training. However, the accuracy has several weaknesses which are less distinctiveness, less discriminability, less informativeness and bias to majority class data. This paper also briefly discusses other metrics that are specifically designed for discriminating the optimal solution. The shortcomings of these alternative metrics are also discussed. Finally, this paper suggests five important aspects that must be taken into consideration in constructing a new discriminator metric. metric","author":[{"dropping-particle":"","family":"M","given":"Hossin","non-dropping-particle":"","parse-names":false,"suffix":""},{"dropping-particle":"","family":"M.N","given":"Sulaiman","non-dropping-particle":"","parse-names":false,"suffix":""}],"container-title":"International Journal of Data Mining &amp; Knowledge Management Process","id":"ITEM-1","issue":"2","issued":{"date-parts":[["2015"]]},"page":"01-11","title":"A Review on Evaluation Metrics for Data Classification Evaluations","type":"article-journal","volume":"5"},"uris":["http://www.mendeley.com/documents/?uuid=c0e53b18-7f40-4772-9b46-946b1f55d0e5"]}],"mendeley":{"formattedCitation":"(M and M.N, 2015)","plainTextFormattedCitation":"(M and M.N, 2015)","previouslyFormattedCitation":"(M and M.N, 2015)"},"properties":{"noteIndex":0},"schema":"https://github.com/citation-style-language/schema/raw/master/csl-citation.json"}</w:instrText>
      </w:r>
      <w:r>
        <w:fldChar w:fldCharType="separate"/>
      </w:r>
      <w:r w:rsidRPr="00296919">
        <w:rPr>
          <w:noProof/>
        </w:rPr>
        <w:t>(M and M.N, 2015)</w:t>
      </w:r>
      <w:r>
        <w:fldChar w:fldCharType="end"/>
      </w:r>
      <w:r>
        <w:t xml:space="preserve"> and available dataset, there can be different evaluation rubrics applied to classification problems. It depends on whether they are multi-class or multi-label problems. Current research focusses on solving a multi-class problem, hence calculating accuracy, precision, recall, F-score, confusion matrix etc will be used as a launching pad. Reason behind choosing these are because they are easy to compute and are human readable. To check whether the model learning is optimized, AUC will be used. Since this paper doesn’t contribute towards finding the best performing model, usage of discriminatory techniques are not included.</w:t>
      </w:r>
    </w:p>
    <w:p w14:paraId="07EA38BD" w14:textId="77777777" w:rsidR="009E79A5" w:rsidRDefault="009E79A5" w:rsidP="009E79A5">
      <w:pPr>
        <w:spacing w:line="360" w:lineRule="auto"/>
      </w:pPr>
    </w:p>
    <w:p w14:paraId="3F8F572B" w14:textId="77777777" w:rsidR="009E79A5" w:rsidRDefault="009E79A5" w:rsidP="009E79A5">
      <w:pPr>
        <w:spacing w:line="360" w:lineRule="auto"/>
        <w:rPr>
          <w:b/>
          <w:bCs/>
        </w:rPr>
      </w:pPr>
      <w:r w:rsidRPr="00114BDA">
        <w:rPr>
          <w:b/>
          <w:bCs/>
        </w:rPr>
        <w:t xml:space="preserve">8.    </w:t>
      </w:r>
      <w:bookmarkStart w:id="7" w:name="RelatedResources"/>
      <w:r w:rsidRPr="00114BDA">
        <w:rPr>
          <w:b/>
          <w:bCs/>
        </w:rPr>
        <w:t>Required Resources</w:t>
      </w:r>
      <w:bookmarkEnd w:id="7"/>
    </w:p>
    <w:p w14:paraId="790FE269" w14:textId="77777777" w:rsidR="009E79A5" w:rsidRDefault="009E79A5" w:rsidP="009E79A5">
      <w:pPr>
        <w:spacing w:line="360" w:lineRule="auto"/>
        <w:rPr>
          <w:b/>
          <w:bCs/>
        </w:rPr>
      </w:pPr>
    </w:p>
    <w:p w14:paraId="716DD585" w14:textId="77777777" w:rsidR="009E79A5" w:rsidRDefault="009E79A5" w:rsidP="009E79A5">
      <w:pPr>
        <w:spacing w:line="360" w:lineRule="auto"/>
      </w:pPr>
      <w:r>
        <w:t>Resources required for this study are as below:</w:t>
      </w:r>
    </w:p>
    <w:p w14:paraId="1DA5476E" w14:textId="77777777" w:rsidR="009E79A5" w:rsidRPr="00BC5754" w:rsidRDefault="009E79A5" w:rsidP="009E79A5">
      <w:pPr>
        <w:pStyle w:val="ListParagraph"/>
        <w:numPr>
          <w:ilvl w:val="0"/>
          <w:numId w:val="11"/>
        </w:numPr>
        <w:spacing w:line="360" w:lineRule="auto"/>
        <w:jc w:val="both"/>
      </w:pPr>
      <w:r>
        <w:t>Python 3.7, TensorFlow, Scikit-learn</w:t>
      </w:r>
    </w:p>
    <w:p w14:paraId="68B20107" w14:textId="77777777" w:rsidR="009E79A5" w:rsidRDefault="009E79A5" w:rsidP="009E79A5">
      <w:pPr>
        <w:pStyle w:val="ListParagraph"/>
        <w:numPr>
          <w:ilvl w:val="0"/>
          <w:numId w:val="11"/>
        </w:numPr>
        <w:spacing w:line="360" w:lineRule="auto"/>
        <w:jc w:val="both"/>
      </w:pPr>
      <w:r>
        <w:t>Code2vec</w:t>
      </w:r>
    </w:p>
    <w:p w14:paraId="0FDE60FB" w14:textId="77777777" w:rsidR="009E79A5" w:rsidRDefault="009E79A5" w:rsidP="009E79A5">
      <w:pPr>
        <w:pStyle w:val="ListParagraph"/>
        <w:numPr>
          <w:ilvl w:val="0"/>
          <w:numId w:val="11"/>
        </w:numPr>
        <w:spacing w:line="360" w:lineRule="auto"/>
        <w:jc w:val="both"/>
      </w:pPr>
      <w:r>
        <w:t>GPU access with CUDA or Nimble box (For training code embeddings)</w:t>
      </w:r>
    </w:p>
    <w:p w14:paraId="613B4530" w14:textId="77777777" w:rsidR="009E79A5" w:rsidRPr="00BC5754" w:rsidRDefault="009E79A5" w:rsidP="009E79A5">
      <w:pPr>
        <w:pStyle w:val="ListParagraph"/>
        <w:spacing w:line="360" w:lineRule="auto"/>
      </w:pPr>
    </w:p>
    <w:p w14:paraId="39DA31A2" w14:textId="77777777" w:rsidR="009E79A5" w:rsidRDefault="009E79A5" w:rsidP="009E79A5">
      <w:pPr>
        <w:rPr>
          <w:b/>
          <w:bCs/>
        </w:rPr>
      </w:pPr>
    </w:p>
    <w:p w14:paraId="02AEDC9C" w14:textId="77777777" w:rsidR="009E79A5" w:rsidRDefault="009E79A5" w:rsidP="009E79A5">
      <w:pPr>
        <w:rPr>
          <w:b/>
          <w:bCs/>
        </w:rPr>
      </w:pPr>
      <w:r w:rsidRPr="008D5CAC">
        <w:rPr>
          <w:b/>
          <w:bCs/>
        </w:rPr>
        <w:t xml:space="preserve">9.    </w:t>
      </w:r>
      <w:bookmarkStart w:id="8" w:name="ResearchPlan"/>
      <w:r w:rsidRPr="008D5CAC">
        <w:rPr>
          <w:b/>
          <w:bCs/>
        </w:rPr>
        <w:t>Research Plan</w:t>
      </w:r>
      <w:bookmarkEnd w:id="8"/>
    </w:p>
    <w:p w14:paraId="09520E76" w14:textId="77777777" w:rsidR="009E79A5" w:rsidRDefault="009E79A5" w:rsidP="009E79A5">
      <w:pPr>
        <w:rPr>
          <w:b/>
          <w:bCs/>
        </w:rPr>
      </w:pPr>
    </w:p>
    <w:p w14:paraId="2C018AC7" w14:textId="77777777" w:rsidR="009E79A5" w:rsidRDefault="009E79A5" w:rsidP="009E79A5">
      <w:pPr>
        <w:rPr>
          <w:b/>
          <w:bCs/>
        </w:rPr>
      </w:pPr>
    </w:p>
    <w:tbl>
      <w:tblPr>
        <w:tblStyle w:val="TableGrid"/>
        <w:tblW w:w="0" w:type="auto"/>
        <w:tblLayout w:type="fixed"/>
        <w:tblLook w:val="04A0" w:firstRow="1" w:lastRow="0" w:firstColumn="1" w:lastColumn="0" w:noHBand="0" w:noVBand="1"/>
      </w:tblPr>
      <w:tblGrid>
        <w:gridCol w:w="1838"/>
        <w:gridCol w:w="737"/>
        <w:gridCol w:w="735"/>
        <w:gridCol w:w="734"/>
        <w:gridCol w:w="735"/>
        <w:gridCol w:w="735"/>
        <w:gridCol w:w="734"/>
        <w:gridCol w:w="735"/>
        <w:gridCol w:w="734"/>
        <w:gridCol w:w="735"/>
        <w:gridCol w:w="735"/>
      </w:tblGrid>
      <w:tr w:rsidR="009E79A5" w14:paraId="151755DF" w14:textId="77777777" w:rsidTr="00D72AD3">
        <w:trPr>
          <w:trHeight w:val="521"/>
        </w:trPr>
        <w:tc>
          <w:tcPr>
            <w:tcW w:w="1838" w:type="dxa"/>
          </w:tcPr>
          <w:p w14:paraId="5235D0D2" w14:textId="77777777" w:rsidR="009E79A5" w:rsidRDefault="009E79A5" w:rsidP="00D72AD3"/>
        </w:tc>
        <w:tc>
          <w:tcPr>
            <w:tcW w:w="737" w:type="dxa"/>
            <w:vAlign w:val="center"/>
          </w:tcPr>
          <w:p w14:paraId="7598DF64" w14:textId="77777777" w:rsidR="009E79A5" w:rsidRPr="00622C76" w:rsidRDefault="009E79A5" w:rsidP="00D72AD3">
            <w:pPr>
              <w:jc w:val="center"/>
              <w:rPr>
                <w:b/>
                <w:bCs/>
                <w:sz w:val="16"/>
                <w:szCs w:val="16"/>
              </w:rPr>
            </w:pPr>
            <w:r w:rsidRPr="00622C76">
              <w:rPr>
                <w:b/>
                <w:bCs/>
                <w:sz w:val="16"/>
                <w:szCs w:val="16"/>
              </w:rPr>
              <w:t>Oct 12</w:t>
            </w:r>
          </w:p>
        </w:tc>
        <w:tc>
          <w:tcPr>
            <w:tcW w:w="735" w:type="dxa"/>
            <w:vAlign w:val="center"/>
          </w:tcPr>
          <w:p w14:paraId="04BEF26C" w14:textId="77777777" w:rsidR="009E79A5" w:rsidRPr="00622C76" w:rsidRDefault="009E79A5" w:rsidP="00D72AD3">
            <w:pPr>
              <w:jc w:val="center"/>
              <w:rPr>
                <w:b/>
                <w:bCs/>
                <w:sz w:val="16"/>
                <w:szCs w:val="16"/>
              </w:rPr>
            </w:pPr>
            <w:r w:rsidRPr="00622C76">
              <w:rPr>
                <w:b/>
                <w:bCs/>
                <w:sz w:val="16"/>
                <w:szCs w:val="16"/>
              </w:rPr>
              <w:t>Oct 26</w:t>
            </w:r>
          </w:p>
        </w:tc>
        <w:tc>
          <w:tcPr>
            <w:tcW w:w="734" w:type="dxa"/>
            <w:vAlign w:val="center"/>
          </w:tcPr>
          <w:p w14:paraId="2C66CCB6" w14:textId="77777777" w:rsidR="009E79A5" w:rsidRPr="00622C76" w:rsidRDefault="009E79A5" w:rsidP="00D72AD3">
            <w:pPr>
              <w:jc w:val="center"/>
              <w:rPr>
                <w:b/>
                <w:bCs/>
                <w:sz w:val="16"/>
                <w:szCs w:val="16"/>
              </w:rPr>
            </w:pPr>
            <w:r w:rsidRPr="00622C76">
              <w:rPr>
                <w:b/>
                <w:bCs/>
                <w:sz w:val="16"/>
                <w:szCs w:val="16"/>
              </w:rPr>
              <w:t>Nov 9</w:t>
            </w:r>
          </w:p>
        </w:tc>
        <w:tc>
          <w:tcPr>
            <w:tcW w:w="735" w:type="dxa"/>
            <w:vAlign w:val="center"/>
          </w:tcPr>
          <w:p w14:paraId="7EC833C9" w14:textId="77777777" w:rsidR="009E79A5" w:rsidRPr="00622C76" w:rsidRDefault="009E79A5" w:rsidP="00D72AD3">
            <w:pPr>
              <w:jc w:val="center"/>
              <w:rPr>
                <w:b/>
                <w:bCs/>
                <w:sz w:val="16"/>
                <w:szCs w:val="16"/>
              </w:rPr>
            </w:pPr>
            <w:r w:rsidRPr="00622C76">
              <w:rPr>
                <w:b/>
                <w:bCs/>
                <w:sz w:val="16"/>
                <w:szCs w:val="16"/>
              </w:rPr>
              <w:t>Nov 23</w:t>
            </w:r>
          </w:p>
        </w:tc>
        <w:tc>
          <w:tcPr>
            <w:tcW w:w="735" w:type="dxa"/>
            <w:vAlign w:val="center"/>
          </w:tcPr>
          <w:p w14:paraId="6177A5C5" w14:textId="77777777" w:rsidR="009E79A5" w:rsidRPr="00622C76" w:rsidRDefault="009E79A5" w:rsidP="00D72AD3">
            <w:pPr>
              <w:jc w:val="center"/>
              <w:rPr>
                <w:b/>
                <w:bCs/>
                <w:sz w:val="16"/>
                <w:szCs w:val="16"/>
              </w:rPr>
            </w:pPr>
            <w:r w:rsidRPr="00622C76">
              <w:rPr>
                <w:b/>
                <w:bCs/>
                <w:sz w:val="16"/>
                <w:szCs w:val="16"/>
              </w:rPr>
              <w:t>Nov 30</w:t>
            </w:r>
          </w:p>
        </w:tc>
        <w:tc>
          <w:tcPr>
            <w:tcW w:w="734" w:type="dxa"/>
            <w:vAlign w:val="center"/>
          </w:tcPr>
          <w:p w14:paraId="461F6B3B" w14:textId="77777777" w:rsidR="009E79A5" w:rsidRPr="00622C76" w:rsidRDefault="009E79A5" w:rsidP="00D72AD3">
            <w:pPr>
              <w:jc w:val="center"/>
              <w:rPr>
                <w:b/>
                <w:bCs/>
                <w:sz w:val="16"/>
                <w:szCs w:val="16"/>
              </w:rPr>
            </w:pPr>
            <w:r w:rsidRPr="00622C76">
              <w:rPr>
                <w:b/>
                <w:bCs/>
                <w:sz w:val="16"/>
                <w:szCs w:val="16"/>
              </w:rPr>
              <w:t>Dec 14</w:t>
            </w:r>
          </w:p>
        </w:tc>
        <w:tc>
          <w:tcPr>
            <w:tcW w:w="735" w:type="dxa"/>
            <w:vAlign w:val="center"/>
          </w:tcPr>
          <w:p w14:paraId="3E618928" w14:textId="77777777" w:rsidR="009E79A5" w:rsidRPr="00622C76" w:rsidRDefault="009E79A5" w:rsidP="00D72AD3">
            <w:pPr>
              <w:jc w:val="center"/>
              <w:rPr>
                <w:b/>
                <w:bCs/>
                <w:sz w:val="16"/>
                <w:szCs w:val="16"/>
              </w:rPr>
            </w:pPr>
            <w:r w:rsidRPr="00622C76">
              <w:rPr>
                <w:b/>
                <w:bCs/>
                <w:sz w:val="16"/>
                <w:szCs w:val="16"/>
              </w:rPr>
              <w:t>Dec 28</w:t>
            </w:r>
          </w:p>
        </w:tc>
        <w:tc>
          <w:tcPr>
            <w:tcW w:w="734" w:type="dxa"/>
            <w:vAlign w:val="center"/>
          </w:tcPr>
          <w:p w14:paraId="3ED78B63" w14:textId="77777777" w:rsidR="009E79A5" w:rsidRPr="00622C76" w:rsidRDefault="009E79A5" w:rsidP="00D72AD3">
            <w:pPr>
              <w:jc w:val="center"/>
              <w:rPr>
                <w:b/>
                <w:bCs/>
                <w:sz w:val="16"/>
                <w:szCs w:val="16"/>
              </w:rPr>
            </w:pPr>
            <w:r w:rsidRPr="00622C76">
              <w:rPr>
                <w:b/>
                <w:bCs/>
                <w:sz w:val="16"/>
                <w:szCs w:val="16"/>
              </w:rPr>
              <w:t>Jan 11</w:t>
            </w:r>
          </w:p>
        </w:tc>
        <w:tc>
          <w:tcPr>
            <w:tcW w:w="735" w:type="dxa"/>
            <w:vAlign w:val="center"/>
          </w:tcPr>
          <w:p w14:paraId="6E0B3638" w14:textId="77777777" w:rsidR="009E79A5" w:rsidRPr="00622C76" w:rsidRDefault="009E79A5" w:rsidP="00D72AD3">
            <w:pPr>
              <w:jc w:val="center"/>
              <w:rPr>
                <w:b/>
                <w:bCs/>
                <w:sz w:val="16"/>
                <w:szCs w:val="16"/>
              </w:rPr>
            </w:pPr>
            <w:r w:rsidRPr="00622C76">
              <w:rPr>
                <w:b/>
                <w:bCs/>
                <w:sz w:val="16"/>
                <w:szCs w:val="16"/>
              </w:rPr>
              <w:t>Jan 25</w:t>
            </w:r>
          </w:p>
        </w:tc>
        <w:tc>
          <w:tcPr>
            <w:tcW w:w="735" w:type="dxa"/>
            <w:vAlign w:val="center"/>
          </w:tcPr>
          <w:p w14:paraId="3F2BF9B4" w14:textId="77777777" w:rsidR="009E79A5" w:rsidRPr="00622C76" w:rsidRDefault="009E79A5" w:rsidP="00D72AD3">
            <w:pPr>
              <w:jc w:val="center"/>
              <w:rPr>
                <w:b/>
                <w:bCs/>
                <w:sz w:val="16"/>
                <w:szCs w:val="16"/>
              </w:rPr>
            </w:pPr>
            <w:r w:rsidRPr="00622C76">
              <w:rPr>
                <w:b/>
                <w:bCs/>
                <w:sz w:val="16"/>
                <w:szCs w:val="16"/>
              </w:rPr>
              <w:t>Feb 1</w:t>
            </w:r>
          </w:p>
        </w:tc>
      </w:tr>
      <w:tr w:rsidR="009E79A5" w14:paraId="2D215F5B" w14:textId="77777777" w:rsidTr="00D72AD3">
        <w:trPr>
          <w:trHeight w:val="1104"/>
        </w:trPr>
        <w:tc>
          <w:tcPr>
            <w:tcW w:w="1838" w:type="dxa"/>
            <w:vAlign w:val="center"/>
          </w:tcPr>
          <w:p w14:paraId="3B45F992" w14:textId="77777777" w:rsidR="009E79A5" w:rsidRPr="00732B94" w:rsidRDefault="009E79A5" w:rsidP="00D72AD3">
            <w:pPr>
              <w:jc w:val="center"/>
              <w:rPr>
                <w:b/>
                <w:bCs/>
                <w:sz w:val="18"/>
                <w:szCs w:val="18"/>
              </w:rPr>
            </w:pPr>
            <w:r w:rsidRPr="00732B94">
              <w:rPr>
                <w:b/>
                <w:bCs/>
                <w:sz w:val="18"/>
                <w:szCs w:val="18"/>
              </w:rPr>
              <w:t>Training and evaluation of classifier models</w:t>
            </w:r>
          </w:p>
        </w:tc>
        <w:tc>
          <w:tcPr>
            <w:tcW w:w="737" w:type="dxa"/>
            <w:vAlign w:val="center"/>
          </w:tcPr>
          <w:p w14:paraId="06841A4D" w14:textId="77777777" w:rsidR="009E79A5" w:rsidRDefault="009E79A5" w:rsidP="00D72AD3">
            <w:pPr>
              <w:jc w:val="center"/>
            </w:pPr>
            <w:r>
              <w:rPr>
                <w:noProof/>
              </w:rPr>
              <mc:AlternateContent>
                <mc:Choice Requires="wps">
                  <w:drawing>
                    <wp:anchor distT="0" distB="0" distL="114300" distR="114300" simplePos="0" relativeHeight="251659264" behindDoc="0" locked="0" layoutInCell="1" allowOverlap="1" wp14:anchorId="2E66A56E" wp14:editId="32E52F80">
                      <wp:simplePos x="0" y="0"/>
                      <wp:positionH relativeFrom="column">
                        <wp:posOffset>-45085</wp:posOffset>
                      </wp:positionH>
                      <wp:positionV relativeFrom="paragraph">
                        <wp:posOffset>-8255</wp:posOffset>
                      </wp:positionV>
                      <wp:extent cx="422910" cy="109855"/>
                      <wp:effectExtent l="0" t="0" r="21590" b="17145"/>
                      <wp:wrapNone/>
                      <wp:docPr id="5" name="Pentagon 5"/>
                      <wp:cNvGraphicFramePr/>
                      <a:graphic xmlns:a="http://schemas.openxmlformats.org/drawingml/2006/main">
                        <a:graphicData uri="http://schemas.microsoft.com/office/word/2010/wordprocessingShape">
                          <wps:wsp>
                            <wps:cNvSpPr/>
                            <wps:spPr>
                              <a:xfrm>
                                <a:off x="0" y="0"/>
                                <a:ext cx="422910"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F4D36C"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 o:spid="_x0000_s1026" type="#_x0000_t15" style="position:absolute;margin-left:-3.55pt;margin-top:-.65pt;width:33.3pt;height: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" adj="18795" fillcolor="#70ad47 [3209]" strokecolor="#1f3763 [1604]" strokeweight="1pt"/>
                  </w:pict>
                </mc:Fallback>
              </mc:AlternateContent>
            </w:r>
          </w:p>
        </w:tc>
        <w:tc>
          <w:tcPr>
            <w:tcW w:w="735" w:type="dxa"/>
            <w:vAlign w:val="center"/>
          </w:tcPr>
          <w:p w14:paraId="14F1C1A9" w14:textId="77777777" w:rsidR="009E79A5" w:rsidRDefault="009E79A5" w:rsidP="00D72AD3">
            <w:pPr>
              <w:jc w:val="center"/>
            </w:pPr>
          </w:p>
        </w:tc>
        <w:tc>
          <w:tcPr>
            <w:tcW w:w="734" w:type="dxa"/>
            <w:vAlign w:val="center"/>
          </w:tcPr>
          <w:p w14:paraId="199F2107" w14:textId="77777777" w:rsidR="009E79A5" w:rsidRDefault="009E79A5" w:rsidP="00D72AD3">
            <w:pPr>
              <w:jc w:val="center"/>
            </w:pPr>
          </w:p>
        </w:tc>
        <w:tc>
          <w:tcPr>
            <w:tcW w:w="735" w:type="dxa"/>
            <w:vAlign w:val="center"/>
          </w:tcPr>
          <w:p w14:paraId="08C2B89A" w14:textId="77777777" w:rsidR="009E79A5" w:rsidRDefault="009E79A5" w:rsidP="00D72AD3">
            <w:pPr>
              <w:jc w:val="center"/>
            </w:pPr>
          </w:p>
        </w:tc>
        <w:tc>
          <w:tcPr>
            <w:tcW w:w="735" w:type="dxa"/>
            <w:vAlign w:val="center"/>
          </w:tcPr>
          <w:p w14:paraId="3130A21F" w14:textId="77777777" w:rsidR="009E79A5" w:rsidRDefault="009E79A5" w:rsidP="00D72AD3">
            <w:pPr>
              <w:jc w:val="center"/>
            </w:pPr>
          </w:p>
        </w:tc>
        <w:tc>
          <w:tcPr>
            <w:tcW w:w="734" w:type="dxa"/>
            <w:vAlign w:val="center"/>
          </w:tcPr>
          <w:p w14:paraId="31C83F40" w14:textId="77777777" w:rsidR="009E79A5" w:rsidRDefault="009E79A5" w:rsidP="00D72AD3">
            <w:pPr>
              <w:jc w:val="center"/>
            </w:pPr>
          </w:p>
        </w:tc>
        <w:tc>
          <w:tcPr>
            <w:tcW w:w="735" w:type="dxa"/>
            <w:vAlign w:val="center"/>
          </w:tcPr>
          <w:p w14:paraId="6A2F58BB" w14:textId="77777777" w:rsidR="009E79A5" w:rsidRDefault="009E79A5" w:rsidP="00D72AD3">
            <w:pPr>
              <w:jc w:val="center"/>
            </w:pPr>
          </w:p>
        </w:tc>
        <w:tc>
          <w:tcPr>
            <w:tcW w:w="734" w:type="dxa"/>
            <w:vAlign w:val="center"/>
          </w:tcPr>
          <w:p w14:paraId="356C0003" w14:textId="77777777" w:rsidR="009E79A5" w:rsidRDefault="009E79A5" w:rsidP="00D72AD3">
            <w:pPr>
              <w:jc w:val="center"/>
            </w:pPr>
          </w:p>
        </w:tc>
        <w:tc>
          <w:tcPr>
            <w:tcW w:w="735" w:type="dxa"/>
            <w:vAlign w:val="center"/>
          </w:tcPr>
          <w:p w14:paraId="0B493328" w14:textId="77777777" w:rsidR="009E79A5" w:rsidRDefault="009E79A5" w:rsidP="00D72AD3">
            <w:pPr>
              <w:jc w:val="center"/>
            </w:pPr>
          </w:p>
        </w:tc>
        <w:tc>
          <w:tcPr>
            <w:tcW w:w="735" w:type="dxa"/>
            <w:vAlign w:val="center"/>
          </w:tcPr>
          <w:p w14:paraId="123C44A0" w14:textId="77777777" w:rsidR="009E79A5" w:rsidRDefault="009E79A5" w:rsidP="00D72AD3">
            <w:pPr>
              <w:jc w:val="center"/>
            </w:pPr>
          </w:p>
        </w:tc>
      </w:tr>
      <w:tr w:rsidR="009E79A5" w14:paraId="76482946" w14:textId="77777777" w:rsidTr="00D72AD3">
        <w:trPr>
          <w:trHeight w:val="1104"/>
        </w:trPr>
        <w:tc>
          <w:tcPr>
            <w:tcW w:w="1838" w:type="dxa"/>
            <w:vAlign w:val="center"/>
          </w:tcPr>
          <w:p w14:paraId="7453E67E" w14:textId="77777777" w:rsidR="009E79A5" w:rsidRPr="00732B94" w:rsidRDefault="009E79A5" w:rsidP="00D72AD3">
            <w:pPr>
              <w:jc w:val="center"/>
              <w:rPr>
                <w:b/>
                <w:bCs/>
                <w:sz w:val="18"/>
                <w:szCs w:val="18"/>
              </w:rPr>
            </w:pPr>
            <w:r w:rsidRPr="00732B94">
              <w:rPr>
                <w:b/>
                <w:bCs/>
                <w:sz w:val="18"/>
                <w:szCs w:val="18"/>
              </w:rPr>
              <w:lastRenderedPageBreak/>
              <w:t>Application of data generation techniques</w:t>
            </w:r>
          </w:p>
        </w:tc>
        <w:tc>
          <w:tcPr>
            <w:tcW w:w="737" w:type="dxa"/>
            <w:vAlign w:val="center"/>
          </w:tcPr>
          <w:p w14:paraId="51BE7811" w14:textId="77777777" w:rsidR="009E79A5" w:rsidRDefault="009E79A5" w:rsidP="00D72AD3">
            <w:pPr>
              <w:jc w:val="center"/>
            </w:pPr>
            <w:r>
              <w:rPr>
                <w:noProof/>
              </w:rPr>
              <mc:AlternateContent>
                <mc:Choice Requires="wps">
                  <w:drawing>
                    <wp:anchor distT="0" distB="0" distL="114300" distR="114300" simplePos="0" relativeHeight="251661312" behindDoc="0" locked="0" layoutInCell="1" allowOverlap="1" wp14:anchorId="1D5C005E" wp14:editId="6D86D8D5">
                      <wp:simplePos x="0" y="0"/>
                      <wp:positionH relativeFrom="column">
                        <wp:posOffset>-45085</wp:posOffset>
                      </wp:positionH>
                      <wp:positionV relativeFrom="paragraph">
                        <wp:posOffset>104775</wp:posOffset>
                      </wp:positionV>
                      <wp:extent cx="914400" cy="109855"/>
                      <wp:effectExtent l="0" t="0" r="25400" b="17145"/>
                      <wp:wrapNone/>
                      <wp:docPr id="33" name="Pentagon 33"/>
                      <wp:cNvGraphicFramePr/>
                      <a:graphic xmlns:a="http://schemas.openxmlformats.org/drawingml/2006/main">
                        <a:graphicData uri="http://schemas.microsoft.com/office/word/2010/wordprocessingShape">
                          <wps:wsp>
                            <wps:cNvSpPr/>
                            <wps:spPr>
                              <a:xfrm>
                                <a:off x="0" y="0"/>
                                <a:ext cx="914400"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5B555" id="Pentagon 33" o:spid="_x0000_s1026" type="#_x0000_t15" style="position:absolute;margin-left:-3.55pt;margin-top:8.25pt;width:1in;height: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" adj="20303" fillcolor="#70ad47 [3209]" strokecolor="#1f3763 [1604]" strokeweight="1pt"/>
                  </w:pict>
                </mc:Fallback>
              </mc:AlternateContent>
            </w:r>
          </w:p>
        </w:tc>
        <w:tc>
          <w:tcPr>
            <w:tcW w:w="735" w:type="dxa"/>
            <w:vAlign w:val="center"/>
          </w:tcPr>
          <w:p w14:paraId="13110D9A" w14:textId="77777777" w:rsidR="009E79A5" w:rsidRDefault="009E79A5" w:rsidP="00D72AD3">
            <w:pPr>
              <w:jc w:val="center"/>
            </w:pPr>
          </w:p>
        </w:tc>
        <w:tc>
          <w:tcPr>
            <w:tcW w:w="734" w:type="dxa"/>
            <w:vAlign w:val="center"/>
          </w:tcPr>
          <w:p w14:paraId="1043963A" w14:textId="77777777" w:rsidR="009E79A5" w:rsidRDefault="009E79A5" w:rsidP="00D72AD3">
            <w:pPr>
              <w:jc w:val="center"/>
            </w:pPr>
          </w:p>
        </w:tc>
        <w:tc>
          <w:tcPr>
            <w:tcW w:w="735" w:type="dxa"/>
            <w:vAlign w:val="center"/>
          </w:tcPr>
          <w:p w14:paraId="0BE6FB47" w14:textId="77777777" w:rsidR="009E79A5" w:rsidRDefault="009E79A5" w:rsidP="00D72AD3">
            <w:pPr>
              <w:jc w:val="center"/>
            </w:pPr>
          </w:p>
        </w:tc>
        <w:tc>
          <w:tcPr>
            <w:tcW w:w="735" w:type="dxa"/>
            <w:vAlign w:val="center"/>
          </w:tcPr>
          <w:p w14:paraId="37427BDB" w14:textId="77777777" w:rsidR="009E79A5" w:rsidRDefault="009E79A5" w:rsidP="00D72AD3">
            <w:pPr>
              <w:jc w:val="center"/>
            </w:pPr>
          </w:p>
        </w:tc>
        <w:tc>
          <w:tcPr>
            <w:tcW w:w="734" w:type="dxa"/>
            <w:vAlign w:val="center"/>
          </w:tcPr>
          <w:p w14:paraId="0C9648B8" w14:textId="77777777" w:rsidR="009E79A5" w:rsidRDefault="009E79A5" w:rsidP="00D72AD3">
            <w:pPr>
              <w:jc w:val="center"/>
            </w:pPr>
          </w:p>
        </w:tc>
        <w:tc>
          <w:tcPr>
            <w:tcW w:w="735" w:type="dxa"/>
            <w:vAlign w:val="center"/>
          </w:tcPr>
          <w:p w14:paraId="7C706B3E" w14:textId="77777777" w:rsidR="009E79A5" w:rsidRDefault="009E79A5" w:rsidP="00D72AD3">
            <w:pPr>
              <w:jc w:val="center"/>
            </w:pPr>
          </w:p>
        </w:tc>
        <w:tc>
          <w:tcPr>
            <w:tcW w:w="734" w:type="dxa"/>
            <w:vAlign w:val="center"/>
          </w:tcPr>
          <w:p w14:paraId="7FCF36C2" w14:textId="77777777" w:rsidR="009E79A5" w:rsidRDefault="009E79A5" w:rsidP="00D72AD3">
            <w:pPr>
              <w:jc w:val="center"/>
            </w:pPr>
          </w:p>
        </w:tc>
        <w:tc>
          <w:tcPr>
            <w:tcW w:w="735" w:type="dxa"/>
            <w:vAlign w:val="center"/>
          </w:tcPr>
          <w:p w14:paraId="4B74BFD0" w14:textId="77777777" w:rsidR="009E79A5" w:rsidRDefault="009E79A5" w:rsidP="00D72AD3">
            <w:pPr>
              <w:jc w:val="center"/>
            </w:pPr>
          </w:p>
        </w:tc>
        <w:tc>
          <w:tcPr>
            <w:tcW w:w="735" w:type="dxa"/>
            <w:vAlign w:val="center"/>
          </w:tcPr>
          <w:p w14:paraId="58EF7AD5" w14:textId="77777777" w:rsidR="009E79A5" w:rsidRDefault="009E79A5" w:rsidP="00D72AD3">
            <w:pPr>
              <w:jc w:val="center"/>
            </w:pPr>
          </w:p>
        </w:tc>
      </w:tr>
      <w:tr w:rsidR="009E79A5" w14:paraId="16836F9D" w14:textId="77777777" w:rsidTr="00D72AD3">
        <w:trPr>
          <w:trHeight w:val="1104"/>
        </w:trPr>
        <w:tc>
          <w:tcPr>
            <w:tcW w:w="1838" w:type="dxa"/>
            <w:vAlign w:val="center"/>
          </w:tcPr>
          <w:p w14:paraId="496451D9" w14:textId="77777777" w:rsidR="009E79A5" w:rsidRPr="00732B94" w:rsidRDefault="009E79A5" w:rsidP="00D72AD3">
            <w:pPr>
              <w:jc w:val="center"/>
              <w:rPr>
                <w:b/>
                <w:bCs/>
                <w:sz w:val="18"/>
                <w:szCs w:val="18"/>
              </w:rPr>
            </w:pPr>
            <w:r w:rsidRPr="00732B94">
              <w:rPr>
                <w:b/>
                <w:bCs/>
                <w:sz w:val="18"/>
                <w:szCs w:val="18"/>
              </w:rPr>
              <w:t>Application of code embeddings using code2vec</w:t>
            </w:r>
          </w:p>
        </w:tc>
        <w:tc>
          <w:tcPr>
            <w:tcW w:w="737" w:type="dxa"/>
            <w:vAlign w:val="center"/>
          </w:tcPr>
          <w:p w14:paraId="28A4CF92" w14:textId="77777777" w:rsidR="009E79A5" w:rsidRDefault="009E79A5" w:rsidP="00D72AD3">
            <w:pPr>
              <w:jc w:val="center"/>
            </w:pPr>
            <w:r>
              <w:rPr>
                <w:noProof/>
              </w:rPr>
              <mc:AlternateContent>
                <mc:Choice Requires="wps">
                  <w:drawing>
                    <wp:anchor distT="0" distB="0" distL="114300" distR="114300" simplePos="0" relativeHeight="251660288" behindDoc="0" locked="0" layoutInCell="1" allowOverlap="1" wp14:anchorId="6939568B" wp14:editId="57B9F361">
                      <wp:simplePos x="0" y="0"/>
                      <wp:positionH relativeFrom="column">
                        <wp:posOffset>-45085</wp:posOffset>
                      </wp:positionH>
                      <wp:positionV relativeFrom="paragraph">
                        <wp:posOffset>73025</wp:posOffset>
                      </wp:positionV>
                      <wp:extent cx="1362710" cy="109855"/>
                      <wp:effectExtent l="0" t="0" r="21590" b="17145"/>
                      <wp:wrapNone/>
                      <wp:docPr id="7" name="Pentagon 7"/>
                      <wp:cNvGraphicFramePr/>
                      <a:graphic xmlns:a="http://schemas.openxmlformats.org/drawingml/2006/main">
                        <a:graphicData uri="http://schemas.microsoft.com/office/word/2010/wordprocessingShape">
                          <wps:wsp>
                            <wps:cNvSpPr/>
                            <wps:spPr>
                              <a:xfrm>
                                <a:off x="0" y="0"/>
                                <a:ext cx="1362710"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A069F" id="Pentagon 7" o:spid="_x0000_s1026" type="#_x0000_t15" style="position:absolute;margin-left:-3.55pt;margin-top:5.75pt;width:107.3pt;height: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" adj="20729" fillcolor="#70ad47 [3209]" strokecolor="#1f3763 [1604]" strokeweight="1pt"/>
                  </w:pict>
                </mc:Fallback>
              </mc:AlternateContent>
            </w:r>
          </w:p>
        </w:tc>
        <w:tc>
          <w:tcPr>
            <w:tcW w:w="735" w:type="dxa"/>
            <w:vAlign w:val="center"/>
          </w:tcPr>
          <w:p w14:paraId="55BBD06E" w14:textId="77777777" w:rsidR="009E79A5" w:rsidRDefault="009E79A5" w:rsidP="00D72AD3">
            <w:pPr>
              <w:jc w:val="center"/>
            </w:pPr>
          </w:p>
        </w:tc>
        <w:tc>
          <w:tcPr>
            <w:tcW w:w="734" w:type="dxa"/>
            <w:vAlign w:val="center"/>
          </w:tcPr>
          <w:p w14:paraId="2137F53D" w14:textId="77777777" w:rsidR="009E79A5" w:rsidRDefault="009E79A5" w:rsidP="00D72AD3">
            <w:pPr>
              <w:jc w:val="center"/>
            </w:pPr>
          </w:p>
        </w:tc>
        <w:tc>
          <w:tcPr>
            <w:tcW w:w="735" w:type="dxa"/>
            <w:vAlign w:val="center"/>
          </w:tcPr>
          <w:p w14:paraId="7AC7E080" w14:textId="77777777" w:rsidR="009E79A5" w:rsidRDefault="009E79A5" w:rsidP="00D72AD3">
            <w:pPr>
              <w:jc w:val="center"/>
            </w:pPr>
          </w:p>
        </w:tc>
        <w:tc>
          <w:tcPr>
            <w:tcW w:w="735" w:type="dxa"/>
            <w:vAlign w:val="center"/>
          </w:tcPr>
          <w:p w14:paraId="60FC894E" w14:textId="77777777" w:rsidR="009E79A5" w:rsidRDefault="009E79A5" w:rsidP="00D72AD3">
            <w:pPr>
              <w:jc w:val="center"/>
            </w:pPr>
          </w:p>
        </w:tc>
        <w:tc>
          <w:tcPr>
            <w:tcW w:w="734" w:type="dxa"/>
            <w:vAlign w:val="center"/>
          </w:tcPr>
          <w:p w14:paraId="532C6A73" w14:textId="77777777" w:rsidR="009E79A5" w:rsidRDefault="009E79A5" w:rsidP="00D72AD3">
            <w:pPr>
              <w:jc w:val="center"/>
            </w:pPr>
          </w:p>
        </w:tc>
        <w:tc>
          <w:tcPr>
            <w:tcW w:w="735" w:type="dxa"/>
            <w:vAlign w:val="center"/>
          </w:tcPr>
          <w:p w14:paraId="69FC93F1" w14:textId="77777777" w:rsidR="009E79A5" w:rsidRDefault="009E79A5" w:rsidP="00D72AD3">
            <w:pPr>
              <w:jc w:val="center"/>
            </w:pPr>
          </w:p>
        </w:tc>
        <w:tc>
          <w:tcPr>
            <w:tcW w:w="734" w:type="dxa"/>
            <w:vAlign w:val="center"/>
          </w:tcPr>
          <w:p w14:paraId="19C48069" w14:textId="77777777" w:rsidR="009E79A5" w:rsidRDefault="009E79A5" w:rsidP="00D72AD3">
            <w:pPr>
              <w:jc w:val="center"/>
            </w:pPr>
          </w:p>
        </w:tc>
        <w:tc>
          <w:tcPr>
            <w:tcW w:w="735" w:type="dxa"/>
            <w:vAlign w:val="center"/>
          </w:tcPr>
          <w:p w14:paraId="227EF94A" w14:textId="77777777" w:rsidR="009E79A5" w:rsidRDefault="009E79A5" w:rsidP="00D72AD3">
            <w:pPr>
              <w:jc w:val="center"/>
            </w:pPr>
          </w:p>
        </w:tc>
        <w:tc>
          <w:tcPr>
            <w:tcW w:w="735" w:type="dxa"/>
            <w:vAlign w:val="center"/>
          </w:tcPr>
          <w:p w14:paraId="7C2E47BF" w14:textId="77777777" w:rsidR="009E79A5" w:rsidRDefault="009E79A5" w:rsidP="00D72AD3">
            <w:pPr>
              <w:jc w:val="center"/>
            </w:pPr>
          </w:p>
        </w:tc>
      </w:tr>
      <w:tr w:rsidR="009E79A5" w14:paraId="0A3D50DA" w14:textId="77777777" w:rsidTr="00D72AD3">
        <w:trPr>
          <w:trHeight w:val="1104"/>
        </w:trPr>
        <w:tc>
          <w:tcPr>
            <w:tcW w:w="1838" w:type="dxa"/>
            <w:vAlign w:val="center"/>
          </w:tcPr>
          <w:p w14:paraId="4B5D8C03" w14:textId="77777777" w:rsidR="009E79A5" w:rsidRPr="00732B94" w:rsidRDefault="009E79A5" w:rsidP="00D72AD3">
            <w:pPr>
              <w:jc w:val="center"/>
              <w:rPr>
                <w:b/>
                <w:bCs/>
                <w:sz w:val="18"/>
                <w:szCs w:val="18"/>
              </w:rPr>
            </w:pPr>
            <w:r w:rsidRPr="00732B94">
              <w:rPr>
                <w:b/>
                <w:bCs/>
                <w:sz w:val="18"/>
                <w:szCs w:val="18"/>
              </w:rPr>
              <w:t>Summarize work done and start preparing mid thesis report</w:t>
            </w:r>
          </w:p>
        </w:tc>
        <w:tc>
          <w:tcPr>
            <w:tcW w:w="737" w:type="dxa"/>
            <w:vAlign w:val="center"/>
          </w:tcPr>
          <w:p w14:paraId="5ED12ED9" w14:textId="77777777" w:rsidR="009E79A5" w:rsidRDefault="009E79A5" w:rsidP="00D72AD3">
            <w:pPr>
              <w:jc w:val="center"/>
            </w:pPr>
          </w:p>
        </w:tc>
        <w:tc>
          <w:tcPr>
            <w:tcW w:w="735" w:type="dxa"/>
            <w:vAlign w:val="center"/>
          </w:tcPr>
          <w:p w14:paraId="19FF19EB" w14:textId="77777777" w:rsidR="009E79A5" w:rsidRDefault="009E79A5" w:rsidP="00D72AD3">
            <w:pPr>
              <w:jc w:val="center"/>
            </w:pPr>
          </w:p>
        </w:tc>
        <w:tc>
          <w:tcPr>
            <w:tcW w:w="734" w:type="dxa"/>
            <w:vAlign w:val="center"/>
          </w:tcPr>
          <w:p w14:paraId="6A92131A" w14:textId="77777777" w:rsidR="009E79A5" w:rsidRDefault="009E79A5" w:rsidP="00D72AD3">
            <w:pPr>
              <w:jc w:val="center"/>
            </w:pPr>
            <w:r>
              <w:rPr>
                <w:noProof/>
              </w:rPr>
              <mc:AlternateContent>
                <mc:Choice Requires="wps">
                  <w:drawing>
                    <wp:anchor distT="0" distB="0" distL="114300" distR="114300" simplePos="0" relativeHeight="251662336" behindDoc="0" locked="0" layoutInCell="1" allowOverlap="1" wp14:anchorId="13BAA4C3" wp14:editId="7A4F7C1E">
                      <wp:simplePos x="0" y="0"/>
                      <wp:positionH relativeFrom="column">
                        <wp:posOffset>-976630</wp:posOffset>
                      </wp:positionH>
                      <wp:positionV relativeFrom="paragraph">
                        <wp:posOffset>42545</wp:posOffset>
                      </wp:positionV>
                      <wp:extent cx="1811655" cy="109855"/>
                      <wp:effectExtent l="0" t="0" r="29845" b="17145"/>
                      <wp:wrapNone/>
                      <wp:docPr id="34" name="Pentagon 34"/>
                      <wp:cNvGraphicFramePr/>
                      <a:graphic xmlns:a="http://schemas.openxmlformats.org/drawingml/2006/main">
                        <a:graphicData uri="http://schemas.microsoft.com/office/word/2010/wordprocessingShape">
                          <wps:wsp>
                            <wps:cNvSpPr/>
                            <wps:spPr>
                              <a:xfrm>
                                <a:off x="0" y="0"/>
                                <a:ext cx="1811655"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3282C" id="Pentagon 34" o:spid="_x0000_s1026" type="#_x0000_t15" style="position:absolute;margin-left:-76.9pt;margin-top:3.35pt;width:142.65pt;height:8.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" adj="20945" fillcolor="#70ad47 [3209]" strokecolor="#1f3763 [1604]" strokeweight="1pt"/>
                  </w:pict>
                </mc:Fallback>
              </mc:AlternateContent>
            </w:r>
          </w:p>
        </w:tc>
        <w:tc>
          <w:tcPr>
            <w:tcW w:w="735" w:type="dxa"/>
            <w:vAlign w:val="center"/>
          </w:tcPr>
          <w:p w14:paraId="00F3B845" w14:textId="77777777" w:rsidR="009E79A5" w:rsidRDefault="009E79A5" w:rsidP="00D72AD3">
            <w:pPr>
              <w:jc w:val="center"/>
            </w:pPr>
          </w:p>
        </w:tc>
        <w:tc>
          <w:tcPr>
            <w:tcW w:w="735" w:type="dxa"/>
            <w:vAlign w:val="center"/>
          </w:tcPr>
          <w:p w14:paraId="20F0F128" w14:textId="77777777" w:rsidR="009E79A5" w:rsidRDefault="009E79A5" w:rsidP="00D72AD3">
            <w:pPr>
              <w:jc w:val="center"/>
            </w:pPr>
          </w:p>
        </w:tc>
        <w:tc>
          <w:tcPr>
            <w:tcW w:w="734" w:type="dxa"/>
            <w:vAlign w:val="center"/>
          </w:tcPr>
          <w:p w14:paraId="566046F3" w14:textId="77777777" w:rsidR="009E79A5" w:rsidRDefault="009E79A5" w:rsidP="00D72AD3">
            <w:pPr>
              <w:jc w:val="center"/>
            </w:pPr>
          </w:p>
        </w:tc>
        <w:tc>
          <w:tcPr>
            <w:tcW w:w="735" w:type="dxa"/>
            <w:vAlign w:val="center"/>
          </w:tcPr>
          <w:p w14:paraId="468EBF31" w14:textId="77777777" w:rsidR="009E79A5" w:rsidRDefault="009E79A5" w:rsidP="00D72AD3">
            <w:pPr>
              <w:jc w:val="center"/>
            </w:pPr>
          </w:p>
        </w:tc>
        <w:tc>
          <w:tcPr>
            <w:tcW w:w="734" w:type="dxa"/>
            <w:vAlign w:val="center"/>
          </w:tcPr>
          <w:p w14:paraId="6D4993F7" w14:textId="77777777" w:rsidR="009E79A5" w:rsidRDefault="009E79A5" w:rsidP="00D72AD3">
            <w:pPr>
              <w:jc w:val="center"/>
            </w:pPr>
          </w:p>
        </w:tc>
        <w:tc>
          <w:tcPr>
            <w:tcW w:w="735" w:type="dxa"/>
            <w:vAlign w:val="center"/>
          </w:tcPr>
          <w:p w14:paraId="3ABE4A6A" w14:textId="77777777" w:rsidR="009E79A5" w:rsidRDefault="009E79A5" w:rsidP="00D72AD3">
            <w:pPr>
              <w:jc w:val="center"/>
            </w:pPr>
          </w:p>
        </w:tc>
        <w:tc>
          <w:tcPr>
            <w:tcW w:w="735" w:type="dxa"/>
            <w:vAlign w:val="center"/>
          </w:tcPr>
          <w:p w14:paraId="31399CB3" w14:textId="77777777" w:rsidR="009E79A5" w:rsidRDefault="009E79A5" w:rsidP="00D72AD3">
            <w:pPr>
              <w:jc w:val="center"/>
            </w:pPr>
          </w:p>
        </w:tc>
      </w:tr>
      <w:tr w:rsidR="009E79A5" w14:paraId="55EF9C58" w14:textId="77777777" w:rsidTr="00D72AD3">
        <w:trPr>
          <w:trHeight w:val="1104"/>
        </w:trPr>
        <w:tc>
          <w:tcPr>
            <w:tcW w:w="1838" w:type="dxa"/>
            <w:vAlign w:val="center"/>
          </w:tcPr>
          <w:p w14:paraId="6D537C28" w14:textId="77777777" w:rsidR="009E79A5" w:rsidRPr="00732B94" w:rsidRDefault="009E79A5" w:rsidP="00D72AD3">
            <w:pPr>
              <w:jc w:val="center"/>
              <w:rPr>
                <w:b/>
                <w:bCs/>
                <w:sz w:val="18"/>
                <w:szCs w:val="18"/>
              </w:rPr>
            </w:pPr>
            <w:r w:rsidRPr="00732B94">
              <w:rPr>
                <w:b/>
                <w:bCs/>
                <w:sz w:val="18"/>
                <w:szCs w:val="18"/>
              </w:rPr>
              <w:t>Mid thesis submission</w:t>
            </w:r>
          </w:p>
        </w:tc>
        <w:tc>
          <w:tcPr>
            <w:tcW w:w="737" w:type="dxa"/>
            <w:vAlign w:val="center"/>
          </w:tcPr>
          <w:p w14:paraId="36CEF6E1" w14:textId="77777777" w:rsidR="009E79A5" w:rsidRDefault="009E79A5" w:rsidP="00D72AD3">
            <w:pPr>
              <w:jc w:val="center"/>
            </w:pPr>
            <w:r>
              <w:rPr>
                <w:noProof/>
              </w:rPr>
              <mc:AlternateContent>
                <mc:Choice Requires="wps">
                  <w:drawing>
                    <wp:anchor distT="0" distB="0" distL="114300" distR="114300" simplePos="0" relativeHeight="251663360" behindDoc="0" locked="0" layoutInCell="1" allowOverlap="1" wp14:anchorId="56597C57" wp14:editId="4203EFBF">
                      <wp:simplePos x="0" y="0"/>
                      <wp:positionH relativeFrom="column">
                        <wp:posOffset>-53340</wp:posOffset>
                      </wp:positionH>
                      <wp:positionV relativeFrom="paragraph">
                        <wp:posOffset>42545</wp:posOffset>
                      </wp:positionV>
                      <wp:extent cx="2286000" cy="109855"/>
                      <wp:effectExtent l="0" t="0" r="25400" b="17145"/>
                      <wp:wrapNone/>
                      <wp:docPr id="35" name="Pentagon 35"/>
                      <wp:cNvGraphicFramePr/>
                      <a:graphic xmlns:a="http://schemas.openxmlformats.org/drawingml/2006/main">
                        <a:graphicData uri="http://schemas.microsoft.com/office/word/2010/wordprocessingShape">
                          <wps:wsp>
                            <wps:cNvSpPr/>
                            <wps:spPr>
                              <a:xfrm>
                                <a:off x="0" y="0"/>
                                <a:ext cx="2286000"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8DD53" id="Pentagon 35" o:spid="_x0000_s1026" type="#_x0000_t15" style="position:absolute;margin-left:-4.2pt;margin-top:3.35pt;width:180pt;height: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" adj="21081" fillcolor="#70ad47 [3209]" strokecolor="#1f3763 [1604]" strokeweight="1pt"/>
                  </w:pict>
                </mc:Fallback>
              </mc:AlternateContent>
            </w:r>
          </w:p>
        </w:tc>
        <w:tc>
          <w:tcPr>
            <w:tcW w:w="735" w:type="dxa"/>
            <w:vAlign w:val="center"/>
          </w:tcPr>
          <w:p w14:paraId="3CE1E264" w14:textId="77777777" w:rsidR="009E79A5" w:rsidRDefault="009E79A5" w:rsidP="00D72AD3">
            <w:pPr>
              <w:jc w:val="center"/>
            </w:pPr>
          </w:p>
        </w:tc>
        <w:tc>
          <w:tcPr>
            <w:tcW w:w="734" w:type="dxa"/>
            <w:vAlign w:val="center"/>
          </w:tcPr>
          <w:p w14:paraId="40B6E933" w14:textId="77777777" w:rsidR="009E79A5" w:rsidRDefault="009E79A5" w:rsidP="00D72AD3">
            <w:pPr>
              <w:jc w:val="center"/>
            </w:pPr>
          </w:p>
        </w:tc>
        <w:tc>
          <w:tcPr>
            <w:tcW w:w="735" w:type="dxa"/>
            <w:vAlign w:val="center"/>
          </w:tcPr>
          <w:p w14:paraId="441D1F52" w14:textId="77777777" w:rsidR="009E79A5" w:rsidRDefault="009E79A5" w:rsidP="00D72AD3">
            <w:pPr>
              <w:jc w:val="center"/>
            </w:pPr>
          </w:p>
        </w:tc>
        <w:tc>
          <w:tcPr>
            <w:tcW w:w="735" w:type="dxa"/>
            <w:vAlign w:val="center"/>
          </w:tcPr>
          <w:p w14:paraId="2C4765CE" w14:textId="77777777" w:rsidR="009E79A5" w:rsidRDefault="009E79A5" w:rsidP="00D72AD3">
            <w:pPr>
              <w:jc w:val="center"/>
            </w:pPr>
          </w:p>
        </w:tc>
        <w:tc>
          <w:tcPr>
            <w:tcW w:w="734" w:type="dxa"/>
            <w:vAlign w:val="center"/>
          </w:tcPr>
          <w:p w14:paraId="4A196195" w14:textId="77777777" w:rsidR="009E79A5" w:rsidRDefault="009E79A5" w:rsidP="00D72AD3">
            <w:pPr>
              <w:jc w:val="center"/>
            </w:pPr>
          </w:p>
        </w:tc>
        <w:tc>
          <w:tcPr>
            <w:tcW w:w="735" w:type="dxa"/>
            <w:vAlign w:val="center"/>
          </w:tcPr>
          <w:p w14:paraId="4AC1717D" w14:textId="77777777" w:rsidR="009E79A5" w:rsidRDefault="009E79A5" w:rsidP="00D72AD3">
            <w:pPr>
              <w:jc w:val="center"/>
            </w:pPr>
          </w:p>
        </w:tc>
        <w:tc>
          <w:tcPr>
            <w:tcW w:w="734" w:type="dxa"/>
            <w:vAlign w:val="center"/>
          </w:tcPr>
          <w:p w14:paraId="7A2B9283" w14:textId="77777777" w:rsidR="009E79A5" w:rsidRDefault="009E79A5" w:rsidP="00D72AD3">
            <w:pPr>
              <w:jc w:val="center"/>
            </w:pPr>
          </w:p>
        </w:tc>
        <w:tc>
          <w:tcPr>
            <w:tcW w:w="735" w:type="dxa"/>
            <w:vAlign w:val="center"/>
          </w:tcPr>
          <w:p w14:paraId="74A09E14" w14:textId="77777777" w:rsidR="009E79A5" w:rsidRDefault="009E79A5" w:rsidP="00D72AD3">
            <w:pPr>
              <w:jc w:val="center"/>
            </w:pPr>
          </w:p>
        </w:tc>
        <w:tc>
          <w:tcPr>
            <w:tcW w:w="735" w:type="dxa"/>
            <w:vAlign w:val="center"/>
          </w:tcPr>
          <w:p w14:paraId="50DD5415" w14:textId="77777777" w:rsidR="009E79A5" w:rsidRDefault="009E79A5" w:rsidP="00D72AD3">
            <w:pPr>
              <w:jc w:val="center"/>
            </w:pPr>
          </w:p>
        </w:tc>
      </w:tr>
      <w:tr w:rsidR="009E79A5" w14:paraId="5873352E" w14:textId="77777777" w:rsidTr="00D72AD3">
        <w:trPr>
          <w:trHeight w:val="1104"/>
        </w:trPr>
        <w:tc>
          <w:tcPr>
            <w:tcW w:w="1838" w:type="dxa"/>
            <w:vAlign w:val="center"/>
          </w:tcPr>
          <w:p w14:paraId="644DB954" w14:textId="77777777" w:rsidR="009E79A5" w:rsidRPr="00732B94" w:rsidRDefault="009E79A5" w:rsidP="00D72AD3">
            <w:pPr>
              <w:jc w:val="center"/>
              <w:rPr>
                <w:b/>
                <w:bCs/>
                <w:sz w:val="18"/>
                <w:szCs w:val="18"/>
              </w:rPr>
            </w:pPr>
            <w:r w:rsidRPr="00732B94">
              <w:rPr>
                <w:b/>
                <w:bCs/>
                <w:sz w:val="18"/>
                <w:szCs w:val="18"/>
              </w:rPr>
              <w:t>Revisit data generation step and retrain models</w:t>
            </w:r>
          </w:p>
        </w:tc>
        <w:tc>
          <w:tcPr>
            <w:tcW w:w="737" w:type="dxa"/>
            <w:vAlign w:val="center"/>
          </w:tcPr>
          <w:p w14:paraId="14CBB1CC" w14:textId="77777777" w:rsidR="009E79A5" w:rsidRDefault="009E79A5" w:rsidP="00D72AD3">
            <w:pPr>
              <w:jc w:val="center"/>
            </w:pPr>
            <w:r>
              <w:rPr>
                <w:noProof/>
              </w:rPr>
              <mc:AlternateContent>
                <mc:Choice Requires="wps">
                  <w:drawing>
                    <wp:anchor distT="0" distB="0" distL="114300" distR="114300" simplePos="0" relativeHeight="251664384" behindDoc="0" locked="0" layoutInCell="1" allowOverlap="1" wp14:anchorId="2C113992" wp14:editId="2BDA5EF2">
                      <wp:simplePos x="0" y="0"/>
                      <wp:positionH relativeFrom="column">
                        <wp:posOffset>-53340</wp:posOffset>
                      </wp:positionH>
                      <wp:positionV relativeFrom="paragraph">
                        <wp:posOffset>34290</wp:posOffset>
                      </wp:positionV>
                      <wp:extent cx="2726055" cy="109855"/>
                      <wp:effectExtent l="0" t="0" r="29845" b="17145"/>
                      <wp:wrapNone/>
                      <wp:docPr id="36" name="Pentagon 36"/>
                      <wp:cNvGraphicFramePr/>
                      <a:graphic xmlns:a="http://schemas.openxmlformats.org/drawingml/2006/main">
                        <a:graphicData uri="http://schemas.microsoft.com/office/word/2010/wordprocessingShape">
                          <wps:wsp>
                            <wps:cNvSpPr/>
                            <wps:spPr>
                              <a:xfrm flipV="1">
                                <a:off x="0" y="0"/>
                                <a:ext cx="2726055"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8BD722" id="Pentagon 36" o:spid="_x0000_s1026" type="#_x0000_t15" style="position:absolute;margin-left:-4.2pt;margin-top:2.7pt;width:214.65pt;height:8.6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" adj="21165" fillcolor="#70ad47 [3209]" strokecolor="#1f3763 [1604]" strokeweight="1pt"/>
                  </w:pict>
                </mc:Fallback>
              </mc:AlternateContent>
            </w:r>
          </w:p>
        </w:tc>
        <w:tc>
          <w:tcPr>
            <w:tcW w:w="735" w:type="dxa"/>
            <w:vAlign w:val="center"/>
          </w:tcPr>
          <w:p w14:paraId="65709043" w14:textId="77777777" w:rsidR="009E79A5" w:rsidRDefault="009E79A5" w:rsidP="00D72AD3">
            <w:pPr>
              <w:jc w:val="center"/>
            </w:pPr>
          </w:p>
        </w:tc>
        <w:tc>
          <w:tcPr>
            <w:tcW w:w="734" w:type="dxa"/>
            <w:vAlign w:val="center"/>
          </w:tcPr>
          <w:p w14:paraId="2A5B3A2D" w14:textId="77777777" w:rsidR="009E79A5" w:rsidRDefault="009E79A5" w:rsidP="00D72AD3">
            <w:pPr>
              <w:jc w:val="center"/>
            </w:pPr>
          </w:p>
        </w:tc>
        <w:tc>
          <w:tcPr>
            <w:tcW w:w="735" w:type="dxa"/>
            <w:vAlign w:val="center"/>
          </w:tcPr>
          <w:p w14:paraId="08D3900A" w14:textId="77777777" w:rsidR="009E79A5" w:rsidRDefault="009E79A5" w:rsidP="00D72AD3">
            <w:pPr>
              <w:jc w:val="center"/>
            </w:pPr>
          </w:p>
        </w:tc>
        <w:tc>
          <w:tcPr>
            <w:tcW w:w="735" w:type="dxa"/>
            <w:vAlign w:val="center"/>
          </w:tcPr>
          <w:p w14:paraId="3749923F" w14:textId="77777777" w:rsidR="009E79A5" w:rsidRDefault="009E79A5" w:rsidP="00D72AD3">
            <w:pPr>
              <w:jc w:val="center"/>
            </w:pPr>
          </w:p>
        </w:tc>
        <w:tc>
          <w:tcPr>
            <w:tcW w:w="734" w:type="dxa"/>
            <w:vAlign w:val="center"/>
          </w:tcPr>
          <w:p w14:paraId="1C7C40B9" w14:textId="77777777" w:rsidR="009E79A5" w:rsidRDefault="009E79A5" w:rsidP="00D72AD3">
            <w:pPr>
              <w:jc w:val="center"/>
            </w:pPr>
          </w:p>
        </w:tc>
        <w:tc>
          <w:tcPr>
            <w:tcW w:w="735" w:type="dxa"/>
            <w:vAlign w:val="center"/>
          </w:tcPr>
          <w:p w14:paraId="65CBB7C5" w14:textId="77777777" w:rsidR="009E79A5" w:rsidRDefault="009E79A5" w:rsidP="00D72AD3">
            <w:pPr>
              <w:jc w:val="center"/>
            </w:pPr>
          </w:p>
        </w:tc>
        <w:tc>
          <w:tcPr>
            <w:tcW w:w="734" w:type="dxa"/>
            <w:vAlign w:val="center"/>
          </w:tcPr>
          <w:p w14:paraId="5355F41B" w14:textId="77777777" w:rsidR="009E79A5" w:rsidRDefault="009E79A5" w:rsidP="00D72AD3">
            <w:pPr>
              <w:jc w:val="center"/>
            </w:pPr>
          </w:p>
        </w:tc>
        <w:tc>
          <w:tcPr>
            <w:tcW w:w="735" w:type="dxa"/>
            <w:vAlign w:val="center"/>
          </w:tcPr>
          <w:p w14:paraId="23828D19" w14:textId="77777777" w:rsidR="009E79A5" w:rsidRDefault="009E79A5" w:rsidP="00D72AD3">
            <w:pPr>
              <w:jc w:val="center"/>
            </w:pPr>
          </w:p>
        </w:tc>
        <w:tc>
          <w:tcPr>
            <w:tcW w:w="735" w:type="dxa"/>
            <w:vAlign w:val="center"/>
          </w:tcPr>
          <w:p w14:paraId="626BB107" w14:textId="77777777" w:rsidR="009E79A5" w:rsidRDefault="009E79A5" w:rsidP="00D72AD3">
            <w:pPr>
              <w:jc w:val="center"/>
            </w:pPr>
          </w:p>
        </w:tc>
      </w:tr>
      <w:tr w:rsidR="009E79A5" w14:paraId="4A4F3F6E" w14:textId="77777777" w:rsidTr="00D72AD3">
        <w:trPr>
          <w:trHeight w:val="1104"/>
        </w:trPr>
        <w:tc>
          <w:tcPr>
            <w:tcW w:w="1838" w:type="dxa"/>
            <w:vAlign w:val="center"/>
          </w:tcPr>
          <w:p w14:paraId="56CC052B" w14:textId="77777777" w:rsidR="009E79A5" w:rsidRPr="00732B94" w:rsidRDefault="009E79A5" w:rsidP="00D72AD3">
            <w:pPr>
              <w:jc w:val="center"/>
              <w:rPr>
                <w:b/>
                <w:bCs/>
                <w:sz w:val="18"/>
                <w:szCs w:val="18"/>
              </w:rPr>
            </w:pPr>
            <w:r w:rsidRPr="00732B94">
              <w:rPr>
                <w:b/>
                <w:bCs/>
                <w:sz w:val="18"/>
                <w:szCs w:val="18"/>
              </w:rPr>
              <w:t>Retrain code embeddings and model tuning</w:t>
            </w:r>
          </w:p>
        </w:tc>
        <w:tc>
          <w:tcPr>
            <w:tcW w:w="737" w:type="dxa"/>
            <w:vAlign w:val="center"/>
          </w:tcPr>
          <w:p w14:paraId="6BEF2C31" w14:textId="77777777" w:rsidR="009E79A5" w:rsidRDefault="009E79A5" w:rsidP="00D72AD3">
            <w:pPr>
              <w:jc w:val="center"/>
            </w:pPr>
            <w:r>
              <w:rPr>
                <w:noProof/>
              </w:rPr>
              <mc:AlternateContent>
                <mc:Choice Requires="wps">
                  <w:drawing>
                    <wp:anchor distT="0" distB="0" distL="114300" distR="114300" simplePos="0" relativeHeight="251665408" behindDoc="0" locked="0" layoutInCell="1" allowOverlap="1" wp14:anchorId="737939A3" wp14:editId="0CA5063F">
                      <wp:simplePos x="0" y="0"/>
                      <wp:positionH relativeFrom="column">
                        <wp:posOffset>-45085</wp:posOffset>
                      </wp:positionH>
                      <wp:positionV relativeFrom="paragraph">
                        <wp:posOffset>17145</wp:posOffset>
                      </wp:positionV>
                      <wp:extent cx="3225165" cy="109855"/>
                      <wp:effectExtent l="0" t="0" r="26035" b="17145"/>
                      <wp:wrapNone/>
                      <wp:docPr id="37" name="Pentagon 37"/>
                      <wp:cNvGraphicFramePr/>
                      <a:graphic xmlns:a="http://schemas.openxmlformats.org/drawingml/2006/main">
                        <a:graphicData uri="http://schemas.microsoft.com/office/word/2010/wordprocessingShape">
                          <wps:wsp>
                            <wps:cNvSpPr/>
                            <wps:spPr>
                              <a:xfrm>
                                <a:off x="0" y="0"/>
                                <a:ext cx="3225165"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0861F" id="Pentagon 37" o:spid="_x0000_s1026" type="#_x0000_t15" style="position:absolute;margin-left:-3.55pt;margin-top:1.35pt;width:253.95pt;height: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" adj="21232" fillcolor="#70ad47 [3209]" strokecolor="#1f3763 [1604]" strokeweight="1pt"/>
                  </w:pict>
                </mc:Fallback>
              </mc:AlternateContent>
            </w:r>
          </w:p>
        </w:tc>
        <w:tc>
          <w:tcPr>
            <w:tcW w:w="735" w:type="dxa"/>
            <w:vAlign w:val="center"/>
          </w:tcPr>
          <w:p w14:paraId="517F5161" w14:textId="77777777" w:rsidR="009E79A5" w:rsidRDefault="009E79A5" w:rsidP="00D72AD3">
            <w:pPr>
              <w:jc w:val="center"/>
            </w:pPr>
          </w:p>
        </w:tc>
        <w:tc>
          <w:tcPr>
            <w:tcW w:w="734" w:type="dxa"/>
            <w:vAlign w:val="center"/>
          </w:tcPr>
          <w:p w14:paraId="1C61E090" w14:textId="77777777" w:rsidR="009E79A5" w:rsidRDefault="009E79A5" w:rsidP="00D72AD3">
            <w:pPr>
              <w:jc w:val="center"/>
            </w:pPr>
          </w:p>
        </w:tc>
        <w:tc>
          <w:tcPr>
            <w:tcW w:w="735" w:type="dxa"/>
            <w:vAlign w:val="center"/>
          </w:tcPr>
          <w:p w14:paraId="71F0C47C" w14:textId="77777777" w:rsidR="009E79A5" w:rsidRDefault="009E79A5" w:rsidP="00D72AD3">
            <w:pPr>
              <w:jc w:val="center"/>
            </w:pPr>
          </w:p>
        </w:tc>
        <w:tc>
          <w:tcPr>
            <w:tcW w:w="735" w:type="dxa"/>
            <w:vAlign w:val="center"/>
          </w:tcPr>
          <w:p w14:paraId="3CAEB086" w14:textId="77777777" w:rsidR="009E79A5" w:rsidRDefault="009E79A5" w:rsidP="00D72AD3">
            <w:pPr>
              <w:jc w:val="center"/>
            </w:pPr>
          </w:p>
        </w:tc>
        <w:tc>
          <w:tcPr>
            <w:tcW w:w="734" w:type="dxa"/>
            <w:vAlign w:val="center"/>
          </w:tcPr>
          <w:p w14:paraId="14B6D8AD" w14:textId="77777777" w:rsidR="009E79A5" w:rsidRDefault="009E79A5" w:rsidP="00D72AD3">
            <w:pPr>
              <w:jc w:val="center"/>
            </w:pPr>
          </w:p>
        </w:tc>
        <w:tc>
          <w:tcPr>
            <w:tcW w:w="735" w:type="dxa"/>
            <w:vAlign w:val="center"/>
          </w:tcPr>
          <w:p w14:paraId="45A33013" w14:textId="77777777" w:rsidR="009E79A5" w:rsidRDefault="009E79A5" w:rsidP="00D72AD3">
            <w:pPr>
              <w:jc w:val="center"/>
            </w:pPr>
          </w:p>
        </w:tc>
        <w:tc>
          <w:tcPr>
            <w:tcW w:w="734" w:type="dxa"/>
            <w:vAlign w:val="center"/>
          </w:tcPr>
          <w:p w14:paraId="207830D5" w14:textId="77777777" w:rsidR="009E79A5" w:rsidRDefault="009E79A5" w:rsidP="00D72AD3">
            <w:pPr>
              <w:jc w:val="center"/>
            </w:pPr>
          </w:p>
        </w:tc>
        <w:tc>
          <w:tcPr>
            <w:tcW w:w="735" w:type="dxa"/>
            <w:vAlign w:val="center"/>
          </w:tcPr>
          <w:p w14:paraId="3DF60C62" w14:textId="77777777" w:rsidR="009E79A5" w:rsidRDefault="009E79A5" w:rsidP="00D72AD3">
            <w:pPr>
              <w:jc w:val="center"/>
            </w:pPr>
          </w:p>
        </w:tc>
        <w:tc>
          <w:tcPr>
            <w:tcW w:w="735" w:type="dxa"/>
            <w:vAlign w:val="center"/>
          </w:tcPr>
          <w:p w14:paraId="2345DD80" w14:textId="77777777" w:rsidR="009E79A5" w:rsidRDefault="009E79A5" w:rsidP="00D72AD3">
            <w:pPr>
              <w:jc w:val="center"/>
            </w:pPr>
          </w:p>
        </w:tc>
      </w:tr>
      <w:tr w:rsidR="009E79A5" w14:paraId="6637F973" w14:textId="77777777" w:rsidTr="00D72AD3">
        <w:trPr>
          <w:trHeight w:val="1104"/>
        </w:trPr>
        <w:tc>
          <w:tcPr>
            <w:tcW w:w="1838" w:type="dxa"/>
            <w:vAlign w:val="center"/>
          </w:tcPr>
          <w:p w14:paraId="5D41472F" w14:textId="77777777" w:rsidR="009E79A5" w:rsidRPr="00732B94" w:rsidRDefault="009E79A5" w:rsidP="00D72AD3">
            <w:pPr>
              <w:jc w:val="center"/>
              <w:rPr>
                <w:b/>
                <w:bCs/>
                <w:sz w:val="18"/>
                <w:szCs w:val="18"/>
              </w:rPr>
            </w:pPr>
            <w:r w:rsidRPr="00732B94">
              <w:rPr>
                <w:b/>
                <w:bCs/>
                <w:sz w:val="18"/>
                <w:szCs w:val="18"/>
              </w:rPr>
              <w:t>Analyse working/promising outcomes and improve on that</w:t>
            </w:r>
          </w:p>
        </w:tc>
        <w:tc>
          <w:tcPr>
            <w:tcW w:w="737" w:type="dxa"/>
            <w:vAlign w:val="center"/>
          </w:tcPr>
          <w:p w14:paraId="2C54C951" w14:textId="77777777" w:rsidR="009E79A5" w:rsidRDefault="009E79A5" w:rsidP="00D72AD3">
            <w:pPr>
              <w:jc w:val="center"/>
            </w:pPr>
            <w:r>
              <w:rPr>
                <w:noProof/>
              </w:rPr>
              <mc:AlternateContent>
                <mc:Choice Requires="wps">
                  <w:drawing>
                    <wp:anchor distT="0" distB="0" distL="114300" distR="114300" simplePos="0" relativeHeight="251666432" behindDoc="0" locked="0" layoutInCell="1" allowOverlap="1" wp14:anchorId="31ED653F" wp14:editId="7B51EADD">
                      <wp:simplePos x="0" y="0"/>
                      <wp:positionH relativeFrom="column">
                        <wp:posOffset>-45085</wp:posOffset>
                      </wp:positionH>
                      <wp:positionV relativeFrom="paragraph">
                        <wp:posOffset>42545</wp:posOffset>
                      </wp:positionV>
                      <wp:extent cx="3674110" cy="109855"/>
                      <wp:effectExtent l="0" t="0" r="21590" b="17145"/>
                      <wp:wrapNone/>
                      <wp:docPr id="38" name="Pentagon 38"/>
                      <wp:cNvGraphicFramePr/>
                      <a:graphic xmlns:a="http://schemas.openxmlformats.org/drawingml/2006/main">
                        <a:graphicData uri="http://schemas.microsoft.com/office/word/2010/wordprocessingShape">
                          <wps:wsp>
                            <wps:cNvSpPr/>
                            <wps:spPr>
                              <a:xfrm>
                                <a:off x="0" y="0"/>
                                <a:ext cx="3674110"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0E61C2" id="Pentagon 38" o:spid="_x0000_s1026" type="#_x0000_t15" style="position:absolute;margin-left:-3.55pt;margin-top:3.35pt;width:289.3pt;height:8.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" adj="21277" fillcolor="#70ad47 [3209]" strokecolor="#1f3763 [1604]" strokeweight="1pt"/>
                  </w:pict>
                </mc:Fallback>
              </mc:AlternateContent>
            </w:r>
          </w:p>
        </w:tc>
        <w:tc>
          <w:tcPr>
            <w:tcW w:w="735" w:type="dxa"/>
            <w:vAlign w:val="center"/>
          </w:tcPr>
          <w:p w14:paraId="4BBBE9D6" w14:textId="77777777" w:rsidR="009E79A5" w:rsidRDefault="009E79A5" w:rsidP="00D72AD3">
            <w:pPr>
              <w:jc w:val="center"/>
            </w:pPr>
          </w:p>
        </w:tc>
        <w:tc>
          <w:tcPr>
            <w:tcW w:w="734" w:type="dxa"/>
            <w:vAlign w:val="center"/>
          </w:tcPr>
          <w:p w14:paraId="0306A68A" w14:textId="77777777" w:rsidR="009E79A5" w:rsidRDefault="009E79A5" w:rsidP="00D72AD3">
            <w:pPr>
              <w:jc w:val="center"/>
            </w:pPr>
          </w:p>
        </w:tc>
        <w:tc>
          <w:tcPr>
            <w:tcW w:w="735" w:type="dxa"/>
            <w:vAlign w:val="center"/>
          </w:tcPr>
          <w:p w14:paraId="312FAFE9" w14:textId="77777777" w:rsidR="009E79A5" w:rsidRDefault="009E79A5" w:rsidP="00D72AD3">
            <w:pPr>
              <w:jc w:val="center"/>
            </w:pPr>
          </w:p>
        </w:tc>
        <w:tc>
          <w:tcPr>
            <w:tcW w:w="735" w:type="dxa"/>
            <w:vAlign w:val="center"/>
          </w:tcPr>
          <w:p w14:paraId="0D7C44D5" w14:textId="77777777" w:rsidR="009E79A5" w:rsidRDefault="009E79A5" w:rsidP="00D72AD3">
            <w:pPr>
              <w:jc w:val="center"/>
            </w:pPr>
          </w:p>
        </w:tc>
        <w:tc>
          <w:tcPr>
            <w:tcW w:w="734" w:type="dxa"/>
            <w:vAlign w:val="center"/>
          </w:tcPr>
          <w:p w14:paraId="736958EC" w14:textId="77777777" w:rsidR="009E79A5" w:rsidRDefault="009E79A5" w:rsidP="00D72AD3">
            <w:pPr>
              <w:jc w:val="center"/>
            </w:pPr>
          </w:p>
        </w:tc>
        <w:tc>
          <w:tcPr>
            <w:tcW w:w="735" w:type="dxa"/>
            <w:vAlign w:val="center"/>
          </w:tcPr>
          <w:p w14:paraId="2B8542C2" w14:textId="77777777" w:rsidR="009E79A5" w:rsidRDefault="009E79A5" w:rsidP="00D72AD3">
            <w:pPr>
              <w:jc w:val="center"/>
            </w:pPr>
          </w:p>
        </w:tc>
        <w:tc>
          <w:tcPr>
            <w:tcW w:w="734" w:type="dxa"/>
            <w:vAlign w:val="center"/>
          </w:tcPr>
          <w:p w14:paraId="325ECB0B" w14:textId="77777777" w:rsidR="009E79A5" w:rsidRDefault="009E79A5" w:rsidP="00D72AD3">
            <w:pPr>
              <w:jc w:val="center"/>
            </w:pPr>
          </w:p>
        </w:tc>
        <w:tc>
          <w:tcPr>
            <w:tcW w:w="735" w:type="dxa"/>
            <w:vAlign w:val="center"/>
          </w:tcPr>
          <w:p w14:paraId="79A0322B" w14:textId="77777777" w:rsidR="009E79A5" w:rsidRDefault="009E79A5" w:rsidP="00D72AD3">
            <w:pPr>
              <w:jc w:val="center"/>
            </w:pPr>
          </w:p>
        </w:tc>
        <w:tc>
          <w:tcPr>
            <w:tcW w:w="735" w:type="dxa"/>
            <w:vAlign w:val="center"/>
          </w:tcPr>
          <w:p w14:paraId="11B19F46" w14:textId="77777777" w:rsidR="009E79A5" w:rsidRDefault="009E79A5" w:rsidP="00D72AD3">
            <w:pPr>
              <w:jc w:val="center"/>
            </w:pPr>
          </w:p>
        </w:tc>
      </w:tr>
      <w:tr w:rsidR="009E79A5" w14:paraId="4E7B204E" w14:textId="77777777" w:rsidTr="00D72AD3">
        <w:trPr>
          <w:trHeight w:val="1104"/>
        </w:trPr>
        <w:tc>
          <w:tcPr>
            <w:tcW w:w="1838" w:type="dxa"/>
            <w:vAlign w:val="center"/>
          </w:tcPr>
          <w:p w14:paraId="0C699363" w14:textId="77777777" w:rsidR="009E79A5" w:rsidRPr="00732B94" w:rsidRDefault="009E79A5" w:rsidP="00D72AD3">
            <w:pPr>
              <w:jc w:val="center"/>
              <w:rPr>
                <w:b/>
                <w:bCs/>
                <w:sz w:val="18"/>
                <w:szCs w:val="18"/>
              </w:rPr>
            </w:pPr>
            <w:r w:rsidRPr="00732B94">
              <w:rPr>
                <w:b/>
                <w:bCs/>
                <w:sz w:val="18"/>
                <w:szCs w:val="18"/>
              </w:rPr>
              <w:t>Final thesis report preparation.</w:t>
            </w:r>
          </w:p>
        </w:tc>
        <w:tc>
          <w:tcPr>
            <w:tcW w:w="737" w:type="dxa"/>
            <w:vAlign w:val="center"/>
          </w:tcPr>
          <w:p w14:paraId="4947F1F0" w14:textId="77777777" w:rsidR="009E79A5" w:rsidRDefault="009E79A5" w:rsidP="00D72AD3">
            <w:pPr>
              <w:jc w:val="center"/>
            </w:pPr>
            <w:r>
              <w:rPr>
                <w:noProof/>
              </w:rPr>
              <mc:AlternateContent>
                <mc:Choice Requires="wps">
                  <w:drawing>
                    <wp:anchor distT="0" distB="0" distL="114300" distR="114300" simplePos="0" relativeHeight="251667456" behindDoc="0" locked="0" layoutInCell="1" allowOverlap="1" wp14:anchorId="10AC1D58" wp14:editId="35EE7297">
                      <wp:simplePos x="0" y="0"/>
                      <wp:positionH relativeFrom="column">
                        <wp:posOffset>-53975</wp:posOffset>
                      </wp:positionH>
                      <wp:positionV relativeFrom="paragraph">
                        <wp:posOffset>53975</wp:posOffset>
                      </wp:positionV>
                      <wp:extent cx="4631055" cy="109855"/>
                      <wp:effectExtent l="0" t="0" r="29845" b="17145"/>
                      <wp:wrapNone/>
                      <wp:docPr id="39" name="Pentagon 39"/>
                      <wp:cNvGraphicFramePr/>
                      <a:graphic xmlns:a="http://schemas.openxmlformats.org/drawingml/2006/main">
                        <a:graphicData uri="http://schemas.microsoft.com/office/word/2010/wordprocessingShape">
                          <wps:wsp>
                            <wps:cNvSpPr/>
                            <wps:spPr>
                              <a:xfrm>
                                <a:off x="0" y="0"/>
                                <a:ext cx="4631055" cy="109855"/>
                              </a:xfrm>
                              <a:prstGeom prst="homePlat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C3C3F" id="Pentagon 39" o:spid="_x0000_s1026" type="#_x0000_t15" style="position:absolute;margin-left:-4.25pt;margin-top:4.25pt;width:364.65pt;height: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" adj="21344" fillcolor="#70ad47 [3209]" strokecolor="#1f3763 [1604]" strokeweight="1pt"/>
                  </w:pict>
                </mc:Fallback>
              </mc:AlternateContent>
            </w:r>
          </w:p>
        </w:tc>
        <w:tc>
          <w:tcPr>
            <w:tcW w:w="735" w:type="dxa"/>
            <w:vAlign w:val="center"/>
          </w:tcPr>
          <w:p w14:paraId="68196E22" w14:textId="77777777" w:rsidR="009E79A5" w:rsidRDefault="009E79A5" w:rsidP="00D72AD3">
            <w:pPr>
              <w:jc w:val="center"/>
            </w:pPr>
          </w:p>
        </w:tc>
        <w:tc>
          <w:tcPr>
            <w:tcW w:w="734" w:type="dxa"/>
            <w:vAlign w:val="center"/>
          </w:tcPr>
          <w:p w14:paraId="32A30869" w14:textId="77777777" w:rsidR="009E79A5" w:rsidRDefault="009E79A5" w:rsidP="00D72AD3">
            <w:pPr>
              <w:jc w:val="center"/>
            </w:pPr>
          </w:p>
        </w:tc>
        <w:tc>
          <w:tcPr>
            <w:tcW w:w="735" w:type="dxa"/>
            <w:vAlign w:val="center"/>
          </w:tcPr>
          <w:p w14:paraId="338679DD" w14:textId="77777777" w:rsidR="009E79A5" w:rsidRDefault="009E79A5" w:rsidP="00D72AD3">
            <w:pPr>
              <w:jc w:val="center"/>
            </w:pPr>
          </w:p>
        </w:tc>
        <w:tc>
          <w:tcPr>
            <w:tcW w:w="735" w:type="dxa"/>
            <w:vAlign w:val="center"/>
          </w:tcPr>
          <w:p w14:paraId="48FDE555" w14:textId="77777777" w:rsidR="009E79A5" w:rsidRDefault="009E79A5" w:rsidP="00D72AD3">
            <w:pPr>
              <w:jc w:val="center"/>
            </w:pPr>
          </w:p>
        </w:tc>
        <w:tc>
          <w:tcPr>
            <w:tcW w:w="734" w:type="dxa"/>
            <w:vAlign w:val="center"/>
          </w:tcPr>
          <w:p w14:paraId="4F53C3BF" w14:textId="77777777" w:rsidR="009E79A5" w:rsidRDefault="009E79A5" w:rsidP="00D72AD3">
            <w:pPr>
              <w:jc w:val="center"/>
            </w:pPr>
          </w:p>
        </w:tc>
        <w:tc>
          <w:tcPr>
            <w:tcW w:w="735" w:type="dxa"/>
            <w:vAlign w:val="center"/>
          </w:tcPr>
          <w:p w14:paraId="5B89565E" w14:textId="77777777" w:rsidR="009E79A5" w:rsidRDefault="009E79A5" w:rsidP="00D72AD3">
            <w:pPr>
              <w:jc w:val="center"/>
            </w:pPr>
          </w:p>
        </w:tc>
        <w:tc>
          <w:tcPr>
            <w:tcW w:w="734" w:type="dxa"/>
            <w:vAlign w:val="center"/>
          </w:tcPr>
          <w:p w14:paraId="3EC34823" w14:textId="77777777" w:rsidR="009E79A5" w:rsidRDefault="009E79A5" w:rsidP="00D72AD3">
            <w:pPr>
              <w:jc w:val="center"/>
            </w:pPr>
          </w:p>
        </w:tc>
        <w:tc>
          <w:tcPr>
            <w:tcW w:w="735" w:type="dxa"/>
            <w:vAlign w:val="center"/>
          </w:tcPr>
          <w:p w14:paraId="64B34772" w14:textId="77777777" w:rsidR="009E79A5" w:rsidRDefault="009E79A5" w:rsidP="00D72AD3">
            <w:pPr>
              <w:jc w:val="center"/>
            </w:pPr>
          </w:p>
        </w:tc>
        <w:tc>
          <w:tcPr>
            <w:tcW w:w="735" w:type="dxa"/>
            <w:vAlign w:val="center"/>
          </w:tcPr>
          <w:p w14:paraId="4CC8CD5C" w14:textId="77777777" w:rsidR="009E79A5" w:rsidRDefault="009E79A5" w:rsidP="00D72AD3">
            <w:pPr>
              <w:jc w:val="center"/>
            </w:pPr>
          </w:p>
        </w:tc>
      </w:tr>
    </w:tbl>
    <w:p w14:paraId="64934107" w14:textId="77777777" w:rsidR="009E79A5" w:rsidRDefault="009E79A5" w:rsidP="009E79A5"/>
    <w:p w14:paraId="00328A94" w14:textId="77777777" w:rsidR="009E79A5" w:rsidRDefault="009E79A5" w:rsidP="009E79A5"/>
    <w:p w14:paraId="2DFB0BDC" w14:textId="77777777" w:rsidR="009E79A5" w:rsidRDefault="009E79A5" w:rsidP="009E79A5">
      <w:pPr>
        <w:rPr>
          <w:b/>
          <w:bCs/>
        </w:rPr>
      </w:pPr>
      <w:bookmarkStart w:id="9" w:name="References"/>
      <w:r w:rsidRPr="00A02A3E">
        <w:rPr>
          <w:b/>
          <w:bCs/>
        </w:rPr>
        <w:t>References</w:t>
      </w:r>
    </w:p>
    <w:bookmarkEnd w:id="9"/>
    <w:p w14:paraId="1302C454" w14:textId="77777777" w:rsidR="009E79A5" w:rsidRDefault="009E79A5" w:rsidP="009E79A5">
      <w:pPr>
        <w:rPr>
          <w:b/>
          <w:bCs/>
        </w:rPr>
      </w:pPr>
    </w:p>
    <w:p w14:paraId="6C327E5D" w14:textId="77777777" w:rsidR="009E79A5" w:rsidRDefault="009E79A5" w:rsidP="009E79A5">
      <w:pPr>
        <w:rPr>
          <w:b/>
          <w:bCs/>
        </w:rPr>
      </w:pPr>
    </w:p>
    <w:p w14:paraId="3244EE48" w14:textId="482BA29D" w:rsidR="00AF6DDF" w:rsidRPr="00AF6DDF" w:rsidRDefault="009E79A5" w:rsidP="00AF6DDF">
      <w:pPr>
        <w:widowControl w:val="0"/>
        <w:autoSpaceDE w:val="0"/>
        <w:autoSpaceDN w:val="0"/>
        <w:adjustRightInd w:val="0"/>
        <w:rPr>
          <w:noProof/>
          <w:lang w:val="en-GB"/>
        </w:rPr>
      </w:pPr>
      <w:r>
        <w:rPr>
          <w:b/>
          <w:bCs/>
        </w:rPr>
        <w:fldChar w:fldCharType="begin" w:fldLock="1"/>
      </w:r>
      <w:r>
        <w:rPr>
          <w:b/>
          <w:bCs/>
        </w:rPr>
        <w:instrText xml:space="preserve">ADDIN Mendeley Bibliography CSL_BIBLIOGRAPHY </w:instrText>
      </w:r>
      <w:r>
        <w:rPr>
          <w:b/>
          <w:bCs/>
        </w:rPr>
        <w:fldChar w:fldCharType="separate"/>
      </w:r>
      <w:r w:rsidR="00AF6DDF" w:rsidRPr="00AF6DDF">
        <w:rPr>
          <w:noProof/>
          <w:lang w:val="en-GB"/>
        </w:rPr>
        <w:t xml:space="preserve">Aamir, K.M., Abbas, M. and Radenović, S., (2011) A logarithmic time complexity algorithm for pattern searching using productsum property. </w:t>
      </w:r>
      <w:r w:rsidR="00AF6DDF" w:rsidRPr="00AF6DDF">
        <w:rPr>
          <w:i/>
          <w:iCs/>
          <w:noProof/>
          <w:lang w:val="en-GB"/>
        </w:rPr>
        <w:t>Computers and Mathematics with Applications</w:t>
      </w:r>
      <w:r w:rsidR="00AF6DDF" w:rsidRPr="00AF6DDF">
        <w:rPr>
          <w:noProof/>
          <w:lang w:val="en-GB"/>
        </w:rPr>
        <w:t>, 625, pp.2162–2168.</w:t>
      </w:r>
    </w:p>
    <w:p w14:paraId="197601A5"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llamanis, M., Barr, E.T., Bird, C. and Sutton, C., (2015) Suggesting accurate method and class names. In: </w:t>
      </w:r>
      <w:r w:rsidRPr="00AF6DDF">
        <w:rPr>
          <w:i/>
          <w:iCs/>
          <w:noProof/>
          <w:lang w:val="en-GB"/>
        </w:rPr>
        <w:t>2015 10th Joint Meeting of the European Software Engineering Conference and the ACM SIGSOFT Symposium on the Foundations of Software Engineering, ESEC/FSE 2015 - Proceedings</w:t>
      </w:r>
      <w:r w:rsidRPr="00AF6DDF">
        <w:rPr>
          <w:noProof/>
          <w:lang w:val="en-GB"/>
        </w:rPr>
        <w:t>. [online] New York, New York, USA: Association for Computing Machinery, Inc, pp.38–49. Available at: http://dl.acm.org/citation.cfm?doid=2786805.2786849 [Accessed 10 Dec. 2020].</w:t>
      </w:r>
    </w:p>
    <w:p w14:paraId="5F29E756"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llamanis, M., Peng, H. and Sutton, C., (2016) A Convolutional Attention Network for Extreme Summarization of Source Code BT - International Conference on Machine Learning. </w:t>
      </w:r>
      <w:r w:rsidRPr="00AF6DDF">
        <w:rPr>
          <w:i/>
          <w:iCs/>
          <w:noProof/>
          <w:lang w:val="en-GB"/>
        </w:rPr>
        <w:t>International Conference on Machine Learning</w:t>
      </w:r>
      <w:r w:rsidRPr="00AF6DDF">
        <w:rPr>
          <w:noProof/>
          <w:lang w:val="en-GB"/>
        </w:rPr>
        <w:t>, [online] 48, pp.2091–2100. Available at: http://proceedings.mlr.press/v48/allamanis16.html%0Apapers3://publication/uuid/AD091DD</w:t>
      </w:r>
      <w:r w:rsidRPr="00AF6DDF">
        <w:rPr>
          <w:noProof/>
          <w:lang w:val="en-GB"/>
        </w:rPr>
        <w:lastRenderedPageBreak/>
        <w:t>F-C3E0-4CC8-9A24-B7CFFF69EB8F.</w:t>
      </w:r>
    </w:p>
    <w:p w14:paraId="659CCA9F"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lon, U., Brody, S., Levy, O. and Yahav, E., (2018a) CODE2SEQ: Generating sequences from structured representations of code. </w:t>
      </w:r>
      <w:r w:rsidRPr="00AF6DDF">
        <w:rPr>
          <w:i/>
          <w:iCs/>
          <w:noProof/>
          <w:lang w:val="en-GB"/>
        </w:rPr>
        <w:t>arXiv</w:t>
      </w:r>
      <w:r w:rsidRPr="00AF6DDF">
        <w:rPr>
          <w:noProof/>
          <w:lang w:val="en-GB"/>
        </w:rPr>
        <w:t>, 1, pp.1–22.</w:t>
      </w:r>
    </w:p>
    <w:p w14:paraId="4B1623AE"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lon, U., Zilberstein, M., Levy, O. and Yahav, E., (2018b) A general path-based representation for predicting program properties. </w:t>
      </w:r>
      <w:r w:rsidRPr="00AF6DDF">
        <w:rPr>
          <w:i/>
          <w:iCs/>
          <w:noProof/>
          <w:lang w:val="en-GB"/>
        </w:rPr>
        <w:t>ACM SIGPLAN Notices</w:t>
      </w:r>
      <w:r w:rsidRPr="00AF6DDF">
        <w:rPr>
          <w:noProof/>
          <w:lang w:val="en-GB"/>
        </w:rPr>
        <w:t>, 534, pp.404–419.</w:t>
      </w:r>
    </w:p>
    <w:p w14:paraId="2B63B5F6"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lon, U., Zilberstein, M., Levy, O. and Yahav, E., (2019) Code2Vec: Learning Distributed Representations of Code. </w:t>
      </w:r>
      <w:r w:rsidRPr="00AF6DDF">
        <w:rPr>
          <w:i/>
          <w:iCs/>
          <w:noProof/>
          <w:lang w:val="en-GB"/>
        </w:rPr>
        <w:t>Proceedings of the ACM on Programming Languages</w:t>
      </w:r>
      <w:r w:rsidRPr="00AF6DDF">
        <w:rPr>
          <w:noProof/>
          <w:lang w:val="en-GB"/>
        </w:rPr>
        <w:t>, 3POPL, pp.1–29.</w:t>
      </w:r>
    </w:p>
    <w:p w14:paraId="2B48597D"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non (2020) </w:t>
      </w:r>
      <w:r w:rsidRPr="00AF6DDF">
        <w:rPr>
          <w:i/>
          <w:iCs/>
          <w:noProof/>
          <w:lang w:val="en-GB"/>
        </w:rPr>
        <w:t>Understanding Time Complexity and its Importance in Technology | by Abdur Rafey Masood | Medium</w:t>
      </w:r>
      <w:r w:rsidRPr="00AF6DDF">
        <w:rPr>
          <w:noProof/>
          <w:lang w:val="en-GB"/>
        </w:rPr>
        <w:t>. [online] Available at: https://medium.com/@abdurrafeymasood/understanding-time-complexity-and-its-importance-in-technology-8279f72d1c6a [Accessed 3 Dec. 2020].</w:t>
      </w:r>
    </w:p>
    <w:p w14:paraId="119DCFF4"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Azcona, D., Hsiao, I.H., Arora, P. and Smeaton, A., (2019) User2Code2vec: Embeddings for profiling students based on distributional representations of source code. In: </w:t>
      </w:r>
      <w:r w:rsidRPr="00AF6DDF">
        <w:rPr>
          <w:i/>
          <w:iCs/>
          <w:noProof/>
          <w:lang w:val="en-GB"/>
        </w:rPr>
        <w:t>ACM International Conference Proceeding Series</w:t>
      </w:r>
      <w:r w:rsidRPr="00AF6DDF">
        <w:rPr>
          <w:noProof/>
          <w:lang w:val="en-GB"/>
        </w:rPr>
        <w:t>. [online] New York, NY, USA: Association for Computing Machinery, pp.86–95. Available at: https://dl.acm.org/doi/10.1145/3303772.3303813 [Accessed 10 Dec. 2020].</w:t>
      </w:r>
    </w:p>
    <w:p w14:paraId="6E3F785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Bakarov, A., (2018) A Survey of Word Embeddings Evaluation Methods. </w:t>
      </w:r>
      <w:r w:rsidRPr="00AF6DDF">
        <w:rPr>
          <w:i/>
          <w:iCs/>
          <w:noProof/>
          <w:lang w:val="en-GB"/>
        </w:rPr>
        <w:t>arXiv</w:t>
      </w:r>
      <w:r w:rsidRPr="00AF6DDF">
        <w:rPr>
          <w:noProof/>
          <w:lang w:val="en-GB"/>
        </w:rPr>
        <w:t>. [online] Available at: http://arxiv.org/abs/1801.09536 [Accessed 11 Dec. 2020].</w:t>
      </w:r>
    </w:p>
    <w:p w14:paraId="13F78981"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Ben-Nun, T., Jakobovits, A.S. and Hoefler, T., (2018) Neural Code Comprehension: A Learnable Representation of Code Semantics. </w:t>
      </w:r>
      <w:r w:rsidRPr="00AF6DDF">
        <w:rPr>
          <w:i/>
          <w:iCs/>
          <w:noProof/>
          <w:lang w:val="en-GB"/>
        </w:rPr>
        <w:t>Advances in Neural Information Processing Systems</w:t>
      </w:r>
      <w:r w:rsidRPr="00AF6DDF">
        <w:rPr>
          <w:noProof/>
          <w:lang w:val="en-GB"/>
        </w:rPr>
        <w:t>, [online] 2018-December, pp.3585–3597. Available at: http://arxiv.org/abs/1806.07336 [Accessed 11 Dec. 2020].</w:t>
      </w:r>
    </w:p>
    <w:p w14:paraId="1A62D7D5"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Bentley, J.L., Haken, D. and Saxe, J.B., (1980) A general method for solving divide-and-conquer recurrences. </w:t>
      </w:r>
      <w:r w:rsidRPr="00AF6DDF">
        <w:rPr>
          <w:i/>
          <w:iCs/>
          <w:noProof/>
          <w:lang w:val="en-GB"/>
        </w:rPr>
        <w:t>ACM SIGACT News</w:t>
      </w:r>
      <w:r w:rsidRPr="00AF6DDF">
        <w:rPr>
          <w:noProof/>
          <w:lang w:val="en-GB"/>
        </w:rPr>
        <w:t>, [online] 123, pp.36–44. Available at: https://dl.acm.org/doi/10.1145/1008861.1008865 [Accessed 27 Sep. 2020].</w:t>
      </w:r>
    </w:p>
    <w:p w14:paraId="5CFEC22C"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Beyer, K., Goldstein, J., Ramakrishnan, R. and Shaft, U., (1998) When is “nearest neighbor” meaningful? In: </w:t>
      </w:r>
      <w:r w:rsidRPr="00AF6DDF">
        <w:rPr>
          <w:i/>
          <w:iCs/>
          <w:noProof/>
          <w:lang w:val="en-GB"/>
        </w:rPr>
        <w:t>Lecture Notes in Computer Science (including subseries Lecture Notes in Artificial Intelligence and Lecture Notes in Bioinformatics)</w:t>
      </w:r>
      <w:r w:rsidRPr="00AF6DDF">
        <w:rPr>
          <w:noProof/>
          <w:lang w:val="en-GB"/>
        </w:rPr>
        <w:t>. [online] Springer Verlag, pp.217–235. Available at: https://link.springer.com/chapter/10.1007/3-540-49257-7_15 [Accessed 10 Dec. 2020].</w:t>
      </w:r>
    </w:p>
    <w:p w14:paraId="346BE9E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Buch, L. and Andrzejak, A., (2019) Learning-Based Recursive Aggregation of Abstract Syntax Trees for Code Clone Detection. In: </w:t>
      </w:r>
      <w:r w:rsidRPr="00AF6DDF">
        <w:rPr>
          <w:i/>
          <w:iCs/>
          <w:noProof/>
          <w:lang w:val="en-GB"/>
        </w:rPr>
        <w:t>SANER 2019 - Proceedings of the 2019 IEEE 26th International Conference on Software Analysis, Evolution, and Reengineering</w:t>
      </w:r>
      <w:r w:rsidRPr="00AF6DDF">
        <w:rPr>
          <w:noProof/>
          <w:lang w:val="en-GB"/>
        </w:rPr>
        <w:t>. Institute of Electrical and Electronics Engineers Inc., pp.95–104.</w:t>
      </w:r>
    </w:p>
    <w:p w14:paraId="2AF812B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Chen, Z. and Monperrus, M., (2018) The Remarkable Role of Similarity in Redundancy-based Program Repair. </w:t>
      </w:r>
      <w:r w:rsidRPr="00AF6DDF">
        <w:rPr>
          <w:i/>
          <w:iCs/>
          <w:noProof/>
          <w:lang w:val="en-GB"/>
        </w:rPr>
        <w:t>arXiv</w:t>
      </w:r>
      <w:r w:rsidRPr="00AF6DDF">
        <w:rPr>
          <w:noProof/>
          <w:lang w:val="en-GB"/>
        </w:rPr>
        <w:t>. [online] Available at: http://arxiv.org/abs/1811.05703 [Accessed 10 Dec. 2020].</w:t>
      </w:r>
    </w:p>
    <w:p w14:paraId="09F1BB63" w14:textId="77777777" w:rsidR="00AF6DDF" w:rsidRPr="00AF6DDF" w:rsidRDefault="00AF6DDF" w:rsidP="00AF6DDF">
      <w:pPr>
        <w:widowControl w:val="0"/>
        <w:autoSpaceDE w:val="0"/>
        <w:autoSpaceDN w:val="0"/>
        <w:adjustRightInd w:val="0"/>
        <w:rPr>
          <w:noProof/>
          <w:lang w:val="en-GB"/>
        </w:rPr>
      </w:pPr>
      <w:r w:rsidRPr="00AF6DDF">
        <w:rPr>
          <w:noProof/>
          <w:lang w:val="en-GB"/>
        </w:rPr>
        <w:t>Chen, Z. and Monperrus, M., (2019) A Literature Study of Embeddings on Source Code. [online] pp.1–8. Available at: http://arxiv.org/abs/1904.03061.</w:t>
      </w:r>
    </w:p>
    <w:p w14:paraId="19AE8974"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code2vec github, (2018) </w:t>
      </w:r>
      <w:r w:rsidRPr="00AF6DDF">
        <w:rPr>
          <w:i/>
          <w:iCs/>
          <w:noProof/>
          <w:lang w:val="en-GB"/>
        </w:rPr>
        <w:t>GitHub - tech-srl/code2vec: TensorFlow code for the neural network presented in the paper: ‘code2vec: Learning Distributed Representations of Code’</w:t>
      </w:r>
      <w:r w:rsidRPr="00AF6DDF">
        <w:rPr>
          <w:noProof/>
          <w:lang w:val="en-GB"/>
        </w:rPr>
        <w:t>. [online] Available at: https://github.com/tech-srl/code2vec [Accessed 27 Sep. 2020].</w:t>
      </w:r>
    </w:p>
    <w:p w14:paraId="57DBDB5D"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Cosentino, V., Luis, J., Izquierdo, C. and Cabot, J., (2016) Findings from GitHub: Methods, datasets and limitations. </w:t>
      </w:r>
      <w:r w:rsidRPr="00AF6DDF">
        <w:rPr>
          <w:i/>
          <w:iCs/>
          <w:noProof/>
          <w:lang w:val="en-GB"/>
        </w:rPr>
        <w:t>Proceedings - 13th Working Conference on Mining Software Repositories, MSR 2016</w:t>
      </w:r>
      <w:r w:rsidRPr="00AF6DDF">
        <w:rPr>
          <w:noProof/>
          <w:lang w:val="en-GB"/>
        </w:rPr>
        <w:t>, pp.137–141.</w:t>
      </w:r>
    </w:p>
    <w:p w14:paraId="287B6FC7"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DeFreez, D., Thakur, A. V. and Rubio-Gonzalez, C., (2018) Path-based function embedding and its application to error-handling specification mining. In: </w:t>
      </w:r>
      <w:r w:rsidRPr="00AF6DDF">
        <w:rPr>
          <w:i/>
          <w:iCs/>
          <w:noProof/>
          <w:lang w:val="en-GB"/>
        </w:rPr>
        <w:t>ESEC/FSE 2018 - Proceedings of the 2018 26th ACM Joint Meeting on European Software Engineering Conference and Symposium on the Foundations of Software Engineering</w:t>
      </w:r>
      <w:r w:rsidRPr="00AF6DDF">
        <w:rPr>
          <w:noProof/>
          <w:lang w:val="en-GB"/>
        </w:rPr>
        <w:t xml:space="preserve">. [online] New York, New York, </w:t>
      </w:r>
      <w:r w:rsidRPr="00AF6DDF">
        <w:rPr>
          <w:noProof/>
          <w:lang w:val="en-GB"/>
        </w:rPr>
        <w:lastRenderedPageBreak/>
        <w:t>USA: Association for Computing Machinery, Inc, pp.423–433. Available at: http://dl.acm.org/citation.cfm?doid=3236024.3236059 [Accessed 10 Dec. 2020].</w:t>
      </w:r>
    </w:p>
    <w:p w14:paraId="227BFBD6"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Devlin, J., Uesato, J., Singh, R. and Kohli, P., (2017) Semantic Code Repair using Neuro-Symbolic Transformation Networks. </w:t>
      </w:r>
      <w:r w:rsidRPr="00AF6DDF">
        <w:rPr>
          <w:i/>
          <w:iCs/>
          <w:noProof/>
          <w:lang w:val="en-GB"/>
        </w:rPr>
        <w:t>arXiv</w:t>
      </w:r>
      <w:r w:rsidRPr="00AF6DDF">
        <w:rPr>
          <w:noProof/>
          <w:lang w:val="en-GB"/>
        </w:rPr>
        <w:t>. [online] Available at: http://arxiv.org/abs/1710.11054 [Accessed 10 Dec. 2020].</w:t>
      </w:r>
    </w:p>
    <w:p w14:paraId="097912B8"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Dhyan, (2021) </w:t>
      </w:r>
      <w:r w:rsidRPr="00AF6DDF">
        <w:rPr>
          <w:i/>
          <w:iCs/>
          <w:noProof/>
          <w:lang w:val="en-GB"/>
        </w:rPr>
        <w:t>GitHub - dhyan/code2vec_code_complexity</w:t>
      </w:r>
      <w:r w:rsidRPr="00AF6DDF">
        <w:rPr>
          <w:noProof/>
          <w:lang w:val="en-GB"/>
        </w:rPr>
        <w:t>. [online] Available at: https://github.com/dhyan/code2vec_code_complexity [Accessed 9 Feb. 2021].</w:t>
      </w:r>
    </w:p>
    <w:p w14:paraId="04CFC562"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Dobravec, T., (2018) Estimating the time complexity of the algorithms by counting the Java bytecode instructions. In: </w:t>
      </w:r>
      <w:r w:rsidRPr="00AF6DDF">
        <w:rPr>
          <w:i/>
          <w:iCs/>
          <w:noProof/>
          <w:lang w:val="en-GB"/>
        </w:rPr>
        <w:t>2017 IEEE 14th International Scientific Conference on Informatics, INFORMATICS 2017 - Proceedings</w:t>
      </w:r>
      <w:r w:rsidRPr="00AF6DDF">
        <w:rPr>
          <w:noProof/>
          <w:lang w:val="en-GB"/>
        </w:rPr>
        <w:t>. Institute of Electrical and Electronics Engineers Inc., pp.74–79.</w:t>
      </w:r>
    </w:p>
    <w:p w14:paraId="31D3FE58"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Gauvrit, N., Singmann, H., Soler-Toscano, F. and Zenil, H., (2016) Algorithmic complexity for psychology: a user-friendly implementation of the coding theorem method. </w:t>
      </w:r>
      <w:r w:rsidRPr="00AF6DDF">
        <w:rPr>
          <w:i/>
          <w:iCs/>
          <w:noProof/>
          <w:lang w:val="en-GB"/>
        </w:rPr>
        <w:t>Behavior Research Methods</w:t>
      </w:r>
      <w:r w:rsidRPr="00AF6DDF">
        <w:rPr>
          <w:noProof/>
          <w:lang w:val="en-GB"/>
        </w:rPr>
        <w:t>, [online] 481, pp.314–329. Available at: http://algorithmicnature.org [Accessed 6 Dec. 2020].</w:t>
      </w:r>
    </w:p>
    <w:p w14:paraId="2CD14339"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Gomes, V.M., Paiva, J.R.B., Reis, M.R.C., Wainer, G.A. and Calixto, W.P., (2019) Mechanism for Measuring System Complexity Applying Sensitivity Analysis. </w:t>
      </w:r>
      <w:r w:rsidRPr="00AF6DDF">
        <w:rPr>
          <w:i/>
          <w:iCs/>
          <w:noProof/>
          <w:lang w:val="en-GB"/>
        </w:rPr>
        <w:t>Complexity</w:t>
      </w:r>
      <w:r w:rsidRPr="00AF6DDF">
        <w:rPr>
          <w:noProof/>
          <w:lang w:val="en-GB"/>
        </w:rPr>
        <w:t>, 2019.</w:t>
      </w:r>
    </w:p>
    <w:p w14:paraId="730C9F98"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Gu, X., Zhang, H., Zhang, D. and Kim, S., (2016) Deep API Learning. </w:t>
      </w:r>
      <w:r w:rsidRPr="00AF6DDF">
        <w:rPr>
          <w:i/>
          <w:iCs/>
          <w:noProof/>
          <w:lang w:val="en-GB"/>
        </w:rPr>
        <w:t>Proceedings of the ACM SIGSOFT Symposium on the Foundations of Software Engineering</w:t>
      </w:r>
      <w:r w:rsidRPr="00AF6DDF">
        <w:rPr>
          <w:noProof/>
          <w:lang w:val="en-GB"/>
        </w:rPr>
        <w:t>, [online] 13-18-November-2016, pp.631–642. Available at: http://arxiv.org/abs/1605.08535 [Accessed 11 Dec. 2020].</w:t>
      </w:r>
    </w:p>
    <w:p w14:paraId="46538BC5"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Harer, J.A., Kim, L.Y., Russell, R.L., Ozdemir, O., Kosta, L.R., Rangamani, A., Hamilton, L.H., Centeno, G.I., Key, J.R., Ellingwood, P.M., Antelman, E., Mackay, A., McConley, M.W., Opper, J.M., Chin, P. and Lazovich, T., (2018) Automated software vulnerability detection with machine learning. </w:t>
      </w:r>
      <w:r w:rsidRPr="00AF6DDF">
        <w:rPr>
          <w:i/>
          <w:iCs/>
          <w:noProof/>
          <w:lang w:val="en-GB"/>
        </w:rPr>
        <w:t>arXiv</w:t>
      </w:r>
      <w:r w:rsidRPr="00AF6DDF">
        <w:rPr>
          <w:noProof/>
          <w:lang w:val="en-GB"/>
        </w:rPr>
        <w:t>. [online] Available at: http://arxiv.org/abs/1803.04497 [Accessed 10 Dec. 2020].</w:t>
      </w:r>
    </w:p>
    <w:p w14:paraId="0E25E0A8"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Henkel, J., Lahiri, S.K., Liblit, B. and Reps, T., (2018) Code Vectors: Understanding Programs Through Embedded Abstracted Symbolic Traces. </w:t>
      </w:r>
      <w:r w:rsidRPr="00AF6DDF">
        <w:rPr>
          <w:i/>
          <w:iCs/>
          <w:noProof/>
          <w:lang w:val="en-GB"/>
        </w:rPr>
        <w:t>ESEC/FSE 2018 - Proceedings of the 2018 26th ACM Joint Meeting on European Software Engineering Conference and Symposium on the Foundations of Software Engineering</w:t>
      </w:r>
      <w:r w:rsidRPr="00AF6DDF">
        <w:rPr>
          <w:noProof/>
          <w:lang w:val="en-GB"/>
        </w:rPr>
        <w:t>, [online] 18, pp.163–174. Available at: http://arxiv.org/abs/1803.06686 [Accessed 11 Dec. 2020].</w:t>
      </w:r>
    </w:p>
    <w:p w14:paraId="5E284992"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Hindle, A., Barr, E.T., Su, Z., Gabel, M. and Devanbu, P., (2012) On the naturalness of software. In: </w:t>
      </w:r>
      <w:r w:rsidRPr="00AF6DDF">
        <w:rPr>
          <w:i/>
          <w:iCs/>
          <w:noProof/>
          <w:lang w:val="en-GB"/>
        </w:rPr>
        <w:t>Proceedings - International Conference on Software Engineering</w:t>
      </w:r>
      <w:r w:rsidRPr="00AF6DDF">
        <w:rPr>
          <w:noProof/>
          <w:lang w:val="en-GB"/>
        </w:rPr>
        <w:t>. pp.837–847.</w:t>
      </w:r>
    </w:p>
    <w:p w14:paraId="4A9B5D4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Jan Šimbera, (2019) </w:t>
      </w:r>
      <w:r w:rsidRPr="00AF6DDF">
        <w:rPr>
          <w:i/>
          <w:iCs/>
          <w:noProof/>
          <w:lang w:val="en-GB"/>
        </w:rPr>
        <w:t>pysynth · PyPI</w:t>
      </w:r>
      <w:r w:rsidRPr="00AF6DDF">
        <w:rPr>
          <w:noProof/>
          <w:lang w:val="en-GB"/>
        </w:rPr>
        <w:t>. [online] github. Available at: https://pypi.org/project/pysynth/ [Accessed 27 Sep. 2020].</w:t>
      </w:r>
    </w:p>
    <w:p w14:paraId="455539B7"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Jayram, T.S., Kumar, R. and Sivakumar, D., (2003) Two applications of information complexity. In: </w:t>
      </w:r>
      <w:r w:rsidRPr="00AF6DDF">
        <w:rPr>
          <w:i/>
          <w:iCs/>
          <w:noProof/>
          <w:lang w:val="en-GB"/>
        </w:rPr>
        <w:t>Proceedings of the thirty-fifth ACM symposium on Theory of computing  - STOC ’03</w:t>
      </w:r>
      <w:r w:rsidRPr="00AF6DDF">
        <w:rPr>
          <w:noProof/>
          <w:lang w:val="en-GB"/>
        </w:rPr>
        <w:t>. [online] New York, New York, USA: Association for Computing Machinery (ACM), p.673. Available at: http://portal.acm.org/citation.cfm?doid=780542.780640 [Accessed 6 Dec. 2020].</w:t>
      </w:r>
    </w:p>
    <w:p w14:paraId="7193F6AC"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Klir, G.J. and Simon, H.A., (1991) The Architecture of Complexity. In: </w:t>
      </w:r>
      <w:r w:rsidRPr="00AF6DDF">
        <w:rPr>
          <w:i/>
          <w:iCs/>
          <w:noProof/>
          <w:lang w:val="en-GB"/>
        </w:rPr>
        <w:t>Facets of Systems Science</w:t>
      </w:r>
      <w:r w:rsidRPr="00AF6DDF">
        <w:rPr>
          <w:noProof/>
          <w:lang w:val="en-GB"/>
        </w:rPr>
        <w:t>. [online] Springer US, pp.457–476. Available at: https://link.springer.com/chapter/10.1007/978-1-4899-0718-9_31 [Accessed 6 Dec. 2020].</w:t>
      </w:r>
    </w:p>
    <w:p w14:paraId="546B127A"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Kumarsharma, D., Vohra, S., Gupta, T. and Goyal, V., (2018) Predicting the Algorithmic Time Complexity of Single Parametric Algorithms Using Multiclass Classification with Gradient Boosted Trees. </w:t>
      </w:r>
      <w:r w:rsidRPr="00AF6DDF">
        <w:rPr>
          <w:i/>
          <w:iCs/>
          <w:noProof/>
          <w:lang w:val="en-GB"/>
        </w:rPr>
        <w:t>2018 11th International Conference on Contemporary Computing, IC3 2018</w:t>
      </w:r>
      <w:r w:rsidRPr="00AF6DDF">
        <w:rPr>
          <w:noProof/>
          <w:lang w:val="en-GB"/>
        </w:rPr>
        <w:t>, pp.2–4.</w:t>
      </w:r>
    </w:p>
    <w:p w14:paraId="2AB0C50A"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Lehre, P.K. and Özcan, E., (2013) A runtime analysis of simple hyper-heuristics: To mix or not to mix operators. </w:t>
      </w:r>
      <w:r w:rsidRPr="00AF6DDF">
        <w:rPr>
          <w:i/>
          <w:iCs/>
          <w:noProof/>
          <w:lang w:val="en-GB"/>
        </w:rPr>
        <w:t xml:space="preserve">FOGA 2013 - Proceedings of the 12th ACM Workshop on Foundations </w:t>
      </w:r>
      <w:r w:rsidRPr="00AF6DDF">
        <w:rPr>
          <w:i/>
          <w:iCs/>
          <w:noProof/>
          <w:lang w:val="en-GB"/>
        </w:rPr>
        <w:lastRenderedPageBreak/>
        <w:t>of Genetic Algorithms</w:t>
      </w:r>
      <w:r w:rsidRPr="00AF6DDF">
        <w:rPr>
          <w:noProof/>
          <w:lang w:val="en-GB"/>
        </w:rPr>
        <w:t>, pp.97–104.</w:t>
      </w:r>
    </w:p>
    <w:p w14:paraId="5A83C7A1"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Li, J., He, P., Zhu, J. and Lyu, M.R., (2017) Software defect prediction via convolutional neural network. In: </w:t>
      </w:r>
      <w:r w:rsidRPr="00AF6DDF">
        <w:rPr>
          <w:i/>
          <w:iCs/>
          <w:noProof/>
          <w:lang w:val="en-GB"/>
        </w:rPr>
        <w:t>Proceedings - 2017 IEEE International Conference on Software Quality, Reliability and Security, QRS 2017</w:t>
      </w:r>
      <w:r w:rsidRPr="00AF6DDF">
        <w:rPr>
          <w:noProof/>
          <w:lang w:val="en-GB"/>
        </w:rPr>
        <w:t>. Institute of Electrical and Electronics Engineers Inc., pp.318–328.</w:t>
      </w:r>
    </w:p>
    <w:p w14:paraId="0C8E51C5"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Lloyd, S., (2001) Measures of Complexity: A Nonexhaustive List. </w:t>
      </w:r>
      <w:r w:rsidRPr="00AF6DDF">
        <w:rPr>
          <w:i/>
          <w:iCs/>
          <w:noProof/>
          <w:lang w:val="en-GB"/>
        </w:rPr>
        <w:t>IEEE Control Systems</w:t>
      </w:r>
      <w:r w:rsidRPr="00AF6DDF">
        <w:rPr>
          <w:noProof/>
          <w:lang w:val="en-GB"/>
        </w:rPr>
        <w:t>, 214, pp.7–8.</w:t>
      </w:r>
    </w:p>
    <w:p w14:paraId="4AE3A3B8"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Lu, M., Liu, Y., Li, H., Tan, D., He, X., Bi, W. and Li, W., (2019) Hyperbolic function embedding: Learning hierarchical representation for functions of source code in hyperbolic space. </w:t>
      </w:r>
      <w:r w:rsidRPr="00AF6DDF">
        <w:rPr>
          <w:i/>
          <w:iCs/>
          <w:noProof/>
          <w:lang w:val="en-GB"/>
        </w:rPr>
        <w:t>Symmetry</w:t>
      </w:r>
      <w:r w:rsidRPr="00AF6DDF">
        <w:rPr>
          <w:noProof/>
          <w:lang w:val="en-GB"/>
        </w:rPr>
        <w:t>, 112.</w:t>
      </w:r>
    </w:p>
    <w:p w14:paraId="1A0CA9AE"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M, H. and M.N, S., (2015) A Review on Evaluation Metrics for Data Classification Evaluations. </w:t>
      </w:r>
      <w:r w:rsidRPr="00AF6DDF">
        <w:rPr>
          <w:i/>
          <w:iCs/>
          <w:noProof/>
          <w:lang w:val="en-GB"/>
        </w:rPr>
        <w:t>International Journal of Data Mining &amp; Knowledge Management Process</w:t>
      </w:r>
      <w:r w:rsidRPr="00AF6DDF">
        <w:rPr>
          <w:noProof/>
          <w:lang w:val="en-GB"/>
        </w:rPr>
        <w:t>, 52, pp.01–11.</w:t>
      </w:r>
    </w:p>
    <w:p w14:paraId="72D637E6"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Martin, F., (2018) </w:t>
      </w:r>
      <w:r w:rsidRPr="00AF6DDF">
        <w:rPr>
          <w:i/>
          <w:iCs/>
          <w:noProof/>
          <w:lang w:val="en-GB"/>
        </w:rPr>
        <w:t>Refactoring</w:t>
      </w:r>
      <w:r w:rsidRPr="00AF6DDF">
        <w:rPr>
          <w:noProof/>
          <w:lang w:val="en-GB"/>
        </w:rPr>
        <w:t>. [online] Available at: https://martinfowler.com/books/refactoring.html [Accessed 10 Dec. 2020].</w:t>
      </w:r>
    </w:p>
    <w:p w14:paraId="1F2B5B88"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McCabe, T.J., (2020) </w:t>
      </w:r>
      <w:r w:rsidRPr="00AF6DDF">
        <w:rPr>
          <w:i/>
          <w:iCs/>
          <w:noProof/>
          <w:lang w:val="en-GB"/>
        </w:rPr>
        <w:t>A complexity measure | Proceedings of the 2nd international conference on Software engineering</w:t>
      </w:r>
      <w:r w:rsidRPr="00AF6DDF">
        <w:rPr>
          <w:noProof/>
          <w:lang w:val="en-GB"/>
        </w:rPr>
        <w:t>. [online] ICSE ’76: Proceedings of the 2nd international conference on Software engineering. Available at: https://dl.acm.org/doi/10.5555/800253.807712 [Accessed 27 Sep. 2020].</w:t>
      </w:r>
    </w:p>
    <w:p w14:paraId="5D63365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Mikolov, T., Chen, K., Corrado, G. and Dean, J., (2013) Efficient estimation of word representations in vector space. In: </w:t>
      </w:r>
      <w:r w:rsidRPr="00AF6DDF">
        <w:rPr>
          <w:i/>
          <w:iCs/>
          <w:noProof/>
          <w:lang w:val="en-GB"/>
        </w:rPr>
        <w:t>1st International Conference on Learning Representations, ICLR 2013 - Workshop Track Proceedings</w:t>
      </w:r>
      <w:r w:rsidRPr="00AF6DDF">
        <w:rPr>
          <w:noProof/>
          <w:lang w:val="en-GB"/>
        </w:rPr>
        <w:t>. [online] International Conference on Learning Representations, ICLR. Available at: http://ronan.collobert.com/senna/ [Accessed 8 Dec. 2020].</w:t>
      </w:r>
    </w:p>
    <w:p w14:paraId="422786F6"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Nagaraj, N., Balasubramanian, K. and Dey, S., (2013) A new complexity measure for time series analysis and classification. </w:t>
      </w:r>
      <w:r w:rsidRPr="00AF6DDF">
        <w:rPr>
          <w:i/>
          <w:iCs/>
          <w:noProof/>
          <w:lang w:val="en-GB"/>
        </w:rPr>
        <w:t>European Physical Journal: Special Topics</w:t>
      </w:r>
      <w:r w:rsidRPr="00AF6DDF">
        <w:rPr>
          <w:noProof/>
          <w:lang w:val="en-GB"/>
        </w:rPr>
        <w:t>, 2223–4, pp.847–860.</w:t>
      </w:r>
    </w:p>
    <w:p w14:paraId="0171546D"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Narayanan, A., Chandramohan, M., Venkatesan, R., Chen, L., Liu, Y. and Jaiswal, S., (2017) graph2vec: Learning Distributed Representations of Graphs. </w:t>
      </w:r>
      <w:r w:rsidRPr="00AF6DDF">
        <w:rPr>
          <w:i/>
          <w:iCs/>
          <w:noProof/>
          <w:lang w:val="en-GB"/>
        </w:rPr>
        <w:t>28th Modern Artificial Intelligence and Cognitive Science Conference, MAICS 2017</w:t>
      </w:r>
      <w:r w:rsidRPr="00AF6DDF">
        <w:rPr>
          <w:noProof/>
          <w:lang w:val="en-GB"/>
        </w:rPr>
        <w:t>, [online] pp.189–190. Available at: http://arxiv.org/abs/1707.05005.</w:t>
      </w:r>
    </w:p>
    <w:p w14:paraId="73C090E4"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Nguyen, T.D., Nguyen, A.T. and Nguyen, T.N., (2016) Mapping API elements for code migration with vector representations. In: </w:t>
      </w:r>
      <w:r w:rsidRPr="00AF6DDF">
        <w:rPr>
          <w:i/>
          <w:iCs/>
          <w:noProof/>
          <w:lang w:val="en-GB"/>
        </w:rPr>
        <w:t>Proceedings - International Conference on Software Engineering</w:t>
      </w:r>
      <w:r w:rsidRPr="00AF6DDF">
        <w:rPr>
          <w:noProof/>
          <w:lang w:val="en-GB"/>
        </w:rPr>
        <w:t>. [online] New York, NY, USA: IEEE Computer Society, pp.756–758. Available at: https://dl.acm.org/doi/10.1145/2889160.2892661 [Accessed 11 Dec. 2020].</w:t>
      </w:r>
    </w:p>
    <w:p w14:paraId="3D837CFB"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Oliveto, P.S., He, J. and Yao, X., (2007) Time complexity of evolutionary algorithms for combinatorial optimization: A decade of results. </w:t>
      </w:r>
      <w:r w:rsidRPr="00AF6DDF">
        <w:rPr>
          <w:i/>
          <w:iCs/>
          <w:noProof/>
          <w:lang w:val="en-GB"/>
        </w:rPr>
        <w:t>International Journal of Automation and Computing</w:t>
      </w:r>
      <w:r w:rsidRPr="00AF6DDF">
        <w:rPr>
          <w:noProof/>
          <w:lang w:val="en-GB"/>
        </w:rPr>
        <w:t>, 43, pp.281–293.</w:t>
      </w:r>
    </w:p>
    <w:p w14:paraId="785E7BD4"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Padua, D., Ghoting, A., Gunnels, J.A., Squillante, M.S., Meseguer, J., Cownie, J.H., Roweth, D., Adve, S. V., Boehm, H.J., McKee, S.A., Wisniewski, R.W., Karypis, G., Malony, A.D., Gottlieb, S., Riesen, R., Maccabe, A.B., Bilardi, G., Pietracaprina, A., Kejariwal, A., Nicolau, A., Lengauer, C., Gustafson, J.L., Gropp, W., Prost, J.-P., Padua, D., Lowney, G., Amestoy, P., Buttari, A., Duff, I., Guermouche, A., L’Excellent, J.-Y., Uçar, B., Halstead, R.H., Nemirovsky, M., Amestoy, P., Buttari, A., Duff, I., Guermouche, A., L’Excellent, J.-Y., Uçar, B. and Pakin, S., (2011) Moore’s Law. In: </w:t>
      </w:r>
      <w:r w:rsidRPr="00AF6DDF">
        <w:rPr>
          <w:i/>
          <w:iCs/>
          <w:noProof/>
          <w:lang w:val="en-GB"/>
        </w:rPr>
        <w:t>Encyclopedia of Parallel Computing</w:t>
      </w:r>
      <w:r w:rsidRPr="00AF6DDF">
        <w:rPr>
          <w:noProof/>
          <w:lang w:val="en-GB"/>
        </w:rPr>
        <w:t>. [online] Boston, MA: Springer US, pp.1177–1184. Available at: http://link.springer.com/10.1007/978-0-387-09766-4_81 [Accessed 6 Dec. 2020].</w:t>
      </w:r>
    </w:p>
    <w:p w14:paraId="5BC15B44"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Papadimitriou, C., (2014) Algorithms, complexity, and the sciences. </w:t>
      </w:r>
      <w:r w:rsidRPr="00AF6DDF">
        <w:rPr>
          <w:i/>
          <w:iCs/>
          <w:noProof/>
          <w:lang w:val="en-GB"/>
        </w:rPr>
        <w:t>Proceedings of the National Academy of Sciences of the United States of America</w:t>
      </w:r>
      <w:r w:rsidRPr="00AF6DDF">
        <w:rPr>
          <w:noProof/>
          <w:lang w:val="en-GB"/>
        </w:rPr>
        <w:t xml:space="preserve">, [online] 11145, pp.15881–15887. Available at: www.pnas.org/cgi/doi/10.1073/pnas.1416954111 [Accessed 6 Dec. </w:t>
      </w:r>
      <w:r w:rsidRPr="00AF6DDF">
        <w:rPr>
          <w:noProof/>
          <w:lang w:val="en-GB"/>
        </w:rPr>
        <w:lastRenderedPageBreak/>
        <w:t>2020].</w:t>
      </w:r>
    </w:p>
    <w:p w14:paraId="23D7253C"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Pradel, M., Darmstadt, T. and Koushik Sen, G., (n.d.) </w:t>
      </w:r>
      <w:r w:rsidRPr="00AF6DDF">
        <w:rPr>
          <w:i/>
          <w:iCs/>
          <w:noProof/>
          <w:lang w:val="en-GB"/>
        </w:rPr>
        <w:t>DeepBugs: A Learning Approach to Name-based Bug Detection</w:t>
      </w:r>
      <w:r w:rsidRPr="00AF6DDF">
        <w:rPr>
          <w:noProof/>
          <w:lang w:val="en-GB"/>
        </w:rPr>
        <w:t>. [online] Available at: https://lgtm.com/ [Accessed 11 Dec. 2020].</w:t>
      </w:r>
    </w:p>
    <w:p w14:paraId="0FBC26FF"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Rubinstein, R., (1999) The Cross-Entropy Method for Combinatorial and Continuous Optimization. </w:t>
      </w:r>
      <w:r w:rsidRPr="00AF6DDF">
        <w:rPr>
          <w:i/>
          <w:iCs/>
          <w:noProof/>
          <w:lang w:val="en-GB"/>
        </w:rPr>
        <w:t>Methodology And Computing In Applied Probability</w:t>
      </w:r>
      <w:r w:rsidRPr="00AF6DDF">
        <w:rPr>
          <w:noProof/>
          <w:lang w:val="en-GB"/>
        </w:rPr>
        <w:t>, [online] 12, pp.127–190. Available at: https://link.springer.com/article/10.1023/A:1010091220143 [Accessed 13 Feb. 2021].</w:t>
      </w:r>
    </w:p>
    <w:p w14:paraId="4030C0F4"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ikka, J., Satya, K., Kumar, Y., Uppal, S., Shah, R.R. and Zimmermann, R., (2020) Learning Based Methods for Code Runtime Complexity Prediction. </w:t>
      </w:r>
      <w:r w:rsidRPr="00AF6DDF">
        <w:rPr>
          <w:i/>
          <w:iCs/>
          <w:noProof/>
          <w:lang w:val="en-GB"/>
        </w:rPr>
        <w:t>Lecture Notes in Computer Science (including subseries Lecture Notes in Artificial Intelligence and Lecture Notes in Bioinformatics)</w:t>
      </w:r>
      <w:r w:rsidRPr="00AF6DDF">
        <w:rPr>
          <w:noProof/>
          <w:lang w:val="en-GB"/>
        </w:rPr>
        <w:t>, 12035 LNCS, pp.313–325.</w:t>
      </w:r>
    </w:p>
    <w:p w14:paraId="296732F3"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ikka, J.K.A., (2019) </w:t>
      </w:r>
      <w:r w:rsidRPr="00AF6DDF">
        <w:rPr>
          <w:i/>
          <w:iCs/>
          <w:noProof/>
          <w:lang w:val="en-GB"/>
        </w:rPr>
        <w:t>GitHub - midas-research/corcod-dataset: CoRCoD: Code Runtime Complexity Dataset</w:t>
      </w:r>
      <w:r w:rsidRPr="00AF6DDF">
        <w:rPr>
          <w:noProof/>
          <w:lang w:val="en-GB"/>
        </w:rPr>
        <w:t>. [online] MIDAS Research Laboratory, IIIT-Delhi. Available at: https://github.com/midas-research/corcod-dataset [Accessed 27 Sep. 2020].</w:t>
      </w:r>
    </w:p>
    <w:p w14:paraId="771A53BD"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lattonK. Clint, B.L.E., (2005) </w:t>
      </w:r>
      <w:r w:rsidRPr="00AF6DDF">
        <w:rPr>
          <w:i/>
          <w:iCs/>
          <w:noProof/>
          <w:lang w:val="en-GB"/>
        </w:rPr>
        <w:t>Source Code Repository - an overview | ScienceDirect Topics</w:t>
      </w:r>
      <w:r w:rsidRPr="00AF6DDF">
        <w:rPr>
          <w:noProof/>
          <w:lang w:val="en-GB"/>
        </w:rPr>
        <w:t>. [online] Available at: https://www.sciencedirect.com/topics/computer-science/source-code-repository [Accessed 6 Dec. 2020].</w:t>
      </w:r>
    </w:p>
    <w:p w14:paraId="480B7418" w14:textId="77777777" w:rsidR="00AF6DDF" w:rsidRPr="00AF6DDF" w:rsidRDefault="00AF6DDF" w:rsidP="00AF6DDF">
      <w:pPr>
        <w:widowControl w:val="0"/>
        <w:autoSpaceDE w:val="0"/>
        <w:autoSpaceDN w:val="0"/>
        <w:adjustRightInd w:val="0"/>
        <w:rPr>
          <w:noProof/>
          <w:lang w:val="en-GB"/>
        </w:rPr>
      </w:pPr>
      <w:r w:rsidRPr="00AF6DDF">
        <w:rPr>
          <w:noProof/>
          <w:lang w:val="en-GB"/>
        </w:rPr>
        <w:t>Smilkov, D., Thorat, N., Nicholson, C., Reif, E., Viégas, F.B. and Wattenberg, M., (2016) Embedding Projector: Interactive Visualization and Interpretation of Embeddings. [online] Available at: http://arxiv.org/abs/1611.05469 [Accessed 12 Dec. 2020].</w:t>
      </w:r>
    </w:p>
    <w:p w14:paraId="7A718F1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oler-Toscano, F. and Zenil, H., (2017) A Computable Measure of Algorithmic Probability by Finite Approximations with an Application to Integer Sequences. </w:t>
      </w:r>
      <w:r w:rsidRPr="00AF6DDF">
        <w:rPr>
          <w:i/>
          <w:iCs/>
          <w:noProof/>
          <w:lang w:val="en-GB"/>
        </w:rPr>
        <w:t>Complexity</w:t>
      </w:r>
      <w:r w:rsidRPr="00AF6DDF">
        <w:rPr>
          <w:noProof/>
          <w:lang w:val="en-GB"/>
        </w:rPr>
        <w:t>, 2017.</w:t>
      </w:r>
    </w:p>
    <w:p w14:paraId="718A4A8D"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rikant, S. and Aggarwal, V., (2014) A system to grade computer programming skills using machine learning. In: </w:t>
      </w:r>
      <w:r w:rsidRPr="00AF6DDF">
        <w:rPr>
          <w:i/>
          <w:iCs/>
          <w:noProof/>
          <w:lang w:val="en-GB"/>
        </w:rPr>
        <w:t>Proceedings of the ACM SIGKDD International Conference on Knowledge Discovery and Data Mining</w:t>
      </w:r>
      <w:r w:rsidRPr="00AF6DDF">
        <w:rPr>
          <w:noProof/>
          <w:lang w:val="en-GB"/>
        </w:rPr>
        <w:t>. [online] New York, New York, USA: Association for Computing Machinery, pp.1887–1896. Available at: http://dl.acm.org/citation.cfm?doid=2623330.2623377 [Accessed 6 Dec. 2020].</w:t>
      </w:r>
    </w:p>
    <w:p w14:paraId="615AF93C"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tanford encyclopedia, (2020) </w:t>
      </w:r>
      <w:r w:rsidRPr="00AF6DDF">
        <w:rPr>
          <w:i/>
          <w:iCs/>
          <w:noProof/>
          <w:lang w:val="en-GB"/>
        </w:rPr>
        <w:t>Computational Complexity Theory (Stanford Encyclopedia of Philosophy)</w:t>
      </w:r>
      <w:r w:rsidRPr="00AF6DDF">
        <w:rPr>
          <w:noProof/>
          <w:lang w:val="en-GB"/>
        </w:rPr>
        <w:t>. [online] Available at: https://plato.stanford.edu/entries/computational-complexity/ [Accessed 3 Dec. 2020].</w:t>
      </w:r>
    </w:p>
    <w:p w14:paraId="7A184FEE"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UMIT VOHRA vipul goyal, (2017) </w:t>
      </w:r>
      <w:r w:rsidRPr="00AF6DDF">
        <w:rPr>
          <w:i/>
          <w:iCs/>
          <w:noProof/>
          <w:lang w:val="en-GB"/>
        </w:rPr>
        <w:t>Predicitng_Time_Complexity/Output_Data at master · saisumit/Predicitng_Time_Complexity · GitHub</w:t>
      </w:r>
      <w:r w:rsidRPr="00AF6DDF">
        <w:rPr>
          <w:noProof/>
          <w:lang w:val="en-GB"/>
        </w:rPr>
        <w:t>. [online] github. Available at: https://github.com/saisumit/Predicitng_Time_Complexity/tree/master/Output_Data [Accessed 27 Sep. 2020].</w:t>
      </w:r>
    </w:p>
    <w:p w14:paraId="11BF5533"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Sun, Z., Zhu, Q., Mou, L., Xiong, Y., Li, G. and Zhang, L., (2019) A Grammar-Based Structural CNN Decoder for Code Generation. </w:t>
      </w:r>
      <w:r w:rsidRPr="00AF6DDF">
        <w:rPr>
          <w:i/>
          <w:iCs/>
          <w:noProof/>
          <w:lang w:val="en-GB"/>
        </w:rPr>
        <w:t>Proceedings of the AAAI Conference on Artificial Intelligence</w:t>
      </w:r>
      <w:r w:rsidRPr="00AF6DDF">
        <w:rPr>
          <w:noProof/>
          <w:lang w:val="en-GB"/>
        </w:rPr>
        <w:t>, [online] 3301, pp.7055–7062. Available at: https://github.com/zysszy/GrammarCNN [Accessed 27 Sep. 2020].</w:t>
      </w:r>
    </w:p>
    <w:p w14:paraId="74344331"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White, M., Tufano, M., Martinez, M., Monperrus, M. and Poshyvanyk, D., (2019) Sorting and Transforming Program Repair Ingredients via Deep Learning Code Similarities. </w:t>
      </w:r>
      <w:r w:rsidRPr="00AF6DDF">
        <w:rPr>
          <w:i/>
          <w:iCs/>
          <w:noProof/>
          <w:lang w:val="en-GB"/>
        </w:rPr>
        <w:t>SANER 2019 - Proceedings of the 2019 IEEE 26th International Conference on Software Analysis, Evolution, and Reengineering</w:t>
      </w:r>
      <w:r w:rsidRPr="00AF6DDF">
        <w:rPr>
          <w:noProof/>
          <w:lang w:val="en-GB"/>
        </w:rPr>
        <w:t>, pp.479–490.</w:t>
      </w:r>
    </w:p>
    <w:p w14:paraId="14029B73"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Wirth, N., (1995) </w:t>
      </w:r>
      <w:r w:rsidRPr="00AF6DDF">
        <w:rPr>
          <w:i/>
          <w:iCs/>
          <w:noProof/>
          <w:lang w:val="en-GB"/>
        </w:rPr>
        <w:t>Wirth (1995) IEEE Computer.pdf</w:t>
      </w:r>
      <w:r w:rsidRPr="00AF6DDF">
        <w:rPr>
          <w:noProof/>
          <w:lang w:val="en-GB"/>
        </w:rPr>
        <w:t xml:space="preserve">. </w:t>
      </w:r>
      <w:r w:rsidRPr="00AF6DDF">
        <w:rPr>
          <w:i/>
          <w:iCs/>
          <w:noProof/>
          <w:lang w:val="en-GB"/>
        </w:rPr>
        <w:t>Cybersquare</w:t>
      </w:r>
      <w:r w:rsidRPr="00AF6DDF">
        <w:rPr>
          <w:noProof/>
          <w:lang w:val="en-GB"/>
        </w:rPr>
        <w:t>, .</w:t>
      </w:r>
    </w:p>
    <w:p w14:paraId="43124CF0" w14:textId="77777777" w:rsidR="00AF6DDF" w:rsidRPr="00AF6DDF" w:rsidRDefault="00AF6DDF" w:rsidP="00AF6DDF">
      <w:pPr>
        <w:widowControl w:val="0"/>
        <w:autoSpaceDE w:val="0"/>
        <w:autoSpaceDN w:val="0"/>
        <w:adjustRightInd w:val="0"/>
        <w:rPr>
          <w:noProof/>
          <w:lang w:val="en-GB"/>
        </w:rPr>
      </w:pPr>
      <w:r w:rsidRPr="00AF6DDF">
        <w:rPr>
          <w:noProof/>
          <w:lang w:val="en-GB"/>
        </w:rPr>
        <w:t xml:space="preserve">Yao, Z., Sun, Y., Ding, W., Rao, N. and Xiong, H., (2018) Dynamic word embeddings for evolving semantic discovery. </w:t>
      </w:r>
      <w:r w:rsidRPr="00AF6DDF">
        <w:rPr>
          <w:i/>
          <w:iCs/>
          <w:noProof/>
          <w:lang w:val="en-GB"/>
        </w:rPr>
        <w:t>WSDM 2018 - Proceedings of the 11th ACM International Conference on Web Search and Data Mining</w:t>
      </w:r>
      <w:r w:rsidRPr="00AF6DDF">
        <w:rPr>
          <w:noProof/>
          <w:lang w:val="en-GB"/>
        </w:rPr>
        <w:t>, 2018-Febua, pp.673–681.</w:t>
      </w:r>
    </w:p>
    <w:p w14:paraId="301E7BF0" w14:textId="77777777" w:rsidR="00AF6DDF" w:rsidRPr="00AF6DDF" w:rsidRDefault="00AF6DDF" w:rsidP="00AF6DDF">
      <w:pPr>
        <w:widowControl w:val="0"/>
        <w:autoSpaceDE w:val="0"/>
        <w:autoSpaceDN w:val="0"/>
        <w:adjustRightInd w:val="0"/>
        <w:rPr>
          <w:noProof/>
        </w:rPr>
      </w:pPr>
      <w:r w:rsidRPr="00AF6DDF">
        <w:rPr>
          <w:noProof/>
          <w:lang w:val="en-GB"/>
        </w:rPr>
        <w:t xml:space="preserve">Yonai, H., Hayase, Y. and Kitagawa, H., (2019) Mercem: Method Name Recommendation Based on Call Graph Embedding. </w:t>
      </w:r>
      <w:r w:rsidRPr="00AF6DDF">
        <w:rPr>
          <w:i/>
          <w:iCs/>
          <w:noProof/>
          <w:lang w:val="en-GB"/>
        </w:rPr>
        <w:t>Proceedings - Asia-Pacific Software Engineering Conference, APSEC</w:t>
      </w:r>
      <w:r w:rsidRPr="00AF6DDF">
        <w:rPr>
          <w:noProof/>
          <w:lang w:val="en-GB"/>
        </w:rPr>
        <w:t>, 2019-Decem, pp.134–141.</w:t>
      </w:r>
    </w:p>
    <w:p w14:paraId="1397108D" w14:textId="1C857D7B" w:rsidR="009E79A5" w:rsidRPr="00A02A3E" w:rsidRDefault="009E79A5" w:rsidP="00AF6DDF">
      <w:pPr>
        <w:widowControl w:val="0"/>
        <w:autoSpaceDE w:val="0"/>
        <w:autoSpaceDN w:val="0"/>
        <w:adjustRightInd w:val="0"/>
        <w:rPr>
          <w:b/>
          <w:bCs/>
        </w:rPr>
      </w:pPr>
      <w:r>
        <w:rPr>
          <w:b/>
          <w:bCs/>
        </w:rPr>
        <w:fldChar w:fldCharType="end"/>
      </w:r>
    </w:p>
    <w:p w14:paraId="2562B7BB" w14:textId="77777777" w:rsidR="009E79A5" w:rsidRDefault="009E79A5" w:rsidP="007547C2">
      <w:pPr>
        <w:rPr>
          <w:lang w:val="en-US"/>
        </w:rPr>
      </w:pPr>
    </w:p>
    <w:p w14:paraId="572F57D9" w14:textId="77777777" w:rsidR="009E79A5" w:rsidRDefault="009E79A5" w:rsidP="007547C2">
      <w:pPr>
        <w:rPr>
          <w:lang w:val="en-US"/>
        </w:rPr>
      </w:pPr>
    </w:p>
    <w:p w14:paraId="4E4A14A5" w14:textId="77777777" w:rsidR="009E79A5" w:rsidRPr="00D80945" w:rsidRDefault="009E79A5" w:rsidP="007547C2">
      <w:pPr>
        <w:rPr>
          <w:lang w:val="en-US"/>
        </w:rPr>
      </w:pPr>
    </w:p>
    <w:sectPr w:rsidR="009E79A5" w:rsidRPr="00D80945" w:rsidSect="00A70E5B">
      <w:footerReference w:type="default" r:id="rId53"/>
      <w:pgSz w:w="11900" w:h="16840"/>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B1625D" w14:textId="77777777" w:rsidR="008E3095" w:rsidRDefault="008E3095" w:rsidP="00E41B35">
      <w:r>
        <w:separator/>
      </w:r>
    </w:p>
  </w:endnote>
  <w:endnote w:type="continuationSeparator" w:id="0">
    <w:p w14:paraId="26D6C5F6" w14:textId="77777777" w:rsidR="008E3095" w:rsidRDefault="008E3095" w:rsidP="00E41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0590412"/>
      <w:docPartObj>
        <w:docPartGallery w:val="Page Numbers (Bottom of Page)"/>
        <w:docPartUnique/>
      </w:docPartObj>
    </w:sdtPr>
    <w:sdtContent>
      <w:p w14:paraId="775B4EB1" w14:textId="77777777" w:rsidR="00EE157C" w:rsidRDefault="00EE157C" w:rsidP="00C36A3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E6C102" w14:textId="77777777" w:rsidR="00EE157C" w:rsidRDefault="00EE15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01D4A" w14:textId="77777777" w:rsidR="00EE157C" w:rsidRDefault="00EE157C">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68424348"/>
      <w:docPartObj>
        <w:docPartGallery w:val="Page Numbers (Bottom of Page)"/>
        <w:docPartUnique/>
      </w:docPartObj>
    </w:sdtPr>
    <w:sdtContent>
      <w:p w14:paraId="6B917A97" w14:textId="77777777" w:rsidR="00EE157C" w:rsidRDefault="00EE157C" w:rsidP="007F0CE0">
        <w:pPr>
          <w:pStyle w:val="Footer"/>
          <w:framePr w:wrap="none" w:vAnchor="text" w:hAnchor="page" w:x="6174" w:y="3"/>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D6323E" w14:textId="77777777" w:rsidR="008E3095" w:rsidRDefault="008E3095" w:rsidP="00E41B35">
      <w:r>
        <w:separator/>
      </w:r>
    </w:p>
  </w:footnote>
  <w:footnote w:type="continuationSeparator" w:id="0">
    <w:p w14:paraId="4BE104AA" w14:textId="77777777" w:rsidR="008E3095" w:rsidRDefault="008E3095" w:rsidP="00E41B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539E8"/>
    <w:multiLevelType w:val="hybridMultilevel"/>
    <w:tmpl w:val="61AA44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5C72BF"/>
    <w:multiLevelType w:val="hybridMultilevel"/>
    <w:tmpl w:val="C40EF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E707C"/>
    <w:multiLevelType w:val="multilevel"/>
    <w:tmpl w:val="3DFA0C44"/>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5E69C3"/>
    <w:multiLevelType w:val="hybridMultilevel"/>
    <w:tmpl w:val="6A1C50AC"/>
    <w:lvl w:ilvl="0" w:tplc="08090001">
      <w:start w:val="1"/>
      <w:numFmt w:val="bullet"/>
      <w:lvlText w:val=""/>
      <w:lvlJc w:val="left"/>
      <w:pPr>
        <w:ind w:left="714" w:hanging="360"/>
      </w:pPr>
      <w:rPr>
        <w:rFonts w:ascii="Symbol" w:hAnsi="Symbol" w:hint="default"/>
      </w:rPr>
    </w:lvl>
    <w:lvl w:ilvl="1" w:tplc="08090003" w:tentative="1">
      <w:start w:val="1"/>
      <w:numFmt w:val="bullet"/>
      <w:lvlText w:val="o"/>
      <w:lvlJc w:val="left"/>
      <w:pPr>
        <w:ind w:left="1434" w:hanging="360"/>
      </w:pPr>
      <w:rPr>
        <w:rFonts w:ascii="Courier New" w:hAnsi="Courier New" w:cs="Courier New" w:hint="default"/>
      </w:rPr>
    </w:lvl>
    <w:lvl w:ilvl="2" w:tplc="08090005" w:tentative="1">
      <w:start w:val="1"/>
      <w:numFmt w:val="bullet"/>
      <w:lvlText w:val=""/>
      <w:lvlJc w:val="left"/>
      <w:pPr>
        <w:ind w:left="2154" w:hanging="360"/>
      </w:pPr>
      <w:rPr>
        <w:rFonts w:ascii="Wingdings" w:hAnsi="Wingdings" w:hint="default"/>
      </w:rPr>
    </w:lvl>
    <w:lvl w:ilvl="3" w:tplc="08090001" w:tentative="1">
      <w:start w:val="1"/>
      <w:numFmt w:val="bullet"/>
      <w:lvlText w:val=""/>
      <w:lvlJc w:val="left"/>
      <w:pPr>
        <w:ind w:left="2874" w:hanging="360"/>
      </w:pPr>
      <w:rPr>
        <w:rFonts w:ascii="Symbol" w:hAnsi="Symbol" w:hint="default"/>
      </w:rPr>
    </w:lvl>
    <w:lvl w:ilvl="4" w:tplc="08090003" w:tentative="1">
      <w:start w:val="1"/>
      <w:numFmt w:val="bullet"/>
      <w:lvlText w:val="o"/>
      <w:lvlJc w:val="left"/>
      <w:pPr>
        <w:ind w:left="3594" w:hanging="360"/>
      </w:pPr>
      <w:rPr>
        <w:rFonts w:ascii="Courier New" w:hAnsi="Courier New" w:cs="Courier New" w:hint="default"/>
      </w:rPr>
    </w:lvl>
    <w:lvl w:ilvl="5" w:tplc="08090005" w:tentative="1">
      <w:start w:val="1"/>
      <w:numFmt w:val="bullet"/>
      <w:lvlText w:val=""/>
      <w:lvlJc w:val="left"/>
      <w:pPr>
        <w:ind w:left="4314" w:hanging="360"/>
      </w:pPr>
      <w:rPr>
        <w:rFonts w:ascii="Wingdings" w:hAnsi="Wingdings" w:hint="default"/>
      </w:rPr>
    </w:lvl>
    <w:lvl w:ilvl="6" w:tplc="08090001" w:tentative="1">
      <w:start w:val="1"/>
      <w:numFmt w:val="bullet"/>
      <w:lvlText w:val=""/>
      <w:lvlJc w:val="left"/>
      <w:pPr>
        <w:ind w:left="5034" w:hanging="360"/>
      </w:pPr>
      <w:rPr>
        <w:rFonts w:ascii="Symbol" w:hAnsi="Symbol" w:hint="default"/>
      </w:rPr>
    </w:lvl>
    <w:lvl w:ilvl="7" w:tplc="08090003" w:tentative="1">
      <w:start w:val="1"/>
      <w:numFmt w:val="bullet"/>
      <w:lvlText w:val="o"/>
      <w:lvlJc w:val="left"/>
      <w:pPr>
        <w:ind w:left="5754" w:hanging="360"/>
      </w:pPr>
      <w:rPr>
        <w:rFonts w:ascii="Courier New" w:hAnsi="Courier New" w:cs="Courier New" w:hint="default"/>
      </w:rPr>
    </w:lvl>
    <w:lvl w:ilvl="8" w:tplc="08090005" w:tentative="1">
      <w:start w:val="1"/>
      <w:numFmt w:val="bullet"/>
      <w:lvlText w:val=""/>
      <w:lvlJc w:val="left"/>
      <w:pPr>
        <w:ind w:left="6474" w:hanging="360"/>
      </w:pPr>
      <w:rPr>
        <w:rFonts w:ascii="Wingdings" w:hAnsi="Wingdings" w:hint="default"/>
      </w:rPr>
    </w:lvl>
  </w:abstractNum>
  <w:abstractNum w:abstractNumId="4" w15:restartNumberingAfterBreak="0">
    <w:nsid w:val="14B87BB8"/>
    <w:multiLevelType w:val="hybridMultilevel"/>
    <w:tmpl w:val="1DEA0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A767CA"/>
    <w:multiLevelType w:val="hybridMultilevel"/>
    <w:tmpl w:val="3E166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C94010"/>
    <w:multiLevelType w:val="multilevel"/>
    <w:tmpl w:val="BB7E63A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7236D62"/>
    <w:multiLevelType w:val="multilevel"/>
    <w:tmpl w:val="3C2CBFA8"/>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9E54586"/>
    <w:multiLevelType w:val="hybridMultilevel"/>
    <w:tmpl w:val="CC8483EA"/>
    <w:lvl w:ilvl="0" w:tplc="08090001">
      <w:start w:val="1"/>
      <w:numFmt w:val="bullet"/>
      <w:lvlText w:val=""/>
      <w:lvlJc w:val="left"/>
      <w:pPr>
        <w:ind w:left="714" w:hanging="360"/>
      </w:pPr>
      <w:rPr>
        <w:rFonts w:ascii="Symbol" w:hAnsi="Symbol" w:hint="default"/>
      </w:rPr>
    </w:lvl>
    <w:lvl w:ilvl="1" w:tplc="08090003" w:tentative="1">
      <w:start w:val="1"/>
      <w:numFmt w:val="bullet"/>
      <w:lvlText w:val="o"/>
      <w:lvlJc w:val="left"/>
      <w:pPr>
        <w:ind w:left="1434" w:hanging="360"/>
      </w:pPr>
      <w:rPr>
        <w:rFonts w:ascii="Courier New" w:hAnsi="Courier New" w:cs="Courier New" w:hint="default"/>
      </w:rPr>
    </w:lvl>
    <w:lvl w:ilvl="2" w:tplc="08090005" w:tentative="1">
      <w:start w:val="1"/>
      <w:numFmt w:val="bullet"/>
      <w:lvlText w:val=""/>
      <w:lvlJc w:val="left"/>
      <w:pPr>
        <w:ind w:left="2154" w:hanging="360"/>
      </w:pPr>
      <w:rPr>
        <w:rFonts w:ascii="Wingdings" w:hAnsi="Wingdings" w:hint="default"/>
      </w:rPr>
    </w:lvl>
    <w:lvl w:ilvl="3" w:tplc="08090001" w:tentative="1">
      <w:start w:val="1"/>
      <w:numFmt w:val="bullet"/>
      <w:lvlText w:val=""/>
      <w:lvlJc w:val="left"/>
      <w:pPr>
        <w:ind w:left="2874" w:hanging="360"/>
      </w:pPr>
      <w:rPr>
        <w:rFonts w:ascii="Symbol" w:hAnsi="Symbol" w:hint="default"/>
      </w:rPr>
    </w:lvl>
    <w:lvl w:ilvl="4" w:tplc="08090003" w:tentative="1">
      <w:start w:val="1"/>
      <w:numFmt w:val="bullet"/>
      <w:lvlText w:val="o"/>
      <w:lvlJc w:val="left"/>
      <w:pPr>
        <w:ind w:left="3594" w:hanging="360"/>
      </w:pPr>
      <w:rPr>
        <w:rFonts w:ascii="Courier New" w:hAnsi="Courier New" w:cs="Courier New" w:hint="default"/>
      </w:rPr>
    </w:lvl>
    <w:lvl w:ilvl="5" w:tplc="08090005" w:tentative="1">
      <w:start w:val="1"/>
      <w:numFmt w:val="bullet"/>
      <w:lvlText w:val=""/>
      <w:lvlJc w:val="left"/>
      <w:pPr>
        <w:ind w:left="4314" w:hanging="360"/>
      </w:pPr>
      <w:rPr>
        <w:rFonts w:ascii="Wingdings" w:hAnsi="Wingdings" w:hint="default"/>
      </w:rPr>
    </w:lvl>
    <w:lvl w:ilvl="6" w:tplc="08090001" w:tentative="1">
      <w:start w:val="1"/>
      <w:numFmt w:val="bullet"/>
      <w:lvlText w:val=""/>
      <w:lvlJc w:val="left"/>
      <w:pPr>
        <w:ind w:left="5034" w:hanging="360"/>
      </w:pPr>
      <w:rPr>
        <w:rFonts w:ascii="Symbol" w:hAnsi="Symbol" w:hint="default"/>
      </w:rPr>
    </w:lvl>
    <w:lvl w:ilvl="7" w:tplc="08090003" w:tentative="1">
      <w:start w:val="1"/>
      <w:numFmt w:val="bullet"/>
      <w:lvlText w:val="o"/>
      <w:lvlJc w:val="left"/>
      <w:pPr>
        <w:ind w:left="5754" w:hanging="360"/>
      </w:pPr>
      <w:rPr>
        <w:rFonts w:ascii="Courier New" w:hAnsi="Courier New" w:cs="Courier New" w:hint="default"/>
      </w:rPr>
    </w:lvl>
    <w:lvl w:ilvl="8" w:tplc="08090005" w:tentative="1">
      <w:start w:val="1"/>
      <w:numFmt w:val="bullet"/>
      <w:lvlText w:val=""/>
      <w:lvlJc w:val="left"/>
      <w:pPr>
        <w:ind w:left="6474" w:hanging="360"/>
      </w:pPr>
      <w:rPr>
        <w:rFonts w:ascii="Wingdings" w:hAnsi="Wingdings" w:hint="default"/>
      </w:rPr>
    </w:lvl>
  </w:abstractNum>
  <w:abstractNum w:abstractNumId="9" w15:restartNumberingAfterBreak="0">
    <w:nsid w:val="3DE06E4C"/>
    <w:multiLevelType w:val="hybridMultilevel"/>
    <w:tmpl w:val="5928B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4446EE"/>
    <w:multiLevelType w:val="hybridMultilevel"/>
    <w:tmpl w:val="B0F89E02"/>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1" w15:restartNumberingAfterBreak="0">
    <w:nsid w:val="462B21C1"/>
    <w:multiLevelType w:val="hybridMultilevel"/>
    <w:tmpl w:val="55E491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553F5D"/>
    <w:multiLevelType w:val="hybridMultilevel"/>
    <w:tmpl w:val="43F6C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C460DF1"/>
    <w:multiLevelType w:val="hybridMultilevel"/>
    <w:tmpl w:val="74AA3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1"/>
  </w:num>
  <w:num w:numId="5">
    <w:abstractNumId w:val="7"/>
  </w:num>
  <w:num w:numId="6">
    <w:abstractNumId w:val="8"/>
  </w:num>
  <w:num w:numId="7">
    <w:abstractNumId w:val="3"/>
  </w:num>
  <w:num w:numId="8">
    <w:abstractNumId w:val="0"/>
  </w:num>
  <w:num w:numId="9">
    <w:abstractNumId w:val="12"/>
  </w:num>
  <w:num w:numId="10">
    <w:abstractNumId w:val="11"/>
  </w:num>
  <w:num w:numId="11">
    <w:abstractNumId w:val="4"/>
  </w:num>
  <w:num w:numId="12">
    <w:abstractNumId w:val="14"/>
  </w:num>
  <w:num w:numId="13">
    <w:abstractNumId w:val="5"/>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E6C"/>
    <w:rsid w:val="00006F38"/>
    <w:rsid w:val="00007727"/>
    <w:rsid w:val="0002608C"/>
    <w:rsid w:val="000260FC"/>
    <w:rsid w:val="00033783"/>
    <w:rsid w:val="0003575B"/>
    <w:rsid w:val="00037690"/>
    <w:rsid w:val="00051E94"/>
    <w:rsid w:val="00055EBD"/>
    <w:rsid w:val="00066C6B"/>
    <w:rsid w:val="000707C8"/>
    <w:rsid w:val="00076B0E"/>
    <w:rsid w:val="0008189D"/>
    <w:rsid w:val="00081E7C"/>
    <w:rsid w:val="00082DC2"/>
    <w:rsid w:val="000830D1"/>
    <w:rsid w:val="0008587A"/>
    <w:rsid w:val="000862BC"/>
    <w:rsid w:val="000922ED"/>
    <w:rsid w:val="000939BE"/>
    <w:rsid w:val="00095A6C"/>
    <w:rsid w:val="00097955"/>
    <w:rsid w:val="000A39AA"/>
    <w:rsid w:val="000A434A"/>
    <w:rsid w:val="000A79DF"/>
    <w:rsid w:val="000B65F5"/>
    <w:rsid w:val="000B72FB"/>
    <w:rsid w:val="000C25EC"/>
    <w:rsid w:val="000C2F8F"/>
    <w:rsid w:val="000C76C3"/>
    <w:rsid w:val="000D278B"/>
    <w:rsid w:val="000D5065"/>
    <w:rsid w:val="000D70CA"/>
    <w:rsid w:val="000E079B"/>
    <w:rsid w:val="000E12D9"/>
    <w:rsid w:val="000E229E"/>
    <w:rsid w:val="000F1851"/>
    <w:rsid w:val="000F3750"/>
    <w:rsid w:val="000F461B"/>
    <w:rsid w:val="000F5370"/>
    <w:rsid w:val="00105D59"/>
    <w:rsid w:val="00111187"/>
    <w:rsid w:val="001129A2"/>
    <w:rsid w:val="001141E3"/>
    <w:rsid w:val="00121F6F"/>
    <w:rsid w:val="0012217B"/>
    <w:rsid w:val="00122ACB"/>
    <w:rsid w:val="00122E2B"/>
    <w:rsid w:val="001359AB"/>
    <w:rsid w:val="001433DB"/>
    <w:rsid w:val="001502DB"/>
    <w:rsid w:val="00164E47"/>
    <w:rsid w:val="00170353"/>
    <w:rsid w:val="00172436"/>
    <w:rsid w:val="001808E8"/>
    <w:rsid w:val="001A09AA"/>
    <w:rsid w:val="001A0C47"/>
    <w:rsid w:val="001C0C2F"/>
    <w:rsid w:val="001C50FE"/>
    <w:rsid w:val="001C7C5E"/>
    <w:rsid w:val="001D1406"/>
    <w:rsid w:val="001E1996"/>
    <w:rsid w:val="001E33BB"/>
    <w:rsid w:val="001F3388"/>
    <w:rsid w:val="001F4094"/>
    <w:rsid w:val="001F4C80"/>
    <w:rsid w:val="002014EC"/>
    <w:rsid w:val="00207C0F"/>
    <w:rsid w:val="002118E9"/>
    <w:rsid w:val="00217CD6"/>
    <w:rsid w:val="002200A0"/>
    <w:rsid w:val="00221FF4"/>
    <w:rsid w:val="00230055"/>
    <w:rsid w:val="002472D9"/>
    <w:rsid w:val="00255824"/>
    <w:rsid w:val="00265D3F"/>
    <w:rsid w:val="002665AD"/>
    <w:rsid w:val="002710E9"/>
    <w:rsid w:val="002722C9"/>
    <w:rsid w:val="002738AE"/>
    <w:rsid w:val="00281C7B"/>
    <w:rsid w:val="002903B6"/>
    <w:rsid w:val="00291B0D"/>
    <w:rsid w:val="00292A00"/>
    <w:rsid w:val="002962F4"/>
    <w:rsid w:val="0029670C"/>
    <w:rsid w:val="00297CE1"/>
    <w:rsid w:val="002A1341"/>
    <w:rsid w:val="002A2265"/>
    <w:rsid w:val="002A40CD"/>
    <w:rsid w:val="002B06A2"/>
    <w:rsid w:val="002B0D0C"/>
    <w:rsid w:val="002B0FCF"/>
    <w:rsid w:val="002B22EB"/>
    <w:rsid w:val="002B2A4A"/>
    <w:rsid w:val="002B76AB"/>
    <w:rsid w:val="002C2B08"/>
    <w:rsid w:val="002C5811"/>
    <w:rsid w:val="002C61F1"/>
    <w:rsid w:val="002E0A9C"/>
    <w:rsid w:val="002E0F96"/>
    <w:rsid w:val="002E2099"/>
    <w:rsid w:val="002E3980"/>
    <w:rsid w:val="002E6A3F"/>
    <w:rsid w:val="002F1EC3"/>
    <w:rsid w:val="002F4FD2"/>
    <w:rsid w:val="002F5FA0"/>
    <w:rsid w:val="00305872"/>
    <w:rsid w:val="0032033D"/>
    <w:rsid w:val="00323BB2"/>
    <w:rsid w:val="003255B0"/>
    <w:rsid w:val="0032621B"/>
    <w:rsid w:val="003301B6"/>
    <w:rsid w:val="003340C7"/>
    <w:rsid w:val="00334D7D"/>
    <w:rsid w:val="0033746C"/>
    <w:rsid w:val="00353463"/>
    <w:rsid w:val="00374B1D"/>
    <w:rsid w:val="00374E19"/>
    <w:rsid w:val="00375C89"/>
    <w:rsid w:val="003841C7"/>
    <w:rsid w:val="00384814"/>
    <w:rsid w:val="00387FDD"/>
    <w:rsid w:val="00391479"/>
    <w:rsid w:val="00393D09"/>
    <w:rsid w:val="003A4566"/>
    <w:rsid w:val="003B056A"/>
    <w:rsid w:val="003B2907"/>
    <w:rsid w:val="003C10A4"/>
    <w:rsid w:val="003C3785"/>
    <w:rsid w:val="003D1CA1"/>
    <w:rsid w:val="003D3AF4"/>
    <w:rsid w:val="003D6509"/>
    <w:rsid w:val="003D7E2E"/>
    <w:rsid w:val="003E5334"/>
    <w:rsid w:val="003F05DC"/>
    <w:rsid w:val="003F1AB4"/>
    <w:rsid w:val="003F3588"/>
    <w:rsid w:val="003F6428"/>
    <w:rsid w:val="003F660D"/>
    <w:rsid w:val="00411086"/>
    <w:rsid w:val="004149AE"/>
    <w:rsid w:val="00414F23"/>
    <w:rsid w:val="004233E0"/>
    <w:rsid w:val="00424AB0"/>
    <w:rsid w:val="0043279B"/>
    <w:rsid w:val="00434410"/>
    <w:rsid w:val="00450BCD"/>
    <w:rsid w:val="00452445"/>
    <w:rsid w:val="00464233"/>
    <w:rsid w:val="0046456F"/>
    <w:rsid w:val="0046470B"/>
    <w:rsid w:val="0046584A"/>
    <w:rsid w:val="00465AF3"/>
    <w:rsid w:val="00470860"/>
    <w:rsid w:val="00475300"/>
    <w:rsid w:val="00476018"/>
    <w:rsid w:val="00481839"/>
    <w:rsid w:val="00487AF3"/>
    <w:rsid w:val="00490173"/>
    <w:rsid w:val="004952F4"/>
    <w:rsid w:val="00496868"/>
    <w:rsid w:val="004A7BAD"/>
    <w:rsid w:val="004B2621"/>
    <w:rsid w:val="004B64CC"/>
    <w:rsid w:val="004B6E6D"/>
    <w:rsid w:val="004C0418"/>
    <w:rsid w:val="004C5A9C"/>
    <w:rsid w:val="004D24AE"/>
    <w:rsid w:val="004D2A24"/>
    <w:rsid w:val="004D57C3"/>
    <w:rsid w:val="004E3B47"/>
    <w:rsid w:val="004E7948"/>
    <w:rsid w:val="004F60E3"/>
    <w:rsid w:val="004F6BF1"/>
    <w:rsid w:val="0050274E"/>
    <w:rsid w:val="00514C2E"/>
    <w:rsid w:val="00516BDF"/>
    <w:rsid w:val="005208F9"/>
    <w:rsid w:val="0052276E"/>
    <w:rsid w:val="00525652"/>
    <w:rsid w:val="005307AC"/>
    <w:rsid w:val="005320C1"/>
    <w:rsid w:val="00535118"/>
    <w:rsid w:val="005368E9"/>
    <w:rsid w:val="005509F4"/>
    <w:rsid w:val="00551E4A"/>
    <w:rsid w:val="00556726"/>
    <w:rsid w:val="00570D85"/>
    <w:rsid w:val="00576B00"/>
    <w:rsid w:val="00580057"/>
    <w:rsid w:val="00581593"/>
    <w:rsid w:val="005835FE"/>
    <w:rsid w:val="00584590"/>
    <w:rsid w:val="005860D7"/>
    <w:rsid w:val="00586F48"/>
    <w:rsid w:val="00592E30"/>
    <w:rsid w:val="00593EAE"/>
    <w:rsid w:val="005965B8"/>
    <w:rsid w:val="005A697D"/>
    <w:rsid w:val="005C4D16"/>
    <w:rsid w:val="005D0443"/>
    <w:rsid w:val="005D457E"/>
    <w:rsid w:val="005D79EA"/>
    <w:rsid w:val="005E30D2"/>
    <w:rsid w:val="005E4DD6"/>
    <w:rsid w:val="005F585D"/>
    <w:rsid w:val="0060787E"/>
    <w:rsid w:val="006130B2"/>
    <w:rsid w:val="006139F0"/>
    <w:rsid w:val="00614B2A"/>
    <w:rsid w:val="006154BB"/>
    <w:rsid w:val="006167A8"/>
    <w:rsid w:val="00617F90"/>
    <w:rsid w:val="00620471"/>
    <w:rsid w:val="0062049A"/>
    <w:rsid w:val="00621A29"/>
    <w:rsid w:val="00626CF8"/>
    <w:rsid w:val="00627663"/>
    <w:rsid w:val="00627EED"/>
    <w:rsid w:val="00633D9A"/>
    <w:rsid w:val="00636626"/>
    <w:rsid w:val="00637905"/>
    <w:rsid w:val="0064154D"/>
    <w:rsid w:val="0064173B"/>
    <w:rsid w:val="00653C47"/>
    <w:rsid w:val="006572D2"/>
    <w:rsid w:val="006604CD"/>
    <w:rsid w:val="00662682"/>
    <w:rsid w:val="006664D3"/>
    <w:rsid w:val="006667AB"/>
    <w:rsid w:val="00672195"/>
    <w:rsid w:val="00681E39"/>
    <w:rsid w:val="00682514"/>
    <w:rsid w:val="0068606E"/>
    <w:rsid w:val="00691554"/>
    <w:rsid w:val="00694625"/>
    <w:rsid w:val="006A3023"/>
    <w:rsid w:val="006A622D"/>
    <w:rsid w:val="006A7D49"/>
    <w:rsid w:val="006B1356"/>
    <w:rsid w:val="006B13D7"/>
    <w:rsid w:val="006B2324"/>
    <w:rsid w:val="006B5232"/>
    <w:rsid w:val="006B6C11"/>
    <w:rsid w:val="006B75D2"/>
    <w:rsid w:val="006C1805"/>
    <w:rsid w:val="006C746A"/>
    <w:rsid w:val="006D2D95"/>
    <w:rsid w:val="006D4835"/>
    <w:rsid w:val="006D5542"/>
    <w:rsid w:val="006D5673"/>
    <w:rsid w:val="006E4D83"/>
    <w:rsid w:val="006E68D1"/>
    <w:rsid w:val="006F1020"/>
    <w:rsid w:val="006F24FB"/>
    <w:rsid w:val="00700D72"/>
    <w:rsid w:val="00707075"/>
    <w:rsid w:val="00711667"/>
    <w:rsid w:val="00723429"/>
    <w:rsid w:val="0072376F"/>
    <w:rsid w:val="00736B78"/>
    <w:rsid w:val="007504B6"/>
    <w:rsid w:val="007547C2"/>
    <w:rsid w:val="00757A15"/>
    <w:rsid w:val="00762E5D"/>
    <w:rsid w:val="00777903"/>
    <w:rsid w:val="00785FD3"/>
    <w:rsid w:val="00792A83"/>
    <w:rsid w:val="00794DF6"/>
    <w:rsid w:val="00797A4B"/>
    <w:rsid w:val="007A29B7"/>
    <w:rsid w:val="007A2ADC"/>
    <w:rsid w:val="007D1FB8"/>
    <w:rsid w:val="007D7DD7"/>
    <w:rsid w:val="007E5A02"/>
    <w:rsid w:val="007F0CE0"/>
    <w:rsid w:val="007F1720"/>
    <w:rsid w:val="007F2E6C"/>
    <w:rsid w:val="008028E0"/>
    <w:rsid w:val="008213A6"/>
    <w:rsid w:val="00831855"/>
    <w:rsid w:val="00831FFA"/>
    <w:rsid w:val="0083433B"/>
    <w:rsid w:val="00835139"/>
    <w:rsid w:val="008377C6"/>
    <w:rsid w:val="00842EF5"/>
    <w:rsid w:val="00845C61"/>
    <w:rsid w:val="00845F20"/>
    <w:rsid w:val="00855412"/>
    <w:rsid w:val="0085568E"/>
    <w:rsid w:val="00860E43"/>
    <w:rsid w:val="00872DAC"/>
    <w:rsid w:val="00872F97"/>
    <w:rsid w:val="00876828"/>
    <w:rsid w:val="008770BC"/>
    <w:rsid w:val="008805FC"/>
    <w:rsid w:val="00891CE7"/>
    <w:rsid w:val="00892740"/>
    <w:rsid w:val="00893EA4"/>
    <w:rsid w:val="008974E7"/>
    <w:rsid w:val="008A2CA9"/>
    <w:rsid w:val="008A41FE"/>
    <w:rsid w:val="008B0BA0"/>
    <w:rsid w:val="008B2AAF"/>
    <w:rsid w:val="008B5B75"/>
    <w:rsid w:val="008B6FD4"/>
    <w:rsid w:val="008C1196"/>
    <w:rsid w:val="008C2344"/>
    <w:rsid w:val="008C35FF"/>
    <w:rsid w:val="008E3095"/>
    <w:rsid w:val="008E3755"/>
    <w:rsid w:val="008E69ED"/>
    <w:rsid w:val="008F670F"/>
    <w:rsid w:val="008F78C1"/>
    <w:rsid w:val="009037C0"/>
    <w:rsid w:val="009042F0"/>
    <w:rsid w:val="009064FC"/>
    <w:rsid w:val="009164C0"/>
    <w:rsid w:val="009169D5"/>
    <w:rsid w:val="00924DBA"/>
    <w:rsid w:val="00925E9B"/>
    <w:rsid w:val="0093595A"/>
    <w:rsid w:val="0094025F"/>
    <w:rsid w:val="00942927"/>
    <w:rsid w:val="0094356F"/>
    <w:rsid w:val="00943D36"/>
    <w:rsid w:val="00951BC8"/>
    <w:rsid w:val="00952312"/>
    <w:rsid w:val="00952A62"/>
    <w:rsid w:val="009540FA"/>
    <w:rsid w:val="00963862"/>
    <w:rsid w:val="00967939"/>
    <w:rsid w:val="00974187"/>
    <w:rsid w:val="00974AB3"/>
    <w:rsid w:val="00975455"/>
    <w:rsid w:val="00975A33"/>
    <w:rsid w:val="00977D51"/>
    <w:rsid w:val="00986EC5"/>
    <w:rsid w:val="00992452"/>
    <w:rsid w:val="00992E89"/>
    <w:rsid w:val="009A0479"/>
    <w:rsid w:val="009A5418"/>
    <w:rsid w:val="009B4453"/>
    <w:rsid w:val="009C01A6"/>
    <w:rsid w:val="009C3117"/>
    <w:rsid w:val="009C3991"/>
    <w:rsid w:val="009C4052"/>
    <w:rsid w:val="009D5AE1"/>
    <w:rsid w:val="009E4FC9"/>
    <w:rsid w:val="009E79A5"/>
    <w:rsid w:val="009F36D9"/>
    <w:rsid w:val="009F3A57"/>
    <w:rsid w:val="009F7B2D"/>
    <w:rsid w:val="00A1103F"/>
    <w:rsid w:val="00A12789"/>
    <w:rsid w:val="00A15430"/>
    <w:rsid w:val="00A155FB"/>
    <w:rsid w:val="00A1615D"/>
    <w:rsid w:val="00A17580"/>
    <w:rsid w:val="00A25BB6"/>
    <w:rsid w:val="00A32DC7"/>
    <w:rsid w:val="00A352D3"/>
    <w:rsid w:val="00A3665F"/>
    <w:rsid w:val="00A36691"/>
    <w:rsid w:val="00A371C7"/>
    <w:rsid w:val="00A42476"/>
    <w:rsid w:val="00A42A3C"/>
    <w:rsid w:val="00A43A2B"/>
    <w:rsid w:val="00A51972"/>
    <w:rsid w:val="00A56828"/>
    <w:rsid w:val="00A57285"/>
    <w:rsid w:val="00A64E50"/>
    <w:rsid w:val="00A70E5B"/>
    <w:rsid w:val="00A816BB"/>
    <w:rsid w:val="00A824E1"/>
    <w:rsid w:val="00A8583D"/>
    <w:rsid w:val="00A8642C"/>
    <w:rsid w:val="00A96690"/>
    <w:rsid w:val="00AA77F6"/>
    <w:rsid w:val="00AB1591"/>
    <w:rsid w:val="00AB6660"/>
    <w:rsid w:val="00AC0345"/>
    <w:rsid w:val="00AC04A5"/>
    <w:rsid w:val="00AC2761"/>
    <w:rsid w:val="00AC33D0"/>
    <w:rsid w:val="00AD202F"/>
    <w:rsid w:val="00AE4E37"/>
    <w:rsid w:val="00AF6DDF"/>
    <w:rsid w:val="00B03908"/>
    <w:rsid w:val="00B070BD"/>
    <w:rsid w:val="00B12C81"/>
    <w:rsid w:val="00B136DE"/>
    <w:rsid w:val="00B15C9C"/>
    <w:rsid w:val="00B162D3"/>
    <w:rsid w:val="00B21B38"/>
    <w:rsid w:val="00B229A2"/>
    <w:rsid w:val="00B273C7"/>
    <w:rsid w:val="00B3537D"/>
    <w:rsid w:val="00B36301"/>
    <w:rsid w:val="00B42D5A"/>
    <w:rsid w:val="00B43EBA"/>
    <w:rsid w:val="00B45BB3"/>
    <w:rsid w:val="00B5388B"/>
    <w:rsid w:val="00B57854"/>
    <w:rsid w:val="00B57F5E"/>
    <w:rsid w:val="00B67D76"/>
    <w:rsid w:val="00B758EA"/>
    <w:rsid w:val="00B77CE2"/>
    <w:rsid w:val="00B80C60"/>
    <w:rsid w:val="00B8400F"/>
    <w:rsid w:val="00B8410C"/>
    <w:rsid w:val="00B87BA6"/>
    <w:rsid w:val="00B90828"/>
    <w:rsid w:val="00B9094B"/>
    <w:rsid w:val="00B9446B"/>
    <w:rsid w:val="00BA0AF6"/>
    <w:rsid w:val="00BA1312"/>
    <w:rsid w:val="00BA1A8C"/>
    <w:rsid w:val="00BA4EF7"/>
    <w:rsid w:val="00BA63BF"/>
    <w:rsid w:val="00BA7ADE"/>
    <w:rsid w:val="00BA7E2E"/>
    <w:rsid w:val="00BB15AE"/>
    <w:rsid w:val="00BB4E16"/>
    <w:rsid w:val="00BB69A1"/>
    <w:rsid w:val="00BC1700"/>
    <w:rsid w:val="00BC1ACC"/>
    <w:rsid w:val="00BC1C14"/>
    <w:rsid w:val="00BC4E0E"/>
    <w:rsid w:val="00BC595A"/>
    <w:rsid w:val="00BC756C"/>
    <w:rsid w:val="00BD15EF"/>
    <w:rsid w:val="00BD3763"/>
    <w:rsid w:val="00BD3B0E"/>
    <w:rsid w:val="00BD4429"/>
    <w:rsid w:val="00BD46E0"/>
    <w:rsid w:val="00BE7940"/>
    <w:rsid w:val="00BF28E9"/>
    <w:rsid w:val="00BF7D80"/>
    <w:rsid w:val="00C04EAF"/>
    <w:rsid w:val="00C057B7"/>
    <w:rsid w:val="00C11215"/>
    <w:rsid w:val="00C1301B"/>
    <w:rsid w:val="00C14957"/>
    <w:rsid w:val="00C166F9"/>
    <w:rsid w:val="00C21DB3"/>
    <w:rsid w:val="00C22B43"/>
    <w:rsid w:val="00C2384A"/>
    <w:rsid w:val="00C26908"/>
    <w:rsid w:val="00C32AEE"/>
    <w:rsid w:val="00C340CF"/>
    <w:rsid w:val="00C35781"/>
    <w:rsid w:val="00C36A3B"/>
    <w:rsid w:val="00C36C19"/>
    <w:rsid w:val="00C40E64"/>
    <w:rsid w:val="00C444E9"/>
    <w:rsid w:val="00C559BD"/>
    <w:rsid w:val="00C55C6E"/>
    <w:rsid w:val="00C5766C"/>
    <w:rsid w:val="00C57CA8"/>
    <w:rsid w:val="00C650C5"/>
    <w:rsid w:val="00C6700B"/>
    <w:rsid w:val="00C6716F"/>
    <w:rsid w:val="00C67366"/>
    <w:rsid w:val="00C71465"/>
    <w:rsid w:val="00C75CB6"/>
    <w:rsid w:val="00C75D38"/>
    <w:rsid w:val="00C82D54"/>
    <w:rsid w:val="00C85A02"/>
    <w:rsid w:val="00C93E86"/>
    <w:rsid w:val="00C94A13"/>
    <w:rsid w:val="00CA4B99"/>
    <w:rsid w:val="00CA508F"/>
    <w:rsid w:val="00CA5B7B"/>
    <w:rsid w:val="00CB162D"/>
    <w:rsid w:val="00CB4996"/>
    <w:rsid w:val="00CC35F3"/>
    <w:rsid w:val="00CC3878"/>
    <w:rsid w:val="00CC62FC"/>
    <w:rsid w:val="00CD301C"/>
    <w:rsid w:val="00CD71B7"/>
    <w:rsid w:val="00CE0A7E"/>
    <w:rsid w:val="00CE1277"/>
    <w:rsid w:val="00CE503C"/>
    <w:rsid w:val="00CE52D3"/>
    <w:rsid w:val="00CE62ED"/>
    <w:rsid w:val="00CF14AD"/>
    <w:rsid w:val="00CF2B2E"/>
    <w:rsid w:val="00CF3C25"/>
    <w:rsid w:val="00D007A4"/>
    <w:rsid w:val="00D00B7B"/>
    <w:rsid w:val="00D143F8"/>
    <w:rsid w:val="00D25939"/>
    <w:rsid w:val="00D3059B"/>
    <w:rsid w:val="00D35614"/>
    <w:rsid w:val="00D421FB"/>
    <w:rsid w:val="00D440BB"/>
    <w:rsid w:val="00D455DE"/>
    <w:rsid w:val="00D6328E"/>
    <w:rsid w:val="00D66100"/>
    <w:rsid w:val="00D668F8"/>
    <w:rsid w:val="00D72776"/>
    <w:rsid w:val="00D72AD3"/>
    <w:rsid w:val="00D80945"/>
    <w:rsid w:val="00D81240"/>
    <w:rsid w:val="00D84B74"/>
    <w:rsid w:val="00D86597"/>
    <w:rsid w:val="00D957D7"/>
    <w:rsid w:val="00DA1AC9"/>
    <w:rsid w:val="00DA1CA3"/>
    <w:rsid w:val="00DA3B9F"/>
    <w:rsid w:val="00DA470A"/>
    <w:rsid w:val="00DB07D4"/>
    <w:rsid w:val="00DB5486"/>
    <w:rsid w:val="00DB5EFC"/>
    <w:rsid w:val="00DB7A87"/>
    <w:rsid w:val="00DC4E9F"/>
    <w:rsid w:val="00DC717B"/>
    <w:rsid w:val="00DD27FA"/>
    <w:rsid w:val="00DD4734"/>
    <w:rsid w:val="00DE3035"/>
    <w:rsid w:val="00DE4EBB"/>
    <w:rsid w:val="00DF0E48"/>
    <w:rsid w:val="00DF1819"/>
    <w:rsid w:val="00E02614"/>
    <w:rsid w:val="00E02C8B"/>
    <w:rsid w:val="00E04542"/>
    <w:rsid w:val="00E05C3F"/>
    <w:rsid w:val="00E10041"/>
    <w:rsid w:val="00E104AF"/>
    <w:rsid w:val="00E174FB"/>
    <w:rsid w:val="00E25FB5"/>
    <w:rsid w:val="00E31EF3"/>
    <w:rsid w:val="00E36550"/>
    <w:rsid w:val="00E41B35"/>
    <w:rsid w:val="00E4538D"/>
    <w:rsid w:val="00E45F56"/>
    <w:rsid w:val="00E45F64"/>
    <w:rsid w:val="00E47E18"/>
    <w:rsid w:val="00E55C39"/>
    <w:rsid w:val="00E560BE"/>
    <w:rsid w:val="00E636C3"/>
    <w:rsid w:val="00E7114E"/>
    <w:rsid w:val="00E739AE"/>
    <w:rsid w:val="00E76BCB"/>
    <w:rsid w:val="00E8059C"/>
    <w:rsid w:val="00E81F25"/>
    <w:rsid w:val="00E84A8B"/>
    <w:rsid w:val="00E945ED"/>
    <w:rsid w:val="00E94728"/>
    <w:rsid w:val="00EA33FE"/>
    <w:rsid w:val="00EB2636"/>
    <w:rsid w:val="00EB31E8"/>
    <w:rsid w:val="00EB75FF"/>
    <w:rsid w:val="00EC05DB"/>
    <w:rsid w:val="00EC0AA5"/>
    <w:rsid w:val="00EC44FA"/>
    <w:rsid w:val="00EC7C1E"/>
    <w:rsid w:val="00EE157C"/>
    <w:rsid w:val="00EE49F0"/>
    <w:rsid w:val="00EF19E0"/>
    <w:rsid w:val="00EF6093"/>
    <w:rsid w:val="00F063D9"/>
    <w:rsid w:val="00F16A47"/>
    <w:rsid w:val="00F215FB"/>
    <w:rsid w:val="00F2290C"/>
    <w:rsid w:val="00F236DB"/>
    <w:rsid w:val="00F27B1C"/>
    <w:rsid w:val="00F30FB7"/>
    <w:rsid w:val="00F37872"/>
    <w:rsid w:val="00F4375E"/>
    <w:rsid w:val="00F459B7"/>
    <w:rsid w:val="00F46549"/>
    <w:rsid w:val="00F50BA6"/>
    <w:rsid w:val="00F5171C"/>
    <w:rsid w:val="00F53A1A"/>
    <w:rsid w:val="00F57FEA"/>
    <w:rsid w:val="00F601B7"/>
    <w:rsid w:val="00F60B5E"/>
    <w:rsid w:val="00F63426"/>
    <w:rsid w:val="00F66234"/>
    <w:rsid w:val="00F66741"/>
    <w:rsid w:val="00F736C6"/>
    <w:rsid w:val="00F76C16"/>
    <w:rsid w:val="00F94A81"/>
    <w:rsid w:val="00F95E9F"/>
    <w:rsid w:val="00F969B1"/>
    <w:rsid w:val="00FA102A"/>
    <w:rsid w:val="00FA75C9"/>
    <w:rsid w:val="00FB0CAB"/>
    <w:rsid w:val="00FB3637"/>
    <w:rsid w:val="00FB3850"/>
    <w:rsid w:val="00FB6E01"/>
    <w:rsid w:val="00FC0AF6"/>
    <w:rsid w:val="00FC3D9A"/>
    <w:rsid w:val="00FC520E"/>
    <w:rsid w:val="00FC6E71"/>
    <w:rsid w:val="00FD006A"/>
    <w:rsid w:val="00FD14F1"/>
    <w:rsid w:val="00FD3385"/>
    <w:rsid w:val="00FE2BFD"/>
    <w:rsid w:val="00FE55CF"/>
    <w:rsid w:val="00FF256C"/>
    <w:rsid w:val="00FF6DB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A43A5"/>
  <w15:chartTrackingRefBased/>
  <w15:docId w15:val="{149BA59D-E22C-6442-B919-9639CF119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1B3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421FB"/>
    <w:pPr>
      <w:keepNext/>
      <w:keepLines/>
      <w:numPr>
        <w:numId w:val="5"/>
      </w:numPr>
      <w:spacing w:line="360" w:lineRule="auto"/>
      <w:jc w:val="center"/>
      <w:outlineLvl w:val="0"/>
    </w:pPr>
    <w:rPr>
      <w:rFonts w:eastAsiaTheme="majorEastAsia" w:cstheme="majorBidi"/>
      <w:b/>
      <w:caps/>
      <w:szCs w:val="32"/>
      <w:lang w:val="en-US" w:eastAsia="en-US"/>
    </w:rPr>
  </w:style>
  <w:style w:type="paragraph" w:styleId="Heading2">
    <w:name w:val="heading 2"/>
    <w:basedOn w:val="Normal"/>
    <w:next w:val="Normal"/>
    <w:link w:val="Heading2Char"/>
    <w:uiPriority w:val="9"/>
    <w:unhideWhenUsed/>
    <w:qFormat/>
    <w:rsid w:val="00D421FB"/>
    <w:pPr>
      <w:keepNext/>
      <w:keepLines/>
      <w:numPr>
        <w:ilvl w:val="1"/>
        <w:numId w:val="5"/>
      </w:numPr>
      <w:spacing w:line="360" w:lineRule="auto"/>
      <w:jc w:val="both"/>
      <w:outlineLvl w:val="1"/>
    </w:pPr>
    <w:rPr>
      <w:rFonts w:eastAsiaTheme="majorEastAsia" w:cstheme="majorBidi"/>
      <w:b/>
      <w:szCs w:val="26"/>
      <w:lang w:val="en-US" w:eastAsia="en-US"/>
    </w:rPr>
  </w:style>
  <w:style w:type="paragraph" w:styleId="Heading3">
    <w:name w:val="heading 3"/>
    <w:basedOn w:val="Normal"/>
    <w:next w:val="Normal"/>
    <w:link w:val="Heading3Char"/>
    <w:uiPriority w:val="9"/>
    <w:unhideWhenUsed/>
    <w:qFormat/>
    <w:rsid w:val="00D421FB"/>
    <w:pPr>
      <w:keepNext/>
      <w:keepLines/>
      <w:numPr>
        <w:ilvl w:val="2"/>
        <w:numId w:val="5"/>
      </w:numPr>
      <w:spacing w:line="360" w:lineRule="auto"/>
      <w:jc w:val="both"/>
      <w:outlineLvl w:val="2"/>
    </w:pPr>
    <w:rPr>
      <w:rFonts w:eastAsiaTheme="majorEastAsia" w:cstheme="majorBidi"/>
      <w:b/>
      <w:lang w:val="en-US" w:eastAsia="en-US"/>
    </w:rPr>
  </w:style>
  <w:style w:type="paragraph" w:styleId="Heading4">
    <w:name w:val="heading 4"/>
    <w:basedOn w:val="Normal"/>
    <w:next w:val="Normal"/>
    <w:link w:val="Heading4Char"/>
    <w:uiPriority w:val="9"/>
    <w:unhideWhenUsed/>
    <w:qFormat/>
    <w:rsid w:val="00D421FB"/>
    <w:pPr>
      <w:keepNext/>
      <w:keepLines/>
      <w:numPr>
        <w:ilvl w:val="3"/>
        <w:numId w:val="5"/>
      </w:numPr>
      <w:spacing w:line="360" w:lineRule="auto"/>
      <w:jc w:val="both"/>
      <w:outlineLvl w:val="3"/>
    </w:pPr>
    <w:rPr>
      <w:rFonts w:eastAsiaTheme="majorEastAsia" w:cstheme="majorBidi"/>
      <w:b/>
      <w:iCs/>
      <w:lang w:val="en-US" w:eastAsia="en-US"/>
    </w:rPr>
  </w:style>
  <w:style w:type="paragraph" w:styleId="Heading5">
    <w:name w:val="heading 5"/>
    <w:basedOn w:val="Normal"/>
    <w:next w:val="Normal"/>
    <w:link w:val="Heading5Char"/>
    <w:uiPriority w:val="9"/>
    <w:semiHidden/>
    <w:unhideWhenUsed/>
    <w:qFormat/>
    <w:rsid w:val="00D421FB"/>
    <w:pPr>
      <w:keepNext/>
      <w:keepLines/>
      <w:numPr>
        <w:ilvl w:val="4"/>
        <w:numId w:val="5"/>
      </w:numPr>
      <w:spacing w:before="40" w:line="259" w:lineRule="auto"/>
      <w:outlineLvl w:val="4"/>
    </w:pPr>
    <w:rPr>
      <w:rFonts w:asciiTheme="majorHAnsi" w:eastAsiaTheme="majorEastAsia" w:hAnsiTheme="majorHAnsi" w:cstheme="majorBidi"/>
      <w:color w:val="2F5496" w:themeColor="accent1" w:themeShade="BF"/>
      <w:lang w:val="en-US" w:eastAsia="en-US"/>
    </w:rPr>
  </w:style>
  <w:style w:type="paragraph" w:styleId="Heading6">
    <w:name w:val="heading 6"/>
    <w:basedOn w:val="Normal"/>
    <w:next w:val="Normal"/>
    <w:link w:val="Heading6Char"/>
    <w:uiPriority w:val="9"/>
    <w:semiHidden/>
    <w:unhideWhenUsed/>
    <w:qFormat/>
    <w:rsid w:val="00D421FB"/>
    <w:pPr>
      <w:keepNext/>
      <w:keepLines/>
      <w:numPr>
        <w:ilvl w:val="5"/>
        <w:numId w:val="5"/>
      </w:numPr>
      <w:spacing w:before="40" w:line="259" w:lineRule="auto"/>
      <w:outlineLvl w:val="5"/>
    </w:pPr>
    <w:rPr>
      <w:rFonts w:asciiTheme="majorHAnsi" w:eastAsiaTheme="majorEastAsia" w:hAnsiTheme="majorHAnsi" w:cstheme="majorBidi"/>
      <w:color w:val="1F3763" w:themeColor="accent1" w:themeShade="7F"/>
      <w:lang w:val="en-US" w:eastAsia="en-US"/>
    </w:rPr>
  </w:style>
  <w:style w:type="paragraph" w:styleId="Heading7">
    <w:name w:val="heading 7"/>
    <w:basedOn w:val="Normal"/>
    <w:next w:val="Normal"/>
    <w:link w:val="Heading7Char"/>
    <w:uiPriority w:val="9"/>
    <w:semiHidden/>
    <w:unhideWhenUsed/>
    <w:qFormat/>
    <w:rsid w:val="00D421FB"/>
    <w:pPr>
      <w:keepNext/>
      <w:keepLines/>
      <w:numPr>
        <w:ilvl w:val="6"/>
        <w:numId w:val="5"/>
      </w:numPr>
      <w:spacing w:before="40" w:line="259" w:lineRule="auto"/>
      <w:outlineLvl w:val="6"/>
    </w:pPr>
    <w:rPr>
      <w:rFonts w:asciiTheme="majorHAnsi" w:eastAsiaTheme="majorEastAsia" w:hAnsiTheme="majorHAnsi" w:cstheme="majorBidi"/>
      <w:i/>
      <w:iCs/>
      <w:color w:val="1F3763" w:themeColor="accent1" w:themeShade="7F"/>
      <w:lang w:val="en-US" w:eastAsia="en-US"/>
    </w:rPr>
  </w:style>
  <w:style w:type="paragraph" w:styleId="Heading8">
    <w:name w:val="heading 8"/>
    <w:basedOn w:val="Normal"/>
    <w:next w:val="Normal"/>
    <w:link w:val="Heading8Char"/>
    <w:uiPriority w:val="9"/>
    <w:semiHidden/>
    <w:unhideWhenUsed/>
    <w:qFormat/>
    <w:rsid w:val="00D421FB"/>
    <w:pPr>
      <w:keepNext/>
      <w:keepLines/>
      <w:numPr>
        <w:ilvl w:val="7"/>
        <w:numId w:val="5"/>
      </w:numPr>
      <w:spacing w:before="40" w:line="259" w:lineRule="auto"/>
      <w:outlineLvl w:val="7"/>
    </w:pPr>
    <w:rPr>
      <w:rFonts w:asciiTheme="majorHAnsi" w:eastAsiaTheme="majorEastAsia" w:hAnsiTheme="majorHAnsi" w:cstheme="majorBidi"/>
      <w:color w:val="272727" w:themeColor="text1" w:themeTint="D8"/>
      <w:sz w:val="21"/>
      <w:szCs w:val="21"/>
      <w:lang w:val="en-US" w:eastAsia="en-US"/>
    </w:rPr>
  </w:style>
  <w:style w:type="paragraph" w:styleId="Heading9">
    <w:name w:val="heading 9"/>
    <w:basedOn w:val="Normal"/>
    <w:next w:val="Normal"/>
    <w:link w:val="Heading9Char"/>
    <w:uiPriority w:val="9"/>
    <w:semiHidden/>
    <w:unhideWhenUsed/>
    <w:qFormat/>
    <w:rsid w:val="00D421FB"/>
    <w:pPr>
      <w:keepNext/>
      <w:keepLines/>
      <w:numPr>
        <w:ilvl w:val="8"/>
        <w:numId w:val="5"/>
      </w:numPr>
      <w:spacing w:before="40" w:line="259" w:lineRule="auto"/>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428"/>
    <w:pPr>
      <w:ind w:left="720"/>
      <w:contextualSpacing/>
    </w:pPr>
  </w:style>
  <w:style w:type="character" w:styleId="PlaceholderText">
    <w:name w:val="Placeholder Text"/>
    <w:basedOn w:val="DefaultParagraphFont"/>
    <w:uiPriority w:val="99"/>
    <w:semiHidden/>
    <w:rsid w:val="00BA4EF7"/>
    <w:rPr>
      <w:color w:val="808080"/>
    </w:rPr>
  </w:style>
  <w:style w:type="character" w:styleId="Hyperlink">
    <w:name w:val="Hyperlink"/>
    <w:basedOn w:val="DefaultParagraphFont"/>
    <w:uiPriority w:val="99"/>
    <w:unhideWhenUsed/>
    <w:rsid w:val="00D3059B"/>
    <w:rPr>
      <w:color w:val="0563C1" w:themeColor="hyperlink"/>
      <w:u w:val="single"/>
    </w:rPr>
  </w:style>
  <w:style w:type="character" w:styleId="UnresolvedMention">
    <w:name w:val="Unresolved Mention"/>
    <w:basedOn w:val="DefaultParagraphFont"/>
    <w:uiPriority w:val="99"/>
    <w:semiHidden/>
    <w:unhideWhenUsed/>
    <w:rsid w:val="00D3059B"/>
    <w:rPr>
      <w:color w:val="605E5C"/>
      <w:shd w:val="clear" w:color="auto" w:fill="E1DFDD"/>
    </w:rPr>
  </w:style>
  <w:style w:type="paragraph" w:styleId="Header">
    <w:name w:val="header"/>
    <w:basedOn w:val="Normal"/>
    <w:link w:val="HeaderChar"/>
    <w:uiPriority w:val="99"/>
    <w:unhideWhenUsed/>
    <w:rsid w:val="00E41B35"/>
    <w:pPr>
      <w:tabs>
        <w:tab w:val="center" w:pos="4680"/>
        <w:tab w:val="right" w:pos="9360"/>
      </w:tabs>
    </w:pPr>
  </w:style>
  <w:style w:type="character" w:customStyle="1" w:styleId="HeaderChar">
    <w:name w:val="Header Char"/>
    <w:basedOn w:val="DefaultParagraphFont"/>
    <w:link w:val="Header"/>
    <w:uiPriority w:val="99"/>
    <w:rsid w:val="00E41B35"/>
    <w:rPr>
      <w:rFonts w:ascii="Times New Roman" w:eastAsia="Times New Roman" w:hAnsi="Times New Roman" w:cs="Times New Roman"/>
      <w:lang w:eastAsia="en-GB"/>
    </w:rPr>
  </w:style>
  <w:style w:type="paragraph" w:styleId="Footer">
    <w:name w:val="footer"/>
    <w:basedOn w:val="Normal"/>
    <w:link w:val="FooterChar"/>
    <w:uiPriority w:val="99"/>
    <w:unhideWhenUsed/>
    <w:rsid w:val="00E41B35"/>
    <w:pPr>
      <w:tabs>
        <w:tab w:val="center" w:pos="4680"/>
        <w:tab w:val="right" w:pos="9360"/>
      </w:tabs>
    </w:pPr>
  </w:style>
  <w:style w:type="character" w:customStyle="1" w:styleId="FooterChar">
    <w:name w:val="Footer Char"/>
    <w:basedOn w:val="DefaultParagraphFont"/>
    <w:link w:val="Footer"/>
    <w:uiPriority w:val="99"/>
    <w:rsid w:val="00E41B35"/>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D421FB"/>
    <w:rPr>
      <w:rFonts w:ascii="Times New Roman" w:eastAsiaTheme="majorEastAsia" w:hAnsi="Times New Roman" w:cstheme="majorBidi"/>
      <w:b/>
      <w:caps/>
      <w:szCs w:val="32"/>
      <w:lang w:val="en-US"/>
    </w:rPr>
  </w:style>
  <w:style w:type="character" w:customStyle="1" w:styleId="Heading2Char">
    <w:name w:val="Heading 2 Char"/>
    <w:basedOn w:val="DefaultParagraphFont"/>
    <w:link w:val="Heading2"/>
    <w:uiPriority w:val="9"/>
    <w:rsid w:val="00D421FB"/>
    <w:rPr>
      <w:rFonts w:ascii="Times New Roman" w:eastAsiaTheme="majorEastAsia" w:hAnsi="Times New Roman" w:cstheme="majorBidi"/>
      <w:b/>
      <w:szCs w:val="26"/>
      <w:lang w:val="en-US"/>
    </w:rPr>
  </w:style>
  <w:style w:type="character" w:customStyle="1" w:styleId="Heading3Char">
    <w:name w:val="Heading 3 Char"/>
    <w:basedOn w:val="DefaultParagraphFont"/>
    <w:link w:val="Heading3"/>
    <w:uiPriority w:val="9"/>
    <w:rsid w:val="00D421FB"/>
    <w:rPr>
      <w:rFonts w:ascii="Times New Roman" w:eastAsiaTheme="majorEastAsia" w:hAnsi="Times New Roman" w:cstheme="majorBidi"/>
      <w:b/>
      <w:lang w:val="en-US"/>
    </w:rPr>
  </w:style>
  <w:style w:type="character" w:customStyle="1" w:styleId="Heading4Char">
    <w:name w:val="Heading 4 Char"/>
    <w:basedOn w:val="DefaultParagraphFont"/>
    <w:link w:val="Heading4"/>
    <w:uiPriority w:val="9"/>
    <w:rsid w:val="00D421FB"/>
    <w:rPr>
      <w:rFonts w:ascii="Times New Roman" w:eastAsiaTheme="majorEastAsia" w:hAnsi="Times New Roman" w:cstheme="majorBidi"/>
      <w:b/>
      <w:iCs/>
      <w:lang w:val="en-US"/>
    </w:rPr>
  </w:style>
  <w:style w:type="character" w:customStyle="1" w:styleId="Heading5Char">
    <w:name w:val="Heading 5 Char"/>
    <w:basedOn w:val="DefaultParagraphFont"/>
    <w:link w:val="Heading5"/>
    <w:uiPriority w:val="9"/>
    <w:semiHidden/>
    <w:rsid w:val="00D421F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D421F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D421FB"/>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D421F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D421FB"/>
    <w:rPr>
      <w:rFonts w:asciiTheme="majorHAnsi" w:eastAsiaTheme="majorEastAsia" w:hAnsiTheme="majorHAnsi" w:cstheme="majorBidi"/>
      <w:i/>
      <w:iCs/>
      <w:color w:val="272727" w:themeColor="text1" w:themeTint="D8"/>
      <w:sz w:val="21"/>
      <w:szCs w:val="21"/>
      <w:lang w:val="en-US"/>
    </w:rPr>
  </w:style>
  <w:style w:type="paragraph" w:styleId="TableofFigures">
    <w:name w:val="table of figures"/>
    <w:basedOn w:val="Normal"/>
    <w:next w:val="Normal"/>
    <w:uiPriority w:val="99"/>
    <w:unhideWhenUsed/>
    <w:rsid w:val="00D421FB"/>
    <w:pPr>
      <w:spacing w:line="259" w:lineRule="auto"/>
    </w:pPr>
    <w:rPr>
      <w:rFonts w:eastAsiaTheme="minorHAnsi"/>
      <w:lang w:val="en-US" w:eastAsia="en-US"/>
    </w:rPr>
  </w:style>
  <w:style w:type="paragraph" w:customStyle="1" w:styleId="TC3">
    <w:name w:val="TC3"/>
    <w:basedOn w:val="TOC3"/>
    <w:qFormat/>
    <w:rsid w:val="00D421FB"/>
    <w:pPr>
      <w:tabs>
        <w:tab w:val="left" w:pos="1077"/>
        <w:tab w:val="left" w:pos="1440"/>
        <w:tab w:val="right" w:pos="9016"/>
      </w:tabs>
      <w:overflowPunct w:val="0"/>
      <w:autoSpaceDE w:val="0"/>
      <w:autoSpaceDN w:val="0"/>
      <w:adjustRightInd w:val="0"/>
      <w:spacing w:after="0" w:line="360" w:lineRule="auto"/>
      <w:ind w:left="357"/>
      <w:jc w:val="both"/>
      <w:textAlignment w:val="baseline"/>
    </w:pPr>
    <w:rPr>
      <w:rFonts w:asciiTheme="majorBidi" w:hAnsiTheme="majorBidi" w:cstheme="majorBidi"/>
      <w:noProof/>
      <w:lang w:val="en-GB"/>
    </w:rPr>
  </w:style>
  <w:style w:type="paragraph" w:styleId="TOC3">
    <w:name w:val="toc 3"/>
    <w:basedOn w:val="Normal"/>
    <w:next w:val="Normal"/>
    <w:autoRedefine/>
    <w:uiPriority w:val="39"/>
    <w:semiHidden/>
    <w:unhideWhenUsed/>
    <w:rsid w:val="00D421FB"/>
    <w:pPr>
      <w:spacing w:after="100"/>
      <w:ind w:left="480"/>
    </w:pPr>
  </w:style>
  <w:style w:type="table" w:styleId="TableGrid">
    <w:name w:val="Table Grid"/>
    <w:basedOn w:val="TableNormal"/>
    <w:uiPriority w:val="39"/>
    <w:rsid w:val="009E79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Body">
    <w:name w:val="Thesis Body"/>
    <w:qFormat/>
    <w:rsid w:val="009E79A5"/>
    <w:pPr>
      <w:spacing w:line="360" w:lineRule="auto"/>
      <w:contextualSpacing/>
      <w:jc w:val="both"/>
    </w:pPr>
    <w:rPr>
      <w:rFonts w:ascii="Times New Roman" w:eastAsia="Times New Roman" w:hAnsi="Times New Roman" w:cs="Times New Roman"/>
      <w:lang w:val="en-GB" w:eastAsia="en-GB"/>
    </w:rPr>
  </w:style>
  <w:style w:type="paragraph" w:styleId="TOC1">
    <w:name w:val="toc 1"/>
    <w:basedOn w:val="Normal"/>
    <w:next w:val="Normal"/>
    <w:autoRedefine/>
    <w:uiPriority w:val="39"/>
    <w:unhideWhenUsed/>
    <w:rsid w:val="00D72AD3"/>
    <w:pPr>
      <w:spacing w:after="100" w:line="259" w:lineRule="auto"/>
    </w:pPr>
    <w:rPr>
      <w:rFonts w:eastAsiaTheme="minorHAnsi"/>
      <w:lang w:val="en-US" w:eastAsia="en-US"/>
    </w:rPr>
  </w:style>
  <w:style w:type="paragraph" w:styleId="TOC2">
    <w:name w:val="toc 2"/>
    <w:basedOn w:val="Normal"/>
    <w:next w:val="Normal"/>
    <w:autoRedefine/>
    <w:uiPriority w:val="39"/>
    <w:unhideWhenUsed/>
    <w:rsid w:val="006B75D2"/>
    <w:pPr>
      <w:tabs>
        <w:tab w:val="left" w:pos="880"/>
        <w:tab w:val="right" w:leader="dot" w:pos="9395"/>
      </w:tabs>
      <w:spacing w:after="100" w:line="259" w:lineRule="auto"/>
      <w:ind w:left="240"/>
    </w:pPr>
    <w:rPr>
      <w:rFonts w:eastAsiaTheme="minorHAnsi"/>
      <w:lang w:val="en-US" w:eastAsia="en-US"/>
    </w:rPr>
  </w:style>
  <w:style w:type="paragraph" w:styleId="TOCHeading">
    <w:name w:val="TOC Heading"/>
    <w:basedOn w:val="Heading1"/>
    <w:next w:val="Normal"/>
    <w:uiPriority w:val="39"/>
    <w:unhideWhenUsed/>
    <w:qFormat/>
    <w:rsid w:val="00D72AD3"/>
    <w:pPr>
      <w:numPr>
        <w:numId w:val="0"/>
      </w:numPr>
      <w:spacing w:before="240" w:line="259" w:lineRule="auto"/>
      <w:jc w:val="left"/>
      <w:outlineLvl w:val="9"/>
    </w:pPr>
    <w:rPr>
      <w:rFonts w:asciiTheme="majorHAnsi" w:hAnsiTheme="majorHAnsi"/>
      <w:b w:val="0"/>
      <w:caps w:val="0"/>
      <w:color w:val="2F5496" w:themeColor="accent1" w:themeShade="BF"/>
      <w:sz w:val="32"/>
    </w:rPr>
  </w:style>
  <w:style w:type="character" w:styleId="PageNumber">
    <w:name w:val="page number"/>
    <w:basedOn w:val="DefaultParagraphFont"/>
    <w:uiPriority w:val="99"/>
    <w:semiHidden/>
    <w:unhideWhenUsed/>
    <w:rsid w:val="00A70E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027427">
      <w:bodyDiv w:val="1"/>
      <w:marLeft w:val="0"/>
      <w:marRight w:val="0"/>
      <w:marTop w:val="0"/>
      <w:marBottom w:val="0"/>
      <w:divBdr>
        <w:top w:val="none" w:sz="0" w:space="0" w:color="auto"/>
        <w:left w:val="none" w:sz="0" w:space="0" w:color="auto"/>
        <w:bottom w:val="none" w:sz="0" w:space="0" w:color="auto"/>
        <w:right w:val="none" w:sz="0" w:space="0" w:color="auto"/>
      </w:divBdr>
    </w:div>
    <w:div w:id="444929479">
      <w:bodyDiv w:val="1"/>
      <w:marLeft w:val="0"/>
      <w:marRight w:val="0"/>
      <w:marTop w:val="0"/>
      <w:marBottom w:val="0"/>
      <w:divBdr>
        <w:top w:val="none" w:sz="0" w:space="0" w:color="auto"/>
        <w:left w:val="none" w:sz="0" w:space="0" w:color="auto"/>
        <w:bottom w:val="none" w:sz="0" w:space="0" w:color="auto"/>
        <w:right w:val="none" w:sz="0" w:space="0" w:color="auto"/>
      </w:divBdr>
    </w:div>
    <w:div w:id="669061736">
      <w:bodyDiv w:val="1"/>
      <w:marLeft w:val="0"/>
      <w:marRight w:val="0"/>
      <w:marTop w:val="0"/>
      <w:marBottom w:val="0"/>
      <w:divBdr>
        <w:top w:val="none" w:sz="0" w:space="0" w:color="auto"/>
        <w:left w:val="none" w:sz="0" w:space="0" w:color="auto"/>
        <w:bottom w:val="none" w:sz="0" w:space="0" w:color="auto"/>
        <w:right w:val="none" w:sz="0" w:space="0" w:color="auto"/>
      </w:divBdr>
    </w:div>
    <w:div w:id="868445924">
      <w:bodyDiv w:val="1"/>
      <w:marLeft w:val="0"/>
      <w:marRight w:val="0"/>
      <w:marTop w:val="0"/>
      <w:marBottom w:val="0"/>
      <w:divBdr>
        <w:top w:val="none" w:sz="0" w:space="0" w:color="auto"/>
        <w:left w:val="none" w:sz="0" w:space="0" w:color="auto"/>
        <w:bottom w:val="none" w:sz="0" w:space="0" w:color="auto"/>
        <w:right w:val="none" w:sz="0" w:space="0" w:color="auto"/>
      </w:divBdr>
    </w:div>
    <w:div w:id="893273683">
      <w:bodyDiv w:val="1"/>
      <w:marLeft w:val="0"/>
      <w:marRight w:val="0"/>
      <w:marTop w:val="0"/>
      <w:marBottom w:val="0"/>
      <w:divBdr>
        <w:top w:val="none" w:sz="0" w:space="0" w:color="auto"/>
        <w:left w:val="none" w:sz="0" w:space="0" w:color="auto"/>
        <w:bottom w:val="none" w:sz="0" w:space="0" w:color="auto"/>
        <w:right w:val="none" w:sz="0" w:space="0" w:color="auto"/>
      </w:divBdr>
    </w:div>
    <w:div w:id="1068723977">
      <w:bodyDiv w:val="1"/>
      <w:marLeft w:val="0"/>
      <w:marRight w:val="0"/>
      <w:marTop w:val="0"/>
      <w:marBottom w:val="0"/>
      <w:divBdr>
        <w:top w:val="none" w:sz="0" w:space="0" w:color="auto"/>
        <w:left w:val="none" w:sz="0" w:space="0" w:color="auto"/>
        <w:bottom w:val="none" w:sz="0" w:space="0" w:color="auto"/>
        <w:right w:val="none" w:sz="0" w:space="0" w:color="auto"/>
      </w:divBdr>
    </w:div>
    <w:div w:id="1211570108">
      <w:bodyDiv w:val="1"/>
      <w:marLeft w:val="0"/>
      <w:marRight w:val="0"/>
      <w:marTop w:val="0"/>
      <w:marBottom w:val="0"/>
      <w:divBdr>
        <w:top w:val="none" w:sz="0" w:space="0" w:color="auto"/>
        <w:left w:val="none" w:sz="0" w:space="0" w:color="auto"/>
        <w:bottom w:val="none" w:sz="0" w:space="0" w:color="auto"/>
        <w:right w:val="none" w:sz="0" w:space="0" w:color="auto"/>
      </w:divBdr>
      <w:divsChild>
        <w:div w:id="538208005">
          <w:marLeft w:val="0"/>
          <w:marRight w:val="0"/>
          <w:marTop w:val="0"/>
          <w:marBottom w:val="0"/>
          <w:divBdr>
            <w:top w:val="none" w:sz="0" w:space="0" w:color="auto"/>
            <w:left w:val="none" w:sz="0" w:space="0" w:color="auto"/>
            <w:bottom w:val="none" w:sz="0" w:space="0" w:color="auto"/>
            <w:right w:val="none" w:sz="0" w:space="0" w:color="auto"/>
          </w:divBdr>
          <w:divsChild>
            <w:div w:id="1132332924">
              <w:marLeft w:val="0"/>
              <w:marRight w:val="0"/>
              <w:marTop w:val="0"/>
              <w:marBottom w:val="0"/>
              <w:divBdr>
                <w:top w:val="none" w:sz="0" w:space="0" w:color="auto"/>
                <w:left w:val="none" w:sz="0" w:space="0" w:color="auto"/>
                <w:bottom w:val="none" w:sz="0" w:space="0" w:color="auto"/>
                <w:right w:val="none" w:sz="0" w:space="0" w:color="auto"/>
              </w:divBdr>
              <w:divsChild>
                <w:div w:id="115869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327974">
      <w:bodyDiv w:val="1"/>
      <w:marLeft w:val="0"/>
      <w:marRight w:val="0"/>
      <w:marTop w:val="0"/>
      <w:marBottom w:val="0"/>
      <w:divBdr>
        <w:top w:val="none" w:sz="0" w:space="0" w:color="auto"/>
        <w:left w:val="none" w:sz="0" w:space="0" w:color="auto"/>
        <w:bottom w:val="none" w:sz="0" w:space="0" w:color="auto"/>
        <w:right w:val="none" w:sz="0" w:space="0" w:color="auto"/>
      </w:divBdr>
      <w:divsChild>
        <w:div w:id="1164977944">
          <w:marLeft w:val="0"/>
          <w:marRight w:val="0"/>
          <w:marTop w:val="0"/>
          <w:marBottom w:val="0"/>
          <w:divBdr>
            <w:top w:val="none" w:sz="0" w:space="0" w:color="auto"/>
            <w:left w:val="none" w:sz="0" w:space="0" w:color="auto"/>
            <w:bottom w:val="none" w:sz="0" w:space="0" w:color="auto"/>
            <w:right w:val="none" w:sz="0" w:space="0" w:color="auto"/>
          </w:divBdr>
        </w:div>
      </w:divsChild>
    </w:div>
    <w:div w:id="1297099412">
      <w:bodyDiv w:val="1"/>
      <w:marLeft w:val="0"/>
      <w:marRight w:val="0"/>
      <w:marTop w:val="0"/>
      <w:marBottom w:val="0"/>
      <w:divBdr>
        <w:top w:val="none" w:sz="0" w:space="0" w:color="auto"/>
        <w:left w:val="none" w:sz="0" w:space="0" w:color="auto"/>
        <w:bottom w:val="none" w:sz="0" w:space="0" w:color="auto"/>
        <w:right w:val="none" w:sz="0" w:space="0" w:color="auto"/>
      </w:divBdr>
      <w:divsChild>
        <w:div w:id="893739317">
          <w:marLeft w:val="0"/>
          <w:marRight w:val="0"/>
          <w:marTop w:val="0"/>
          <w:marBottom w:val="0"/>
          <w:divBdr>
            <w:top w:val="none" w:sz="0" w:space="0" w:color="auto"/>
            <w:left w:val="none" w:sz="0" w:space="0" w:color="auto"/>
            <w:bottom w:val="none" w:sz="0" w:space="0" w:color="auto"/>
            <w:right w:val="none" w:sz="0" w:space="0" w:color="auto"/>
          </w:divBdr>
          <w:divsChild>
            <w:div w:id="935288586">
              <w:marLeft w:val="0"/>
              <w:marRight w:val="0"/>
              <w:marTop w:val="0"/>
              <w:marBottom w:val="0"/>
              <w:divBdr>
                <w:top w:val="none" w:sz="0" w:space="0" w:color="auto"/>
                <w:left w:val="none" w:sz="0" w:space="0" w:color="auto"/>
                <w:bottom w:val="none" w:sz="0" w:space="0" w:color="auto"/>
                <w:right w:val="none" w:sz="0" w:space="0" w:color="auto"/>
              </w:divBdr>
              <w:divsChild>
                <w:div w:id="114354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542700">
      <w:bodyDiv w:val="1"/>
      <w:marLeft w:val="0"/>
      <w:marRight w:val="0"/>
      <w:marTop w:val="0"/>
      <w:marBottom w:val="0"/>
      <w:divBdr>
        <w:top w:val="none" w:sz="0" w:space="0" w:color="auto"/>
        <w:left w:val="none" w:sz="0" w:space="0" w:color="auto"/>
        <w:bottom w:val="none" w:sz="0" w:space="0" w:color="auto"/>
        <w:right w:val="none" w:sz="0" w:space="0" w:color="auto"/>
      </w:divBdr>
      <w:divsChild>
        <w:div w:id="19554786">
          <w:marLeft w:val="0"/>
          <w:marRight w:val="0"/>
          <w:marTop w:val="0"/>
          <w:marBottom w:val="0"/>
          <w:divBdr>
            <w:top w:val="none" w:sz="0" w:space="0" w:color="auto"/>
            <w:left w:val="none" w:sz="0" w:space="0" w:color="auto"/>
            <w:bottom w:val="none" w:sz="0" w:space="0" w:color="auto"/>
            <w:right w:val="none" w:sz="0" w:space="0" w:color="auto"/>
          </w:divBdr>
          <w:divsChild>
            <w:div w:id="740523707">
              <w:marLeft w:val="0"/>
              <w:marRight w:val="0"/>
              <w:marTop w:val="0"/>
              <w:marBottom w:val="0"/>
              <w:divBdr>
                <w:top w:val="none" w:sz="0" w:space="0" w:color="auto"/>
                <w:left w:val="none" w:sz="0" w:space="0" w:color="auto"/>
                <w:bottom w:val="none" w:sz="0" w:space="0" w:color="auto"/>
                <w:right w:val="none" w:sz="0" w:space="0" w:color="auto"/>
              </w:divBdr>
              <w:divsChild>
                <w:div w:id="184543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2972">
      <w:bodyDiv w:val="1"/>
      <w:marLeft w:val="0"/>
      <w:marRight w:val="0"/>
      <w:marTop w:val="0"/>
      <w:marBottom w:val="0"/>
      <w:divBdr>
        <w:top w:val="none" w:sz="0" w:space="0" w:color="auto"/>
        <w:left w:val="none" w:sz="0" w:space="0" w:color="auto"/>
        <w:bottom w:val="none" w:sz="0" w:space="0" w:color="auto"/>
        <w:right w:val="none" w:sz="0" w:space="0" w:color="auto"/>
      </w:divBdr>
    </w:div>
    <w:div w:id="1569681342">
      <w:bodyDiv w:val="1"/>
      <w:marLeft w:val="0"/>
      <w:marRight w:val="0"/>
      <w:marTop w:val="0"/>
      <w:marBottom w:val="0"/>
      <w:divBdr>
        <w:top w:val="none" w:sz="0" w:space="0" w:color="auto"/>
        <w:left w:val="none" w:sz="0" w:space="0" w:color="auto"/>
        <w:bottom w:val="none" w:sz="0" w:space="0" w:color="auto"/>
        <w:right w:val="none" w:sz="0" w:space="0" w:color="auto"/>
      </w:divBdr>
    </w:div>
    <w:div w:id="1708532088">
      <w:bodyDiv w:val="1"/>
      <w:marLeft w:val="0"/>
      <w:marRight w:val="0"/>
      <w:marTop w:val="0"/>
      <w:marBottom w:val="0"/>
      <w:divBdr>
        <w:top w:val="none" w:sz="0" w:space="0" w:color="auto"/>
        <w:left w:val="none" w:sz="0" w:space="0" w:color="auto"/>
        <w:bottom w:val="none" w:sz="0" w:space="0" w:color="auto"/>
        <w:right w:val="none" w:sz="0" w:space="0" w:color="auto"/>
      </w:divBdr>
    </w:div>
    <w:div w:id="1889412527">
      <w:bodyDiv w:val="1"/>
      <w:marLeft w:val="0"/>
      <w:marRight w:val="0"/>
      <w:marTop w:val="0"/>
      <w:marBottom w:val="0"/>
      <w:divBdr>
        <w:top w:val="none" w:sz="0" w:space="0" w:color="auto"/>
        <w:left w:val="none" w:sz="0" w:space="0" w:color="auto"/>
        <w:bottom w:val="none" w:sz="0" w:space="0" w:color="auto"/>
        <w:right w:val="none" w:sz="0" w:space="0" w:color="auto"/>
      </w:divBdr>
    </w:div>
    <w:div w:id="1959944894">
      <w:bodyDiv w:val="1"/>
      <w:marLeft w:val="0"/>
      <w:marRight w:val="0"/>
      <w:marTop w:val="0"/>
      <w:marBottom w:val="0"/>
      <w:divBdr>
        <w:top w:val="none" w:sz="0" w:space="0" w:color="auto"/>
        <w:left w:val="none" w:sz="0" w:space="0" w:color="auto"/>
        <w:bottom w:val="none" w:sz="0" w:space="0" w:color="auto"/>
        <w:right w:val="none" w:sz="0" w:space="0" w:color="auto"/>
      </w:divBdr>
    </w:div>
    <w:div w:id="2068531340">
      <w:bodyDiv w:val="1"/>
      <w:marLeft w:val="0"/>
      <w:marRight w:val="0"/>
      <w:marTop w:val="0"/>
      <w:marBottom w:val="0"/>
      <w:divBdr>
        <w:top w:val="none" w:sz="0" w:space="0" w:color="auto"/>
        <w:left w:val="none" w:sz="0" w:space="0" w:color="auto"/>
        <w:bottom w:val="none" w:sz="0" w:space="0" w:color="auto"/>
        <w:right w:val="none" w:sz="0" w:space="0" w:color="auto"/>
      </w:divBdr>
      <w:divsChild>
        <w:div w:id="1313095711">
          <w:marLeft w:val="0"/>
          <w:marRight w:val="0"/>
          <w:marTop w:val="0"/>
          <w:marBottom w:val="0"/>
          <w:divBdr>
            <w:top w:val="none" w:sz="0" w:space="0" w:color="auto"/>
            <w:left w:val="none" w:sz="0" w:space="0" w:color="auto"/>
            <w:bottom w:val="none" w:sz="0" w:space="0" w:color="auto"/>
            <w:right w:val="none" w:sz="0" w:space="0" w:color="auto"/>
          </w:divBdr>
          <w:divsChild>
            <w:div w:id="179970699">
              <w:marLeft w:val="0"/>
              <w:marRight w:val="0"/>
              <w:marTop w:val="0"/>
              <w:marBottom w:val="0"/>
              <w:divBdr>
                <w:top w:val="none" w:sz="0" w:space="0" w:color="auto"/>
                <w:left w:val="none" w:sz="0" w:space="0" w:color="auto"/>
                <w:bottom w:val="none" w:sz="0" w:space="0" w:color="auto"/>
                <w:right w:val="none" w:sz="0" w:space="0" w:color="auto"/>
              </w:divBdr>
              <w:divsChild>
                <w:div w:id="129744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codeforces.com/" TargetMode="External"/><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footer" Target="foot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9DF35-C459-4043-BE2B-4E2FB05B2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5</TotalTime>
  <Pages>88</Pages>
  <Words>47727</Words>
  <Characters>272049</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Narendra</dc:creator>
  <cp:keywords/>
  <dc:description/>
  <cp:lastModifiedBy>Kumar, Narendra</cp:lastModifiedBy>
  <cp:revision>219</cp:revision>
  <dcterms:created xsi:type="dcterms:W3CDTF">2020-12-01T18:55:00Z</dcterms:created>
  <dcterms:modified xsi:type="dcterms:W3CDTF">2021-02-1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a478f4-e4a7-318e-9dd1-109c3fcc44a1</vt:lpwstr>
  </property>
  <property fmtid="{D5CDD505-2E9C-101B-9397-08002B2CF9AE}" pid="4" name="Mendeley Citation Style_1">
    <vt:lpwstr>http://www.zotero.org/styles/liverpool-john-moores-university-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iverpool-john-moores-university-harvard</vt:lpwstr>
  </property>
  <property fmtid="{D5CDD505-2E9C-101B-9397-08002B2CF9AE}" pid="20" name="Mendeley Recent Style Name 7_1">
    <vt:lpwstr>Liverpool John Moores University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